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2803B" w14:textId="77777777" w:rsidR="00A83B36" w:rsidRPr="008D576F" w:rsidRDefault="00A83B36" w:rsidP="00A83B36">
      <w:pPr>
        <w:suppressAutoHyphens/>
        <w:spacing w:line="240" w:lineRule="auto"/>
        <w:ind w:firstLine="0"/>
        <w:jc w:val="center"/>
        <w:rPr>
          <w:caps/>
          <w:sz w:val="32"/>
          <w:szCs w:val="20"/>
        </w:rPr>
      </w:pPr>
      <w:r w:rsidRPr="008D576F">
        <w:rPr>
          <w:caps/>
          <w:sz w:val="32"/>
          <w:szCs w:val="20"/>
        </w:rPr>
        <w:t>Национальный исследовательский ядерный университет «МИФИ»</w:t>
      </w:r>
    </w:p>
    <w:p w14:paraId="336E1DB8" w14:textId="77777777" w:rsidR="00A83B36" w:rsidRPr="008D576F" w:rsidRDefault="00A83B36" w:rsidP="00A83B36">
      <w:pPr>
        <w:spacing w:line="240" w:lineRule="auto"/>
        <w:ind w:firstLine="0"/>
        <w:jc w:val="center"/>
        <w:rPr>
          <w:caps/>
          <w:sz w:val="32"/>
          <w:szCs w:val="20"/>
        </w:rPr>
      </w:pPr>
    </w:p>
    <w:p w14:paraId="2276DDDC" w14:textId="77777777" w:rsidR="00A83B36" w:rsidRPr="008D576F" w:rsidRDefault="00A83B36" w:rsidP="00A83B36">
      <w:pPr>
        <w:spacing w:line="240" w:lineRule="auto"/>
        <w:ind w:firstLine="0"/>
        <w:jc w:val="center"/>
        <w:rPr>
          <w:caps/>
          <w:sz w:val="32"/>
          <w:szCs w:val="20"/>
        </w:rPr>
      </w:pPr>
      <w:r w:rsidRPr="008D576F">
        <w:rPr>
          <w:sz w:val="32"/>
          <w:szCs w:val="20"/>
        </w:rPr>
        <w:t>Институт ядерной физики и технологий</w:t>
      </w:r>
    </w:p>
    <w:p w14:paraId="4529F55F" w14:textId="77777777" w:rsidR="00A83B36" w:rsidRPr="008D576F" w:rsidRDefault="00A83B36" w:rsidP="00A83B36">
      <w:pPr>
        <w:spacing w:line="240" w:lineRule="auto"/>
        <w:ind w:firstLine="0"/>
        <w:jc w:val="center"/>
        <w:rPr>
          <w:sz w:val="32"/>
          <w:szCs w:val="20"/>
        </w:rPr>
      </w:pPr>
      <w:r w:rsidRPr="008D576F">
        <w:rPr>
          <w:sz w:val="32"/>
          <w:szCs w:val="20"/>
        </w:rPr>
        <w:t>Кафедра физических проблем материаловедения</w:t>
      </w:r>
    </w:p>
    <w:p w14:paraId="75B71D0B" w14:textId="77777777" w:rsidR="00A83B36" w:rsidRPr="008D576F" w:rsidRDefault="00A83B36" w:rsidP="00A83B36">
      <w:pPr>
        <w:spacing w:line="240" w:lineRule="auto"/>
        <w:ind w:firstLine="0"/>
        <w:jc w:val="center"/>
        <w:rPr>
          <w:sz w:val="32"/>
          <w:szCs w:val="20"/>
        </w:rPr>
      </w:pPr>
    </w:p>
    <w:p w14:paraId="0CE21F8B" w14:textId="77777777" w:rsidR="00A83B36" w:rsidRPr="008D576F" w:rsidRDefault="00A83B36" w:rsidP="00A83B36">
      <w:pPr>
        <w:spacing w:line="240" w:lineRule="auto"/>
        <w:ind w:firstLine="0"/>
        <w:jc w:val="center"/>
        <w:rPr>
          <w:b/>
          <w:caps/>
          <w:sz w:val="32"/>
          <w:szCs w:val="20"/>
        </w:rPr>
      </w:pPr>
      <w:r w:rsidRPr="008D576F">
        <w:rPr>
          <w:b/>
          <w:caps/>
          <w:sz w:val="32"/>
          <w:szCs w:val="20"/>
        </w:rPr>
        <w:t>ПОЯСНИТЕЛЬНАЯ ЗАПИСКА</w:t>
      </w:r>
    </w:p>
    <w:p w14:paraId="59E0C460" w14:textId="77777777" w:rsidR="00A83B36" w:rsidRPr="008D576F" w:rsidRDefault="00A83B36" w:rsidP="00A83B36">
      <w:pPr>
        <w:spacing w:line="240" w:lineRule="auto"/>
        <w:ind w:firstLine="0"/>
        <w:jc w:val="center"/>
        <w:rPr>
          <w:b/>
          <w:sz w:val="32"/>
          <w:szCs w:val="20"/>
        </w:rPr>
      </w:pPr>
      <w:r w:rsidRPr="008D576F">
        <w:rPr>
          <w:b/>
          <w:sz w:val="32"/>
          <w:szCs w:val="20"/>
        </w:rPr>
        <w:t>к курсовому проекту по дисциплине</w:t>
      </w:r>
    </w:p>
    <w:p w14:paraId="1EDA8F83" w14:textId="77777777" w:rsidR="00A83B36" w:rsidRPr="008D576F" w:rsidRDefault="00A83B36" w:rsidP="00A83B36">
      <w:pPr>
        <w:spacing w:line="240" w:lineRule="auto"/>
        <w:ind w:firstLine="0"/>
        <w:jc w:val="center"/>
        <w:rPr>
          <w:b/>
          <w:sz w:val="32"/>
          <w:szCs w:val="20"/>
        </w:rPr>
      </w:pPr>
      <w:r w:rsidRPr="008D576F">
        <w:rPr>
          <w:b/>
          <w:sz w:val="32"/>
          <w:szCs w:val="20"/>
        </w:rPr>
        <w:t>"Физическое материаловедение"</w:t>
      </w:r>
    </w:p>
    <w:p w14:paraId="41C05900" w14:textId="77777777" w:rsidR="00A83B36" w:rsidRPr="008D576F" w:rsidRDefault="00A83B36" w:rsidP="00A83B36">
      <w:pPr>
        <w:spacing w:line="240" w:lineRule="auto"/>
        <w:ind w:firstLine="0"/>
        <w:jc w:val="center"/>
        <w:rPr>
          <w:b/>
          <w:sz w:val="32"/>
          <w:szCs w:val="20"/>
        </w:rPr>
      </w:pPr>
      <w:r w:rsidRPr="008D576F">
        <w:rPr>
          <w:b/>
          <w:sz w:val="32"/>
          <w:szCs w:val="20"/>
        </w:rPr>
        <w:t>на тему:</w:t>
      </w:r>
    </w:p>
    <w:p w14:paraId="0B2328A0" w14:textId="77777777" w:rsidR="00A83B36" w:rsidRPr="008D576F" w:rsidRDefault="00A83B36" w:rsidP="00A83B36">
      <w:pPr>
        <w:spacing w:line="240" w:lineRule="auto"/>
        <w:ind w:firstLine="0"/>
        <w:jc w:val="center"/>
        <w:rPr>
          <w:b/>
          <w:sz w:val="32"/>
          <w:szCs w:val="20"/>
        </w:rPr>
      </w:pPr>
    </w:p>
    <w:p w14:paraId="729DB9C1" w14:textId="6FBA5383" w:rsidR="00A83B36" w:rsidRPr="00A71CC1" w:rsidRDefault="00A83B36" w:rsidP="00A71CC1">
      <w:pPr>
        <w:suppressAutoHyphens/>
        <w:spacing w:line="240" w:lineRule="auto"/>
        <w:ind w:firstLine="0"/>
        <w:jc w:val="center"/>
        <w:rPr>
          <w:b/>
          <w:sz w:val="32"/>
          <w:szCs w:val="32"/>
        </w:rPr>
      </w:pPr>
      <w:r w:rsidRPr="00A71CC1">
        <w:rPr>
          <w:b/>
          <w:sz w:val="32"/>
          <w:szCs w:val="32"/>
        </w:rPr>
        <w:t xml:space="preserve">«РАЗРАБОТКА МАТЕРИАЛА АНТИДЕБРИЗНОГО ФИЛЬТРА </w:t>
      </w:r>
      <w:r w:rsidR="00A71CC1" w:rsidRPr="00A71CC1">
        <w:rPr>
          <w:b/>
          <w:sz w:val="32"/>
          <w:szCs w:val="32"/>
        </w:rPr>
        <w:t>РЕАКТОРА</w:t>
      </w:r>
      <w:r w:rsidRPr="00A71CC1">
        <w:rPr>
          <w:b/>
          <w:sz w:val="32"/>
          <w:szCs w:val="32"/>
        </w:rPr>
        <w:t xml:space="preserve"> ВВЭР-1000»</w:t>
      </w:r>
    </w:p>
    <w:p w14:paraId="27EC1CF9" w14:textId="77777777" w:rsidR="00A83B36" w:rsidRPr="008D576F" w:rsidRDefault="00A83B36" w:rsidP="00A83B36">
      <w:pPr>
        <w:spacing w:line="240" w:lineRule="auto"/>
        <w:ind w:firstLine="0"/>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A83B36" w:rsidRPr="008D576F" w14:paraId="10F4D7AA" w14:textId="77777777" w:rsidTr="000D44DD">
        <w:tc>
          <w:tcPr>
            <w:tcW w:w="2835" w:type="dxa"/>
            <w:tcBorders>
              <w:top w:val="nil"/>
              <w:left w:val="nil"/>
              <w:bottom w:val="nil"/>
              <w:right w:val="nil"/>
            </w:tcBorders>
          </w:tcPr>
          <w:p w14:paraId="282039AD" w14:textId="77777777" w:rsidR="00A83B36" w:rsidRPr="008D576F" w:rsidRDefault="00A83B36" w:rsidP="000D44DD">
            <w:pPr>
              <w:spacing w:line="240" w:lineRule="auto"/>
              <w:ind w:firstLine="0"/>
              <w:jc w:val="left"/>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775164AE" w14:textId="77777777" w:rsidR="00A83B36" w:rsidRPr="008D576F" w:rsidRDefault="00A83B36" w:rsidP="000D44DD">
            <w:pPr>
              <w:spacing w:line="240" w:lineRule="auto"/>
              <w:ind w:firstLine="0"/>
              <w:jc w:val="center"/>
              <w:rPr>
                <w:sz w:val="32"/>
                <w:szCs w:val="20"/>
                <w:u w:val="single"/>
              </w:rPr>
            </w:pPr>
          </w:p>
        </w:tc>
        <w:tc>
          <w:tcPr>
            <w:tcW w:w="141" w:type="dxa"/>
            <w:tcBorders>
              <w:top w:val="nil"/>
              <w:left w:val="nil"/>
              <w:bottom w:val="nil"/>
              <w:right w:val="nil"/>
            </w:tcBorders>
          </w:tcPr>
          <w:p w14:paraId="08906851" w14:textId="77777777" w:rsidR="00A83B36" w:rsidRPr="008D576F" w:rsidRDefault="00A83B36" w:rsidP="000D44DD">
            <w:pPr>
              <w:spacing w:line="240" w:lineRule="auto"/>
              <w:ind w:firstLine="0"/>
              <w:jc w:val="center"/>
              <w:rPr>
                <w:sz w:val="32"/>
                <w:szCs w:val="20"/>
                <w:u w:val="single"/>
              </w:rPr>
            </w:pPr>
          </w:p>
        </w:tc>
        <w:tc>
          <w:tcPr>
            <w:tcW w:w="3261" w:type="dxa"/>
            <w:tcBorders>
              <w:top w:val="nil"/>
              <w:left w:val="nil"/>
              <w:bottom w:val="nil"/>
              <w:right w:val="nil"/>
            </w:tcBorders>
          </w:tcPr>
          <w:p w14:paraId="26FE9DB4" w14:textId="0F8D51C0" w:rsidR="00A83B36" w:rsidRPr="00A83B36" w:rsidRDefault="00A83B36" w:rsidP="000D44DD">
            <w:pPr>
              <w:spacing w:line="240" w:lineRule="auto"/>
              <w:ind w:firstLine="0"/>
              <w:jc w:val="left"/>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A83B36" w:rsidRPr="008D576F" w14:paraId="61677053" w14:textId="77777777" w:rsidTr="000D44DD">
        <w:tc>
          <w:tcPr>
            <w:tcW w:w="2835" w:type="dxa"/>
            <w:tcBorders>
              <w:top w:val="nil"/>
              <w:left w:val="nil"/>
              <w:bottom w:val="nil"/>
              <w:right w:val="nil"/>
            </w:tcBorders>
          </w:tcPr>
          <w:p w14:paraId="1C023CFF" w14:textId="77777777" w:rsidR="00A83B36" w:rsidRPr="008D576F" w:rsidRDefault="00A83B36" w:rsidP="000D44DD">
            <w:pPr>
              <w:spacing w:line="240" w:lineRule="auto"/>
              <w:ind w:firstLine="0"/>
              <w:jc w:val="left"/>
              <w:rPr>
                <w:sz w:val="32"/>
                <w:szCs w:val="20"/>
              </w:rPr>
            </w:pPr>
          </w:p>
          <w:p w14:paraId="1CEACADF" w14:textId="77777777" w:rsidR="00A83B36" w:rsidRPr="008D576F" w:rsidRDefault="00A83B36" w:rsidP="000D44DD">
            <w:pPr>
              <w:spacing w:line="240" w:lineRule="auto"/>
              <w:ind w:firstLine="0"/>
              <w:jc w:val="left"/>
              <w:rPr>
                <w:sz w:val="32"/>
                <w:szCs w:val="20"/>
                <w:u w:val="single"/>
              </w:rPr>
            </w:pPr>
            <w:r w:rsidRPr="008D576F">
              <w:rPr>
                <w:sz w:val="32"/>
                <w:szCs w:val="20"/>
              </w:rPr>
              <w:t>Выполнил студент</w:t>
            </w:r>
          </w:p>
        </w:tc>
        <w:tc>
          <w:tcPr>
            <w:tcW w:w="2694" w:type="dxa"/>
            <w:tcBorders>
              <w:top w:val="nil"/>
              <w:left w:val="nil"/>
              <w:right w:val="nil"/>
            </w:tcBorders>
          </w:tcPr>
          <w:p w14:paraId="76758461" w14:textId="77777777" w:rsidR="00A83B36" w:rsidRPr="008D576F" w:rsidRDefault="00A83B36" w:rsidP="000D44DD">
            <w:pPr>
              <w:spacing w:line="240" w:lineRule="auto"/>
              <w:ind w:firstLine="0"/>
              <w:jc w:val="center"/>
              <w:rPr>
                <w:sz w:val="32"/>
                <w:szCs w:val="20"/>
                <w:u w:val="single"/>
              </w:rPr>
            </w:pPr>
          </w:p>
        </w:tc>
        <w:tc>
          <w:tcPr>
            <w:tcW w:w="141" w:type="dxa"/>
            <w:tcBorders>
              <w:top w:val="nil"/>
              <w:left w:val="nil"/>
              <w:bottom w:val="nil"/>
              <w:right w:val="nil"/>
            </w:tcBorders>
            <w:vAlign w:val="bottom"/>
          </w:tcPr>
          <w:p w14:paraId="1564865C" w14:textId="04B8EA47" w:rsidR="00A83B36" w:rsidRPr="008D576F" w:rsidRDefault="00A83B36" w:rsidP="000D44DD">
            <w:pPr>
              <w:spacing w:line="240" w:lineRule="auto"/>
              <w:ind w:firstLine="0"/>
              <w:jc w:val="left"/>
              <w:rPr>
                <w:sz w:val="32"/>
                <w:szCs w:val="20"/>
                <w:u w:val="single"/>
              </w:rPr>
            </w:pPr>
          </w:p>
        </w:tc>
        <w:tc>
          <w:tcPr>
            <w:tcW w:w="3261" w:type="dxa"/>
            <w:tcBorders>
              <w:top w:val="nil"/>
              <w:left w:val="nil"/>
              <w:right w:val="nil"/>
            </w:tcBorders>
            <w:vAlign w:val="bottom"/>
          </w:tcPr>
          <w:p w14:paraId="4C833A7B" w14:textId="7CAF3033" w:rsidR="00A83B36" w:rsidRPr="008D576F" w:rsidRDefault="00A83B36" w:rsidP="000D44DD">
            <w:pPr>
              <w:spacing w:line="240" w:lineRule="auto"/>
              <w:ind w:firstLine="0"/>
              <w:jc w:val="left"/>
              <w:rPr>
                <w:sz w:val="32"/>
                <w:szCs w:val="20"/>
              </w:rPr>
            </w:pPr>
            <w:r>
              <w:rPr>
                <w:sz w:val="32"/>
                <w:szCs w:val="20"/>
              </w:rPr>
              <w:t>А. В Хафизов</w:t>
            </w:r>
            <w:r w:rsidRPr="008D576F">
              <w:rPr>
                <w:sz w:val="32"/>
                <w:szCs w:val="20"/>
              </w:rPr>
              <w:t xml:space="preserve"> </w:t>
            </w:r>
          </w:p>
        </w:tc>
      </w:tr>
      <w:tr w:rsidR="00A83B36" w:rsidRPr="008D576F" w14:paraId="482B8505" w14:textId="77777777" w:rsidTr="000D44DD">
        <w:tc>
          <w:tcPr>
            <w:tcW w:w="2835" w:type="dxa"/>
            <w:tcBorders>
              <w:top w:val="nil"/>
              <w:left w:val="nil"/>
              <w:bottom w:val="nil"/>
              <w:right w:val="nil"/>
            </w:tcBorders>
          </w:tcPr>
          <w:p w14:paraId="584D12B7" w14:textId="77777777" w:rsidR="00A83B36" w:rsidRPr="008D576F" w:rsidRDefault="00A83B36" w:rsidP="000D44DD">
            <w:pPr>
              <w:spacing w:line="240" w:lineRule="auto"/>
              <w:ind w:firstLine="0"/>
              <w:jc w:val="left"/>
              <w:rPr>
                <w:sz w:val="32"/>
                <w:szCs w:val="20"/>
              </w:rPr>
            </w:pPr>
          </w:p>
          <w:p w14:paraId="1FD3EC45" w14:textId="77777777" w:rsidR="00A83B36" w:rsidRPr="008D576F" w:rsidRDefault="00A83B36" w:rsidP="000D44DD">
            <w:pPr>
              <w:spacing w:line="240" w:lineRule="auto"/>
              <w:ind w:firstLine="0"/>
              <w:jc w:val="left"/>
              <w:rPr>
                <w:sz w:val="32"/>
                <w:szCs w:val="20"/>
                <w:u w:val="single"/>
              </w:rPr>
            </w:pPr>
            <w:r w:rsidRPr="008D576F">
              <w:rPr>
                <w:sz w:val="32"/>
                <w:szCs w:val="20"/>
              </w:rPr>
              <w:t>Научный руководитель</w:t>
            </w:r>
          </w:p>
        </w:tc>
        <w:tc>
          <w:tcPr>
            <w:tcW w:w="2694" w:type="dxa"/>
            <w:tcBorders>
              <w:left w:val="nil"/>
              <w:right w:val="nil"/>
            </w:tcBorders>
          </w:tcPr>
          <w:p w14:paraId="201BDB3A"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67B5F079" w14:textId="77777777" w:rsidR="00A83B36" w:rsidRPr="00A83B36" w:rsidRDefault="00A83B36" w:rsidP="000D44DD">
            <w:pPr>
              <w:spacing w:line="240" w:lineRule="auto"/>
              <w:ind w:firstLine="0"/>
              <w:jc w:val="center"/>
              <w:rPr>
                <w:sz w:val="32"/>
                <w:szCs w:val="32"/>
                <w:u w:val="single"/>
              </w:rPr>
            </w:pPr>
          </w:p>
        </w:tc>
        <w:tc>
          <w:tcPr>
            <w:tcW w:w="3261" w:type="dxa"/>
            <w:tcBorders>
              <w:left w:val="nil"/>
              <w:right w:val="nil"/>
            </w:tcBorders>
            <w:vAlign w:val="bottom"/>
          </w:tcPr>
          <w:p w14:paraId="60AC2C47" w14:textId="265794ED" w:rsidR="00A83B36" w:rsidRPr="00A83B36" w:rsidRDefault="00A83B36" w:rsidP="000D44DD">
            <w:pPr>
              <w:spacing w:line="240" w:lineRule="auto"/>
              <w:ind w:firstLine="0"/>
              <w:jc w:val="left"/>
              <w:rPr>
                <w:sz w:val="32"/>
                <w:szCs w:val="32"/>
              </w:rPr>
            </w:pPr>
            <w:r w:rsidRPr="00A83B36">
              <w:rPr>
                <w:sz w:val="32"/>
                <w:szCs w:val="32"/>
              </w:rPr>
              <w:t xml:space="preserve">М. Г. </w:t>
            </w:r>
            <w:proofErr w:type="spellStart"/>
            <w:r w:rsidRPr="00A83B36">
              <w:rPr>
                <w:sz w:val="32"/>
                <w:szCs w:val="32"/>
              </w:rPr>
              <w:t>И</w:t>
            </w:r>
            <w:r>
              <w:rPr>
                <w:sz w:val="32"/>
                <w:szCs w:val="32"/>
              </w:rPr>
              <w:t>с</w:t>
            </w:r>
            <w:r w:rsidRPr="00A83B36">
              <w:rPr>
                <w:sz w:val="32"/>
                <w:szCs w:val="32"/>
              </w:rPr>
              <w:t>аенкова</w:t>
            </w:r>
            <w:proofErr w:type="spellEnd"/>
          </w:p>
        </w:tc>
      </w:tr>
      <w:tr w:rsidR="00A83B36" w:rsidRPr="008D576F" w14:paraId="5E7D6493" w14:textId="77777777" w:rsidTr="000D44DD">
        <w:tc>
          <w:tcPr>
            <w:tcW w:w="2835" w:type="dxa"/>
            <w:tcBorders>
              <w:top w:val="nil"/>
              <w:left w:val="nil"/>
              <w:bottom w:val="nil"/>
              <w:right w:val="nil"/>
            </w:tcBorders>
          </w:tcPr>
          <w:p w14:paraId="489AF9DE" w14:textId="3EFA1DC6" w:rsidR="00A83B36" w:rsidRDefault="00A83B36" w:rsidP="000D44DD">
            <w:pPr>
              <w:spacing w:line="240" w:lineRule="auto"/>
              <w:ind w:firstLine="0"/>
              <w:jc w:val="left"/>
            </w:pPr>
            <w:r>
              <w:t xml:space="preserve">     профессор</w:t>
            </w:r>
          </w:p>
          <w:p w14:paraId="7C708672" w14:textId="77777777" w:rsidR="00A83B36" w:rsidRPr="00BD1773" w:rsidRDefault="00A83B36" w:rsidP="000D44DD">
            <w:pPr>
              <w:spacing w:line="240" w:lineRule="auto"/>
              <w:ind w:firstLine="0"/>
              <w:jc w:val="left"/>
            </w:pPr>
          </w:p>
          <w:p w14:paraId="03E2CA97" w14:textId="77777777" w:rsidR="00A83B36" w:rsidRPr="008D576F" w:rsidRDefault="00A83B36" w:rsidP="000D44DD">
            <w:pPr>
              <w:spacing w:line="240" w:lineRule="auto"/>
              <w:ind w:firstLine="0"/>
              <w:jc w:val="left"/>
              <w:rPr>
                <w:sz w:val="32"/>
                <w:szCs w:val="20"/>
              </w:rPr>
            </w:pPr>
            <w:r w:rsidRPr="008D576F">
              <w:rPr>
                <w:sz w:val="32"/>
                <w:szCs w:val="20"/>
              </w:rPr>
              <w:t>Преподаватель</w:t>
            </w:r>
          </w:p>
        </w:tc>
        <w:tc>
          <w:tcPr>
            <w:tcW w:w="2694" w:type="dxa"/>
            <w:tcBorders>
              <w:left w:val="nil"/>
              <w:right w:val="nil"/>
            </w:tcBorders>
          </w:tcPr>
          <w:p w14:paraId="2E82AA0B" w14:textId="77777777" w:rsidR="00A83B36" w:rsidRPr="008D576F" w:rsidRDefault="00A83B36" w:rsidP="000D44DD">
            <w:pPr>
              <w:spacing w:line="240" w:lineRule="auto"/>
              <w:ind w:firstLine="0"/>
              <w:jc w:val="center"/>
              <w:rPr>
                <w:szCs w:val="20"/>
              </w:rPr>
            </w:pPr>
            <w:r w:rsidRPr="008D576F">
              <w:rPr>
                <w:szCs w:val="20"/>
              </w:rPr>
              <w:t>(подпись)</w:t>
            </w:r>
          </w:p>
        </w:tc>
        <w:tc>
          <w:tcPr>
            <w:tcW w:w="141" w:type="dxa"/>
            <w:tcBorders>
              <w:top w:val="nil"/>
              <w:left w:val="nil"/>
              <w:bottom w:val="nil"/>
              <w:right w:val="nil"/>
            </w:tcBorders>
          </w:tcPr>
          <w:p w14:paraId="65C241C2" w14:textId="77777777" w:rsidR="00A83B36" w:rsidRPr="008D576F" w:rsidRDefault="00A83B36" w:rsidP="000D44DD">
            <w:pPr>
              <w:spacing w:line="240" w:lineRule="auto"/>
              <w:ind w:firstLine="0"/>
              <w:jc w:val="center"/>
              <w:rPr>
                <w:sz w:val="32"/>
                <w:szCs w:val="20"/>
                <w:u w:val="single"/>
              </w:rPr>
            </w:pPr>
          </w:p>
        </w:tc>
        <w:tc>
          <w:tcPr>
            <w:tcW w:w="3261" w:type="dxa"/>
            <w:tcBorders>
              <w:left w:val="nil"/>
              <w:right w:val="nil"/>
            </w:tcBorders>
            <w:vAlign w:val="bottom"/>
          </w:tcPr>
          <w:p w14:paraId="6861A08B" w14:textId="77777777" w:rsidR="00A83B36" w:rsidRPr="008D576F" w:rsidRDefault="00A83B36" w:rsidP="000D44DD">
            <w:pPr>
              <w:spacing w:line="240" w:lineRule="auto"/>
              <w:ind w:firstLine="0"/>
              <w:jc w:val="left"/>
              <w:rPr>
                <w:szCs w:val="20"/>
              </w:rPr>
            </w:pPr>
          </w:p>
          <w:p w14:paraId="0458D203" w14:textId="77777777" w:rsidR="00A83B36" w:rsidRPr="008D576F" w:rsidRDefault="00A83B36" w:rsidP="000D44DD">
            <w:pPr>
              <w:spacing w:line="240" w:lineRule="auto"/>
              <w:ind w:firstLine="0"/>
              <w:jc w:val="left"/>
              <w:rPr>
                <w:sz w:val="32"/>
                <w:szCs w:val="32"/>
              </w:rPr>
            </w:pPr>
            <w:r w:rsidRPr="008D576F">
              <w:rPr>
                <w:sz w:val="32"/>
                <w:szCs w:val="32"/>
              </w:rPr>
              <w:t>А.Н. Сучков</w:t>
            </w:r>
          </w:p>
        </w:tc>
      </w:tr>
      <w:tr w:rsidR="00A83B36" w:rsidRPr="008D576F" w14:paraId="67AB149A" w14:textId="77777777" w:rsidTr="000D44DD">
        <w:tc>
          <w:tcPr>
            <w:tcW w:w="2835" w:type="dxa"/>
            <w:tcBorders>
              <w:top w:val="nil"/>
              <w:left w:val="nil"/>
              <w:bottom w:val="nil"/>
              <w:right w:val="nil"/>
            </w:tcBorders>
          </w:tcPr>
          <w:p w14:paraId="0B88510B" w14:textId="77777777" w:rsidR="00A83B36" w:rsidRDefault="00A83B36" w:rsidP="000D44DD">
            <w:pPr>
              <w:spacing w:line="240" w:lineRule="auto"/>
              <w:ind w:firstLine="0"/>
              <w:jc w:val="left"/>
            </w:pPr>
            <w:r>
              <w:t xml:space="preserve">     </w:t>
            </w:r>
            <w:r w:rsidRPr="00BD1773">
              <w:t>доцент</w:t>
            </w:r>
            <w:r>
              <w:t>, к</w:t>
            </w:r>
            <w:r w:rsidRPr="00BD1773">
              <w:t xml:space="preserve">. </w:t>
            </w:r>
            <w:r>
              <w:t>т</w:t>
            </w:r>
            <w:r w:rsidRPr="00BD1773">
              <w:t>. н</w:t>
            </w:r>
          </w:p>
          <w:p w14:paraId="0799CD38" w14:textId="77777777" w:rsidR="00A83B36" w:rsidRPr="00BD1773" w:rsidRDefault="00A83B36" w:rsidP="000D44DD">
            <w:pPr>
              <w:spacing w:line="240" w:lineRule="auto"/>
              <w:ind w:firstLine="0"/>
              <w:jc w:val="left"/>
            </w:pPr>
          </w:p>
          <w:p w14:paraId="326295FE" w14:textId="77777777" w:rsidR="00A83B36" w:rsidRPr="008D576F" w:rsidRDefault="00A83B36" w:rsidP="000D44DD">
            <w:pPr>
              <w:spacing w:line="240" w:lineRule="auto"/>
              <w:ind w:firstLine="0"/>
              <w:jc w:val="left"/>
              <w:rPr>
                <w:sz w:val="32"/>
                <w:szCs w:val="20"/>
                <w:u w:val="single"/>
              </w:rPr>
            </w:pPr>
            <w:r w:rsidRPr="008D576F">
              <w:rPr>
                <w:sz w:val="32"/>
                <w:szCs w:val="20"/>
              </w:rPr>
              <w:t>Эксперт-метролог</w:t>
            </w:r>
          </w:p>
        </w:tc>
        <w:tc>
          <w:tcPr>
            <w:tcW w:w="2694" w:type="dxa"/>
            <w:tcBorders>
              <w:left w:val="nil"/>
              <w:right w:val="nil"/>
            </w:tcBorders>
          </w:tcPr>
          <w:p w14:paraId="0B20F10A"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09CBD637" w14:textId="77777777" w:rsidR="00A83B36" w:rsidRPr="008D576F" w:rsidRDefault="00A83B36" w:rsidP="000D44DD">
            <w:pPr>
              <w:spacing w:line="240" w:lineRule="auto"/>
              <w:ind w:firstLine="0"/>
              <w:jc w:val="center"/>
              <w:rPr>
                <w:sz w:val="32"/>
                <w:szCs w:val="20"/>
                <w:u w:val="single"/>
              </w:rPr>
            </w:pPr>
          </w:p>
        </w:tc>
        <w:tc>
          <w:tcPr>
            <w:tcW w:w="3261" w:type="dxa"/>
            <w:tcBorders>
              <w:left w:val="nil"/>
              <w:right w:val="nil"/>
            </w:tcBorders>
            <w:vAlign w:val="bottom"/>
          </w:tcPr>
          <w:p w14:paraId="6BE5BDB1" w14:textId="77777777" w:rsidR="00A83B36" w:rsidRPr="008D576F" w:rsidRDefault="00A83B36" w:rsidP="000D44DD">
            <w:pPr>
              <w:spacing w:line="240" w:lineRule="auto"/>
              <w:ind w:firstLine="0"/>
              <w:jc w:val="left"/>
              <w:rPr>
                <w:sz w:val="32"/>
                <w:szCs w:val="20"/>
                <w:u w:val="single"/>
              </w:rPr>
            </w:pPr>
            <w:r w:rsidRPr="008D576F">
              <w:rPr>
                <w:sz w:val="32"/>
                <w:szCs w:val="20"/>
              </w:rPr>
              <w:t>Я.А. Бабич</w:t>
            </w:r>
          </w:p>
        </w:tc>
      </w:tr>
      <w:tr w:rsidR="00A83B36" w:rsidRPr="008D576F" w14:paraId="5874B2CC" w14:textId="77777777" w:rsidTr="000D44DD">
        <w:tc>
          <w:tcPr>
            <w:tcW w:w="2835" w:type="dxa"/>
            <w:tcBorders>
              <w:top w:val="nil"/>
              <w:left w:val="nil"/>
              <w:bottom w:val="nil"/>
              <w:right w:val="nil"/>
            </w:tcBorders>
          </w:tcPr>
          <w:p w14:paraId="294247F7" w14:textId="77777777" w:rsidR="00A83B36" w:rsidRPr="008B2A20" w:rsidRDefault="00A83B36" w:rsidP="000D44DD">
            <w:pPr>
              <w:spacing w:line="240" w:lineRule="auto"/>
              <w:ind w:firstLine="0"/>
              <w:jc w:val="left"/>
            </w:pPr>
            <w:r>
              <w:t xml:space="preserve">     инженер</w:t>
            </w:r>
          </w:p>
          <w:p w14:paraId="6ECF9769" w14:textId="77777777" w:rsidR="00A83B36" w:rsidRPr="008D576F" w:rsidRDefault="00A83B36" w:rsidP="000D44DD">
            <w:pPr>
              <w:spacing w:line="240" w:lineRule="auto"/>
              <w:ind w:firstLine="0"/>
              <w:jc w:val="left"/>
              <w:rPr>
                <w:sz w:val="32"/>
                <w:szCs w:val="20"/>
                <w:u w:val="single"/>
              </w:rPr>
            </w:pPr>
            <w:r w:rsidRPr="008D576F">
              <w:rPr>
                <w:sz w:val="32"/>
                <w:szCs w:val="20"/>
              </w:rPr>
              <w:t>Консультанты</w:t>
            </w:r>
          </w:p>
        </w:tc>
        <w:tc>
          <w:tcPr>
            <w:tcW w:w="2694" w:type="dxa"/>
            <w:tcBorders>
              <w:left w:val="nil"/>
              <w:right w:val="nil"/>
            </w:tcBorders>
          </w:tcPr>
          <w:p w14:paraId="2CF07854"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2044F89F" w14:textId="77777777" w:rsidR="00A83B36" w:rsidRPr="008D576F" w:rsidRDefault="00A83B36" w:rsidP="000D44DD">
            <w:pPr>
              <w:spacing w:line="240" w:lineRule="auto"/>
              <w:ind w:firstLine="0"/>
              <w:jc w:val="center"/>
              <w:rPr>
                <w:sz w:val="32"/>
                <w:szCs w:val="20"/>
                <w:u w:val="single"/>
              </w:rPr>
            </w:pPr>
          </w:p>
        </w:tc>
        <w:tc>
          <w:tcPr>
            <w:tcW w:w="3261" w:type="dxa"/>
            <w:tcBorders>
              <w:left w:val="nil"/>
              <w:right w:val="nil"/>
            </w:tcBorders>
          </w:tcPr>
          <w:p w14:paraId="1102B7E4" w14:textId="77777777" w:rsidR="00A83B36" w:rsidRPr="008D576F" w:rsidRDefault="00A83B36" w:rsidP="000D44DD">
            <w:pPr>
              <w:spacing w:line="240" w:lineRule="auto"/>
              <w:ind w:firstLine="0"/>
              <w:jc w:val="left"/>
              <w:rPr>
                <w:sz w:val="32"/>
                <w:szCs w:val="20"/>
              </w:rPr>
            </w:pPr>
          </w:p>
          <w:p w14:paraId="30556E49" w14:textId="77777777" w:rsidR="00A83B36" w:rsidRPr="008D576F" w:rsidRDefault="00A83B36" w:rsidP="000D44DD">
            <w:pPr>
              <w:spacing w:line="240" w:lineRule="auto"/>
              <w:ind w:firstLine="0"/>
              <w:jc w:val="left"/>
              <w:rPr>
                <w:sz w:val="32"/>
                <w:szCs w:val="20"/>
                <w:u w:val="single"/>
              </w:rPr>
            </w:pPr>
            <w:r w:rsidRPr="008D576F">
              <w:rPr>
                <w:sz w:val="32"/>
                <w:szCs w:val="20"/>
              </w:rPr>
              <w:t>А.Н. Сучков</w:t>
            </w:r>
          </w:p>
        </w:tc>
      </w:tr>
      <w:tr w:rsidR="00A83B36" w:rsidRPr="008D576F" w14:paraId="4A594EC4" w14:textId="77777777" w:rsidTr="000D44DD">
        <w:tc>
          <w:tcPr>
            <w:tcW w:w="2835" w:type="dxa"/>
            <w:tcBorders>
              <w:top w:val="nil"/>
              <w:left w:val="nil"/>
              <w:bottom w:val="nil"/>
              <w:right w:val="nil"/>
            </w:tcBorders>
          </w:tcPr>
          <w:p w14:paraId="0FFC1281" w14:textId="77777777" w:rsidR="00A83B36" w:rsidRPr="00BD1773" w:rsidRDefault="00A83B36" w:rsidP="000D44DD">
            <w:pPr>
              <w:spacing w:line="240" w:lineRule="auto"/>
              <w:ind w:firstLine="0"/>
              <w:jc w:val="left"/>
            </w:pPr>
            <w:r w:rsidRPr="0022056D">
              <w:t xml:space="preserve">     </w:t>
            </w:r>
            <w:r w:rsidRPr="00BD1773">
              <w:t>доцент</w:t>
            </w:r>
            <w:r>
              <w:t>, к</w:t>
            </w:r>
            <w:r w:rsidRPr="00BD1773">
              <w:t xml:space="preserve">. </w:t>
            </w:r>
            <w:r>
              <w:t>т</w:t>
            </w:r>
            <w:r w:rsidRPr="00BD1773">
              <w:t>. н</w:t>
            </w:r>
          </w:p>
          <w:p w14:paraId="545EA2E6" w14:textId="77777777" w:rsidR="00A83B36" w:rsidRDefault="00A83B36" w:rsidP="000D44DD">
            <w:pPr>
              <w:spacing w:line="240" w:lineRule="auto"/>
              <w:ind w:firstLine="0"/>
              <w:jc w:val="left"/>
              <w:rPr>
                <w:sz w:val="32"/>
                <w:szCs w:val="20"/>
                <w:u w:val="single"/>
              </w:rPr>
            </w:pPr>
          </w:p>
          <w:p w14:paraId="4D9C28B2" w14:textId="77777777" w:rsidR="00A83B36" w:rsidRPr="008D576F" w:rsidRDefault="00A83B36" w:rsidP="000D44DD">
            <w:pPr>
              <w:spacing w:line="240" w:lineRule="auto"/>
              <w:ind w:firstLine="0"/>
              <w:jc w:val="left"/>
              <w:rPr>
                <w:sz w:val="32"/>
                <w:szCs w:val="20"/>
                <w:u w:val="single"/>
              </w:rPr>
            </w:pPr>
            <w:r w:rsidRPr="0022056D">
              <w:t xml:space="preserve">     </w:t>
            </w:r>
            <w:r w:rsidRPr="00BD1773">
              <w:t>профессор</w:t>
            </w:r>
            <w:r>
              <w:t>, д. ф-м. н.</w:t>
            </w:r>
          </w:p>
        </w:tc>
        <w:tc>
          <w:tcPr>
            <w:tcW w:w="2694" w:type="dxa"/>
            <w:tcBorders>
              <w:left w:val="nil"/>
              <w:right w:val="nil"/>
            </w:tcBorders>
          </w:tcPr>
          <w:p w14:paraId="7AD21804"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68F04C1C" w14:textId="77777777" w:rsidR="00A83B36" w:rsidRPr="008D576F" w:rsidRDefault="00A83B36" w:rsidP="000D44DD">
            <w:pPr>
              <w:spacing w:line="240" w:lineRule="auto"/>
              <w:ind w:firstLine="0"/>
              <w:jc w:val="center"/>
              <w:rPr>
                <w:sz w:val="32"/>
                <w:szCs w:val="20"/>
                <w:u w:val="single"/>
              </w:rPr>
            </w:pPr>
          </w:p>
        </w:tc>
        <w:tc>
          <w:tcPr>
            <w:tcW w:w="3261" w:type="dxa"/>
            <w:tcBorders>
              <w:left w:val="nil"/>
              <w:right w:val="nil"/>
            </w:tcBorders>
          </w:tcPr>
          <w:p w14:paraId="65A4B559" w14:textId="77777777" w:rsidR="00A83B36" w:rsidRPr="008D576F" w:rsidRDefault="00A83B36" w:rsidP="000D44DD">
            <w:pPr>
              <w:spacing w:line="240" w:lineRule="auto"/>
              <w:ind w:firstLine="0"/>
              <w:jc w:val="left"/>
              <w:rPr>
                <w:sz w:val="32"/>
                <w:szCs w:val="20"/>
              </w:rPr>
            </w:pPr>
          </w:p>
          <w:p w14:paraId="7ACDF5BD" w14:textId="77777777" w:rsidR="00A83B36" w:rsidRPr="008D576F" w:rsidRDefault="00A83B36" w:rsidP="000D44DD">
            <w:pPr>
              <w:spacing w:line="240" w:lineRule="auto"/>
              <w:ind w:firstLine="0"/>
              <w:jc w:val="left"/>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A83B36" w:rsidRPr="008D576F" w14:paraId="629012EB" w14:textId="77777777" w:rsidTr="000D44DD">
        <w:tc>
          <w:tcPr>
            <w:tcW w:w="2835" w:type="dxa"/>
            <w:tcBorders>
              <w:top w:val="nil"/>
              <w:left w:val="nil"/>
              <w:bottom w:val="nil"/>
              <w:right w:val="nil"/>
            </w:tcBorders>
          </w:tcPr>
          <w:p w14:paraId="5F2F9FD3" w14:textId="77777777" w:rsidR="00A83B36" w:rsidRPr="008D576F" w:rsidRDefault="00A83B36" w:rsidP="000D44DD">
            <w:pPr>
              <w:spacing w:line="240" w:lineRule="auto"/>
              <w:ind w:firstLine="0"/>
              <w:jc w:val="left"/>
              <w:rPr>
                <w:sz w:val="32"/>
                <w:szCs w:val="20"/>
                <w:u w:val="single"/>
              </w:rPr>
            </w:pPr>
          </w:p>
          <w:p w14:paraId="41134DB3" w14:textId="77777777" w:rsidR="00A83B36" w:rsidRPr="008D576F" w:rsidRDefault="00A83B36" w:rsidP="000D44DD">
            <w:pPr>
              <w:spacing w:line="240" w:lineRule="auto"/>
              <w:ind w:firstLine="0"/>
              <w:jc w:val="left"/>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1C98A306"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26B2CC3D" w14:textId="77777777" w:rsidR="00A83B36" w:rsidRPr="008D576F" w:rsidRDefault="00A83B36" w:rsidP="000D44DD">
            <w:pPr>
              <w:spacing w:line="240" w:lineRule="auto"/>
              <w:ind w:firstLine="0"/>
              <w:jc w:val="center"/>
              <w:rPr>
                <w:sz w:val="32"/>
                <w:szCs w:val="20"/>
                <w:u w:val="single"/>
              </w:rPr>
            </w:pPr>
          </w:p>
        </w:tc>
        <w:tc>
          <w:tcPr>
            <w:tcW w:w="3261" w:type="dxa"/>
            <w:tcBorders>
              <w:left w:val="nil"/>
              <w:bottom w:val="nil"/>
              <w:right w:val="nil"/>
            </w:tcBorders>
          </w:tcPr>
          <w:p w14:paraId="3451F656" w14:textId="77777777" w:rsidR="00A83B36" w:rsidRPr="008D576F" w:rsidRDefault="00A83B36" w:rsidP="000D44DD">
            <w:pPr>
              <w:spacing w:line="240" w:lineRule="auto"/>
              <w:ind w:firstLine="0"/>
              <w:jc w:val="left"/>
              <w:rPr>
                <w:sz w:val="32"/>
                <w:szCs w:val="20"/>
              </w:rPr>
            </w:pPr>
          </w:p>
          <w:p w14:paraId="4764013B" w14:textId="77777777" w:rsidR="00A83B36" w:rsidRPr="008D576F" w:rsidRDefault="00A83B36" w:rsidP="000D44DD">
            <w:pPr>
              <w:spacing w:line="240" w:lineRule="auto"/>
              <w:ind w:firstLine="0"/>
              <w:jc w:val="left"/>
              <w:rPr>
                <w:sz w:val="32"/>
                <w:szCs w:val="20"/>
                <w:u w:val="single"/>
              </w:rPr>
            </w:pPr>
            <w:r w:rsidRPr="008D576F">
              <w:rPr>
                <w:sz w:val="32"/>
                <w:szCs w:val="20"/>
              </w:rPr>
              <w:t>А.В. Шульга</w:t>
            </w:r>
          </w:p>
        </w:tc>
      </w:tr>
      <w:tr w:rsidR="00A83B36" w:rsidRPr="008D576F" w14:paraId="6AF4D461" w14:textId="77777777" w:rsidTr="000D44DD">
        <w:tc>
          <w:tcPr>
            <w:tcW w:w="2835" w:type="dxa"/>
            <w:tcBorders>
              <w:top w:val="nil"/>
              <w:left w:val="nil"/>
              <w:bottom w:val="nil"/>
              <w:right w:val="nil"/>
            </w:tcBorders>
          </w:tcPr>
          <w:p w14:paraId="4C329D15" w14:textId="77777777" w:rsidR="00A83B36" w:rsidRPr="008D576F" w:rsidRDefault="00A83B36" w:rsidP="000D44DD">
            <w:pPr>
              <w:spacing w:line="240" w:lineRule="auto"/>
              <w:ind w:firstLine="0"/>
              <w:jc w:val="left"/>
              <w:rPr>
                <w:sz w:val="32"/>
                <w:szCs w:val="20"/>
              </w:rPr>
            </w:pPr>
            <w:r w:rsidRPr="008D576F">
              <w:rPr>
                <w:sz w:val="32"/>
                <w:szCs w:val="20"/>
              </w:rPr>
              <w:t>Заведующий кафедрой</w:t>
            </w:r>
          </w:p>
          <w:p w14:paraId="4CC1150E" w14:textId="77777777" w:rsidR="00A83B36" w:rsidRPr="00BD1773" w:rsidRDefault="00A83B36" w:rsidP="000D44DD">
            <w:pPr>
              <w:spacing w:line="240" w:lineRule="auto"/>
              <w:ind w:firstLine="0"/>
              <w:jc w:val="left"/>
            </w:pPr>
            <w:r w:rsidRPr="0022056D">
              <w:t xml:space="preserve">     </w:t>
            </w:r>
            <w:r w:rsidRPr="00BD1773">
              <w:t>профессор</w:t>
            </w:r>
            <w:r>
              <w:t>, д. ф-м. н.</w:t>
            </w:r>
          </w:p>
        </w:tc>
        <w:tc>
          <w:tcPr>
            <w:tcW w:w="2694" w:type="dxa"/>
            <w:tcBorders>
              <w:left w:val="nil"/>
              <w:right w:val="nil"/>
            </w:tcBorders>
          </w:tcPr>
          <w:p w14:paraId="26519F8A" w14:textId="77777777" w:rsidR="00A83B36" w:rsidRPr="008D576F" w:rsidRDefault="00A83B36" w:rsidP="000D44DD">
            <w:pPr>
              <w:spacing w:line="240" w:lineRule="auto"/>
              <w:ind w:firstLine="0"/>
              <w:jc w:val="center"/>
              <w:rPr>
                <w:szCs w:val="20"/>
                <w:u w:val="single"/>
              </w:rPr>
            </w:pPr>
            <w:r w:rsidRPr="008D576F">
              <w:rPr>
                <w:szCs w:val="20"/>
              </w:rPr>
              <w:t>(подпись)</w:t>
            </w:r>
          </w:p>
        </w:tc>
        <w:tc>
          <w:tcPr>
            <w:tcW w:w="141" w:type="dxa"/>
            <w:tcBorders>
              <w:top w:val="nil"/>
              <w:left w:val="nil"/>
              <w:bottom w:val="nil"/>
              <w:right w:val="nil"/>
            </w:tcBorders>
          </w:tcPr>
          <w:p w14:paraId="246248BA" w14:textId="77777777" w:rsidR="00A83B36" w:rsidRPr="008D576F" w:rsidRDefault="00A83B36" w:rsidP="000D44DD">
            <w:pPr>
              <w:spacing w:line="240" w:lineRule="auto"/>
              <w:ind w:firstLine="0"/>
              <w:jc w:val="center"/>
              <w:rPr>
                <w:sz w:val="32"/>
                <w:szCs w:val="20"/>
                <w:u w:val="single"/>
              </w:rPr>
            </w:pPr>
          </w:p>
        </w:tc>
        <w:tc>
          <w:tcPr>
            <w:tcW w:w="3261" w:type="dxa"/>
            <w:tcBorders>
              <w:left w:val="nil"/>
              <w:right w:val="nil"/>
            </w:tcBorders>
            <w:vAlign w:val="bottom"/>
          </w:tcPr>
          <w:p w14:paraId="698CC802" w14:textId="77777777" w:rsidR="00A83B36" w:rsidRPr="008D576F" w:rsidRDefault="00A83B36" w:rsidP="000D44DD">
            <w:pPr>
              <w:spacing w:line="240" w:lineRule="auto"/>
              <w:ind w:firstLine="0"/>
              <w:jc w:val="left"/>
              <w:rPr>
                <w:sz w:val="32"/>
                <w:szCs w:val="32"/>
              </w:rPr>
            </w:pPr>
          </w:p>
          <w:p w14:paraId="58E1D6A8" w14:textId="77777777" w:rsidR="00A83B36" w:rsidRPr="008D576F" w:rsidRDefault="00A83B36" w:rsidP="000D44DD">
            <w:pPr>
              <w:spacing w:line="240" w:lineRule="auto"/>
              <w:ind w:firstLine="0"/>
              <w:jc w:val="left"/>
              <w:rPr>
                <w:sz w:val="32"/>
                <w:szCs w:val="32"/>
              </w:rPr>
            </w:pPr>
            <w:r w:rsidRPr="008D576F">
              <w:rPr>
                <w:sz w:val="32"/>
                <w:szCs w:val="32"/>
              </w:rPr>
              <w:t xml:space="preserve">Б.А. Калин </w:t>
            </w:r>
          </w:p>
        </w:tc>
      </w:tr>
    </w:tbl>
    <w:p w14:paraId="4D8475EA" w14:textId="77777777" w:rsidR="00A83B36" w:rsidRDefault="00A83B36" w:rsidP="00A83B36">
      <w:pPr>
        <w:spacing w:line="240" w:lineRule="auto"/>
        <w:ind w:firstLine="0"/>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6DAC6267" w14:textId="77777777" w:rsidR="00A83B36" w:rsidRDefault="00A83B36" w:rsidP="00A83B36">
      <w:pPr>
        <w:spacing w:line="240" w:lineRule="auto"/>
        <w:ind w:firstLine="0"/>
        <w:jc w:val="center"/>
        <w:rPr>
          <w:sz w:val="32"/>
          <w:szCs w:val="20"/>
        </w:rPr>
      </w:pPr>
    </w:p>
    <w:p w14:paraId="094805CD" w14:textId="77777777" w:rsidR="00A83B36" w:rsidRDefault="00A83B36" w:rsidP="00A83B36">
      <w:pPr>
        <w:spacing w:line="240" w:lineRule="auto"/>
        <w:ind w:firstLine="0"/>
        <w:jc w:val="center"/>
        <w:rPr>
          <w:sz w:val="32"/>
          <w:szCs w:val="20"/>
        </w:rPr>
      </w:pPr>
    </w:p>
    <w:p w14:paraId="2B135108" w14:textId="77777777" w:rsidR="00A83B36" w:rsidRDefault="00A83B36" w:rsidP="00A83B36">
      <w:pPr>
        <w:spacing w:line="240" w:lineRule="auto"/>
        <w:ind w:firstLine="0"/>
        <w:jc w:val="center"/>
        <w:rPr>
          <w:sz w:val="32"/>
          <w:szCs w:val="20"/>
        </w:rPr>
      </w:pPr>
    </w:p>
    <w:p w14:paraId="1EDDF9B3" w14:textId="54A3FC10" w:rsidR="00A83B36" w:rsidRPr="00A71CC1" w:rsidRDefault="00A83B36" w:rsidP="00A71CC1">
      <w:pPr>
        <w:spacing w:line="240" w:lineRule="auto"/>
        <w:ind w:firstLine="0"/>
        <w:jc w:val="center"/>
        <w:rPr>
          <w:sz w:val="32"/>
          <w:szCs w:val="20"/>
        </w:rPr>
      </w:pPr>
      <w:r>
        <w:rPr>
          <w:sz w:val="32"/>
          <w:szCs w:val="20"/>
        </w:rPr>
        <w:t>Москва</w:t>
      </w:r>
      <w:r w:rsidRPr="008D576F">
        <w:rPr>
          <w:sz w:val="32"/>
          <w:szCs w:val="20"/>
        </w:rPr>
        <w:t xml:space="preserve"> 20</w:t>
      </w:r>
      <w:r w:rsidR="00C74B66">
        <w:rPr>
          <w:sz w:val="32"/>
          <w:szCs w:val="20"/>
        </w:rPr>
        <w:t>20</w:t>
      </w:r>
      <w:r w:rsidRPr="008D576F">
        <w:rPr>
          <w:sz w:val="32"/>
          <w:szCs w:val="20"/>
        </w:rPr>
        <w:t xml:space="preserve"> г.</w:t>
      </w:r>
      <w:r>
        <w:rPr>
          <w:b/>
          <w:bCs/>
          <w:sz w:val="28"/>
          <w:szCs w:val="28"/>
        </w:rPr>
        <w:br w:type="page"/>
      </w:r>
    </w:p>
    <w:p w14:paraId="13111DF3" w14:textId="74E8B7BE" w:rsidR="004E09F9" w:rsidRPr="00F603D5" w:rsidRDefault="004E09F9" w:rsidP="004E09F9">
      <w:pPr>
        <w:jc w:val="center"/>
        <w:rPr>
          <w:b/>
          <w:bCs/>
          <w:sz w:val="28"/>
          <w:szCs w:val="28"/>
        </w:rPr>
      </w:pPr>
      <w:r w:rsidRPr="00F603D5">
        <w:rPr>
          <w:b/>
          <w:bCs/>
          <w:sz w:val="28"/>
          <w:szCs w:val="28"/>
        </w:rPr>
        <w:lastRenderedPageBreak/>
        <w:t>РЕФЕРАТ</w:t>
      </w:r>
    </w:p>
    <w:p w14:paraId="12B6BE49" w14:textId="77777777" w:rsidR="004E09F9" w:rsidRPr="00953FBB" w:rsidRDefault="004E09F9" w:rsidP="004E09F9">
      <w:pPr>
        <w:jc w:val="center"/>
        <w:rPr>
          <w:b/>
          <w:bCs/>
        </w:rPr>
      </w:pPr>
    </w:p>
    <w:p w14:paraId="07AEA32E" w14:textId="77777777" w:rsidR="004E09F9" w:rsidRPr="002B3F02" w:rsidRDefault="004E09F9" w:rsidP="004E09F9">
      <w:pPr>
        <w:jc w:val="center"/>
        <w:rPr>
          <w:bCs/>
        </w:rPr>
      </w:pPr>
      <w:r w:rsidRPr="002B3F02">
        <w:rPr>
          <w:bCs/>
        </w:rPr>
        <w:t>к междисциплинарному курсовому проекту на тему:</w:t>
      </w:r>
    </w:p>
    <w:p w14:paraId="51B6D914" w14:textId="6F3C9139" w:rsidR="004E09F9" w:rsidRPr="002B3F02" w:rsidRDefault="004E09F9" w:rsidP="004E09F9">
      <w:pPr>
        <w:jc w:val="center"/>
        <w:rPr>
          <w:bCs/>
        </w:rPr>
      </w:pPr>
      <w:r w:rsidRPr="002B3F02">
        <w:rPr>
          <w:bCs/>
        </w:rPr>
        <w:t>«</w:t>
      </w:r>
      <w:r w:rsidRPr="004E09F9">
        <w:rPr>
          <w:bCs/>
        </w:rPr>
        <w:t xml:space="preserve">разработка материала </w:t>
      </w:r>
      <w:proofErr w:type="spellStart"/>
      <w:r w:rsidRPr="004E09F9">
        <w:rPr>
          <w:bCs/>
        </w:rPr>
        <w:t>антидебризного</w:t>
      </w:r>
      <w:proofErr w:type="spellEnd"/>
      <w:r w:rsidRPr="004E09F9">
        <w:rPr>
          <w:bCs/>
        </w:rPr>
        <w:t xml:space="preserve"> фильтра реактора ввэр-100</w:t>
      </w:r>
      <w:r w:rsidRPr="002B3F02">
        <w:rPr>
          <w:bCs/>
        </w:rPr>
        <w:t>»</w:t>
      </w:r>
    </w:p>
    <w:p w14:paraId="6EB2A509" w14:textId="62E32E51" w:rsidR="004E09F9" w:rsidRPr="002B3F02" w:rsidRDefault="004E09F9" w:rsidP="004E09F9">
      <w:pPr>
        <w:jc w:val="center"/>
        <w:rPr>
          <w:bCs/>
        </w:rPr>
      </w:pPr>
      <w:r w:rsidRPr="002B3F02">
        <w:rPr>
          <w:bCs/>
        </w:rPr>
        <w:t>студент гр. Б1</w:t>
      </w:r>
      <w:r>
        <w:rPr>
          <w:bCs/>
        </w:rPr>
        <w:t>6</w:t>
      </w:r>
      <w:r w:rsidRPr="002B3F02">
        <w:rPr>
          <w:bCs/>
        </w:rPr>
        <w:t>-10</w:t>
      </w:r>
      <w:r>
        <w:rPr>
          <w:bCs/>
        </w:rPr>
        <w:t>3</w:t>
      </w:r>
      <w:r w:rsidRPr="002B3F02">
        <w:rPr>
          <w:bCs/>
        </w:rPr>
        <w:t xml:space="preserve"> </w:t>
      </w:r>
      <w:r>
        <w:rPr>
          <w:bCs/>
        </w:rPr>
        <w:t>Хафизов</w:t>
      </w:r>
      <w:r w:rsidRPr="002B3F02">
        <w:rPr>
          <w:bCs/>
        </w:rPr>
        <w:t xml:space="preserve"> А.</w:t>
      </w:r>
      <w:r>
        <w:rPr>
          <w:bCs/>
        </w:rPr>
        <w:t>В</w:t>
      </w:r>
      <w:r w:rsidRPr="002B3F02">
        <w:rPr>
          <w:bCs/>
        </w:rPr>
        <w:t>.</w:t>
      </w:r>
    </w:p>
    <w:p w14:paraId="56724321" w14:textId="77777777" w:rsidR="004E09F9" w:rsidRPr="002B3F02" w:rsidRDefault="004E09F9" w:rsidP="004E09F9">
      <w:pPr>
        <w:jc w:val="center"/>
        <w:rPr>
          <w:bCs/>
        </w:rPr>
      </w:pPr>
    </w:p>
    <w:p w14:paraId="78862260" w14:textId="1BB049CB" w:rsidR="004E09F9" w:rsidRPr="002B3F02" w:rsidRDefault="004E09F9" w:rsidP="004E09F9">
      <w:pPr>
        <w:jc w:val="center"/>
      </w:pPr>
      <w:r w:rsidRPr="00CD4925">
        <w:t>Страниц 5</w:t>
      </w:r>
      <w:r w:rsidR="00D56162">
        <w:t>1</w:t>
      </w:r>
      <w:r w:rsidRPr="00CD4925">
        <w:t>,</w:t>
      </w:r>
      <w:r w:rsidRPr="002B3F02">
        <w:t xml:space="preserve"> рисунков </w:t>
      </w:r>
      <w:r>
        <w:t>3</w:t>
      </w:r>
      <w:r w:rsidRPr="002B3F02">
        <w:t xml:space="preserve">2, таблиц </w:t>
      </w:r>
      <w:r>
        <w:t>9</w:t>
      </w:r>
      <w:r w:rsidRPr="002B3F02">
        <w:t xml:space="preserve">, использованных источников </w:t>
      </w:r>
      <w:r>
        <w:t>5</w:t>
      </w:r>
      <w:r w:rsidR="00CD4925">
        <w:t>3</w:t>
      </w:r>
    </w:p>
    <w:p w14:paraId="4CE1B177" w14:textId="77777777" w:rsidR="004E09F9" w:rsidRPr="002B3F02" w:rsidRDefault="004E09F9" w:rsidP="004E09F9">
      <w:pPr>
        <w:jc w:val="center"/>
      </w:pPr>
    </w:p>
    <w:p w14:paraId="0961EDFD" w14:textId="19F8A7E4" w:rsidR="004E09F9" w:rsidRPr="002B3F02" w:rsidRDefault="004E09F9" w:rsidP="000660AF">
      <w:r w:rsidRPr="002B3F02">
        <w:t xml:space="preserve">Ключевые слова: </w:t>
      </w:r>
      <w:proofErr w:type="spellStart"/>
      <w:r>
        <w:t>антидебризный</w:t>
      </w:r>
      <w:proofErr w:type="spellEnd"/>
      <w:r>
        <w:t xml:space="preserve"> фильтр</w:t>
      </w:r>
      <w:r w:rsidRPr="002B3F02">
        <w:t xml:space="preserve">, </w:t>
      </w:r>
      <w:r w:rsidR="000660AF">
        <w:t>коррозионностойкая</w:t>
      </w:r>
      <w:r>
        <w:t xml:space="preserve"> сталь</w:t>
      </w:r>
      <w:r w:rsidRPr="002B3F02">
        <w:t>,</w:t>
      </w:r>
      <w:r>
        <w:t xml:space="preserve"> хромоникелевый сплав, </w:t>
      </w:r>
      <w:proofErr w:type="spellStart"/>
      <w:r>
        <w:t>аустенитная</w:t>
      </w:r>
      <w:proofErr w:type="spellEnd"/>
      <w:r>
        <w:t xml:space="preserve"> сталь</w:t>
      </w:r>
      <w:r w:rsidRPr="002B3F02">
        <w:t>.</w:t>
      </w:r>
    </w:p>
    <w:p w14:paraId="0CF3A887" w14:textId="72999019" w:rsidR="004E09F9" w:rsidRPr="002B3F02" w:rsidRDefault="004E09F9" w:rsidP="000660AF">
      <w:r w:rsidRPr="002B3F02">
        <w:t xml:space="preserve">Сформулированы требования к материалу </w:t>
      </w:r>
      <w:proofErr w:type="spellStart"/>
      <w:r>
        <w:t>антидебризного</w:t>
      </w:r>
      <w:proofErr w:type="spellEnd"/>
      <w:r>
        <w:t xml:space="preserve"> фильтра ВВЭР-1000</w:t>
      </w:r>
      <w:r w:rsidRPr="002B3F02">
        <w:t xml:space="preserve">. На основании данных из литературных источников был разработан состав сплава: </w:t>
      </w:r>
      <w:r w:rsidR="00A0276E" w:rsidRPr="003347C4">
        <w:rPr>
          <w:lang w:val="en-US"/>
        </w:rPr>
        <w:t>Fe</w:t>
      </w:r>
      <w:r w:rsidR="00A0276E" w:rsidRPr="003347C4">
        <w:t>-18%</w:t>
      </w:r>
      <w:r w:rsidR="00A0276E" w:rsidRPr="003347C4">
        <w:rPr>
          <w:lang w:val="en-US"/>
        </w:rPr>
        <w:t>Cr</w:t>
      </w:r>
      <w:r w:rsidR="00A0276E" w:rsidRPr="003347C4">
        <w:t>-0,12%</w:t>
      </w:r>
      <w:r w:rsidR="00A0276E" w:rsidRPr="003347C4">
        <w:rPr>
          <w:lang w:val="en-US"/>
        </w:rPr>
        <w:t>C</w:t>
      </w:r>
      <w:r w:rsidR="00A0276E" w:rsidRPr="003347C4">
        <w:t>-1%</w:t>
      </w:r>
      <w:proofErr w:type="spellStart"/>
      <w:r w:rsidR="00A0276E" w:rsidRPr="003347C4">
        <w:rPr>
          <w:lang w:val="en-US"/>
        </w:rPr>
        <w:t>Ti</w:t>
      </w:r>
      <w:proofErr w:type="spellEnd"/>
      <w:r w:rsidR="00A0276E" w:rsidRPr="003347C4">
        <w:t>-1.5%</w:t>
      </w:r>
      <w:r w:rsidR="00A0276E" w:rsidRPr="003347C4">
        <w:rPr>
          <w:lang w:val="en-US"/>
        </w:rPr>
        <w:t>Si</w:t>
      </w:r>
      <w:r w:rsidR="00A0276E">
        <w:t>-</w:t>
      </w:r>
      <w:r w:rsidR="00A0276E" w:rsidRPr="000314C5">
        <w:t>2%</w:t>
      </w:r>
      <w:r w:rsidR="00A0276E">
        <w:rPr>
          <w:lang w:val="en-US"/>
        </w:rPr>
        <w:t>Mn</w:t>
      </w:r>
      <w:r w:rsidR="00A0276E" w:rsidRPr="003347C4">
        <w:t xml:space="preserve"> (</w:t>
      </w:r>
      <w:proofErr w:type="spellStart"/>
      <w:r w:rsidR="00A0276E" w:rsidRPr="003347C4">
        <w:t>мас</w:t>
      </w:r>
      <w:proofErr w:type="spellEnd"/>
      <w:r w:rsidR="00A0276E" w:rsidRPr="003347C4">
        <w:t>.</w:t>
      </w:r>
      <w:r w:rsidR="00A0276E">
        <w:t xml:space="preserve"> </w:t>
      </w:r>
      <w:r w:rsidR="00A0276E" w:rsidRPr="003347C4">
        <w:t>%)</w:t>
      </w:r>
      <w:r w:rsidR="00A0276E" w:rsidRPr="00355231">
        <w:t>.</w:t>
      </w:r>
    </w:p>
    <w:p w14:paraId="7A94FD8F" w14:textId="083A0D6A" w:rsidR="004E09F9" w:rsidRPr="002B3F02" w:rsidRDefault="004E09F9" w:rsidP="000660AF">
      <w:r w:rsidRPr="002B3F02">
        <w:t>Рассмотрены способы режимы термомеханической обработки</w:t>
      </w:r>
      <w:r w:rsidR="00355231" w:rsidRPr="00355231">
        <w:t xml:space="preserve"> </w:t>
      </w:r>
      <w:r w:rsidR="00355231">
        <w:rPr>
          <w:lang w:val="en-US"/>
        </w:rPr>
        <w:t>c</w:t>
      </w:r>
      <w:r w:rsidR="00355231" w:rsidRPr="00355231">
        <w:t xml:space="preserve"> </w:t>
      </w:r>
      <w:r w:rsidR="00355231">
        <w:t>целью упрочнения стали</w:t>
      </w:r>
      <w:r w:rsidRPr="002B3F02">
        <w:t>.</w:t>
      </w:r>
    </w:p>
    <w:p w14:paraId="40D051D5" w14:textId="36215893" w:rsidR="004E09F9" w:rsidRPr="002B3F02" w:rsidRDefault="004E09F9" w:rsidP="000660AF">
      <w:r w:rsidRPr="002B3F02">
        <w:t>Предложен</w:t>
      </w:r>
      <w:r w:rsidR="00355231">
        <w:t>ы</w:t>
      </w:r>
      <w:r w:rsidRPr="002B3F02">
        <w:t xml:space="preserve"> технологи</w:t>
      </w:r>
      <w:r w:rsidR="00355231">
        <w:t>и</w:t>
      </w:r>
      <w:r w:rsidRPr="002B3F02">
        <w:t xml:space="preserve"> </w:t>
      </w:r>
      <w:r w:rsidR="00355231" w:rsidRPr="003347C4">
        <w:rPr>
          <w:rFonts w:eastAsiaTheme="minorHAnsi"/>
        </w:rPr>
        <w:t xml:space="preserve">выплавки сляба-заготовки и изготовления </w:t>
      </w:r>
      <w:proofErr w:type="spellStart"/>
      <w:r w:rsidR="00355231" w:rsidRPr="003347C4">
        <w:rPr>
          <w:rFonts w:eastAsiaTheme="minorHAnsi"/>
        </w:rPr>
        <w:t>антидебризного</w:t>
      </w:r>
      <w:proofErr w:type="spellEnd"/>
      <w:r w:rsidR="00355231" w:rsidRPr="003347C4">
        <w:rPr>
          <w:rFonts w:eastAsiaTheme="minorHAnsi"/>
        </w:rPr>
        <w:t xml:space="preserve"> фильтра</w:t>
      </w:r>
      <w:r w:rsidR="00355231" w:rsidRPr="003347C4">
        <w:t xml:space="preserve"> для ВВЭР-1</w:t>
      </w:r>
      <w:r w:rsidR="00355231">
        <w:t>0</w:t>
      </w:r>
      <w:r w:rsidR="00355231" w:rsidRPr="003347C4">
        <w:t>00</w:t>
      </w:r>
      <w:r w:rsidRPr="002B3F02">
        <w:t>.</w:t>
      </w:r>
    </w:p>
    <w:p w14:paraId="12E02E06" w14:textId="77777777" w:rsidR="004E09F9" w:rsidRPr="002B3F02" w:rsidRDefault="004E09F9" w:rsidP="004E09F9">
      <w:r w:rsidRPr="002B3F02">
        <w:br w:type="page"/>
      </w:r>
    </w:p>
    <w:p w14:paraId="3D526742" w14:textId="77777777" w:rsidR="004E09F9" w:rsidRPr="00F603D5" w:rsidRDefault="004E09F9" w:rsidP="00F603D5">
      <w:pPr>
        <w:jc w:val="center"/>
        <w:rPr>
          <w:b/>
          <w:sz w:val="28"/>
        </w:rPr>
      </w:pPr>
      <w:r w:rsidRPr="00F603D5">
        <w:rPr>
          <w:b/>
          <w:sz w:val="28"/>
        </w:rPr>
        <w:lastRenderedPageBreak/>
        <w:t>АННОТАЦИЯ</w:t>
      </w:r>
    </w:p>
    <w:p w14:paraId="1D5028F8" w14:textId="734D9A89" w:rsidR="004E09F9" w:rsidRDefault="004E09F9" w:rsidP="000660AF">
      <w:r w:rsidRPr="00FE2EE1">
        <w:t xml:space="preserve">В курсовом проекте проанализированы рабочие условия </w:t>
      </w:r>
      <w:proofErr w:type="spellStart"/>
      <w:r w:rsidR="00355231">
        <w:t>антидебризного</w:t>
      </w:r>
      <w:proofErr w:type="spellEnd"/>
      <w:r w:rsidR="00355231">
        <w:t xml:space="preserve"> фильтра </w:t>
      </w:r>
      <w:r>
        <w:t>реактора</w:t>
      </w:r>
      <w:r w:rsidR="00355231">
        <w:t xml:space="preserve"> ВВЭР-1000</w:t>
      </w:r>
      <w:r>
        <w:t>.</w:t>
      </w:r>
      <w:r w:rsidRPr="00FE2EE1">
        <w:t xml:space="preserve"> На основании </w:t>
      </w:r>
      <w:r>
        <w:t>проведенного анализа</w:t>
      </w:r>
      <w:r w:rsidRPr="00FE2EE1">
        <w:t xml:space="preserve"> </w:t>
      </w:r>
      <w:r>
        <w:t xml:space="preserve">была </w:t>
      </w:r>
      <w:r w:rsidRPr="00FE2EE1">
        <w:t>дана характеристика</w:t>
      </w:r>
      <w:r>
        <w:t xml:space="preserve"> материала </w:t>
      </w:r>
      <w:r w:rsidR="00355231">
        <w:t>фильтра</w:t>
      </w:r>
      <w:r>
        <w:t xml:space="preserve"> на основе системы </w:t>
      </w:r>
      <w:r>
        <w:rPr>
          <w:lang w:val="en-US"/>
        </w:rPr>
        <w:t>Fe</w:t>
      </w:r>
      <w:r w:rsidRPr="008E0F87">
        <w:t>-</w:t>
      </w:r>
      <w:r>
        <w:rPr>
          <w:lang w:val="en-US"/>
        </w:rPr>
        <w:t>Cr</w:t>
      </w:r>
      <w:r w:rsidR="00355231">
        <w:t>-</w:t>
      </w:r>
      <w:r w:rsidR="00355231">
        <w:rPr>
          <w:lang w:val="en-US"/>
        </w:rPr>
        <w:t>Ni</w:t>
      </w:r>
      <w:r>
        <w:t xml:space="preserve">, а также </w:t>
      </w:r>
      <w:r w:rsidRPr="00FE2EE1">
        <w:t>сформулированы</w:t>
      </w:r>
      <w:r>
        <w:t xml:space="preserve"> требования к нему. Исходя из данных из литературных источников был подобран состав сплава: </w:t>
      </w:r>
      <w:r w:rsidR="00355231" w:rsidRPr="003347C4">
        <w:rPr>
          <w:lang w:val="en-US"/>
        </w:rPr>
        <w:t>Fe</w:t>
      </w:r>
      <w:r w:rsidR="00355231" w:rsidRPr="003347C4">
        <w:t>-18%</w:t>
      </w:r>
      <w:r w:rsidR="00355231" w:rsidRPr="003347C4">
        <w:rPr>
          <w:lang w:val="en-US"/>
        </w:rPr>
        <w:t>Cr</w:t>
      </w:r>
      <w:r w:rsidR="00355231" w:rsidRPr="003347C4">
        <w:t>-0,12%</w:t>
      </w:r>
      <w:r w:rsidR="00355231" w:rsidRPr="003347C4">
        <w:rPr>
          <w:lang w:val="en-US"/>
        </w:rPr>
        <w:t>C</w:t>
      </w:r>
      <w:r w:rsidR="00355231" w:rsidRPr="003347C4">
        <w:t>-1%</w:t>
      </w:r>
      <w:proofErr w:type="spellStart"/>
      <w:r w:rsidR="00355231" w:rsidRPr="003347C4">
        <w:rPr>
          <w:lang w:val="en-US"/>
        </w:rPr>
        <w:t>Ti</w:t>
      </w:r>
      <w:proofErr w:type="spellEnd"/>
      <w:r w:rsidR="00355231" w:rsidRPr="003347C4">
        <w:t>-1.5%</w:t>
      </w:r>
      <w:r w:rsidR="00355231" w:rsidRPr="003347C4">
        <w:rPr>
          <w:lang w:val="en-US"/>
        </w:rPr>
        <w:t>Si</w:t>
      </w:r>
      <w:r w:rsidR="00355231">
        <w:t>-</w:t>
      </w:r>
      <w:r w:rsidR="00355231" w:rsidRPr="000314C5">
        <w:t>2%</w:t>
      </w:r>
      <w:r w:rsidR="00355231">
        <w:rPr>
          <w:lang w:val="en-US"/>
        </w:rPr>
        <w:t>Mn</w:t>
      </w:r>
      <w:r w:rsidR="00355231" w:rsidRPr="003347C4">
        <w:t xml:space="preserve"> (</w:t>
      </w:r>
      <w:proofErr w:type="spellStart"/>
      <w:r w:rsidR="00355231" w:rsidRPr="003347C4">
        <w:t>мас</w:t>
      </w:r>
      <w:proofErr w:type="spellEnd"/>
      <w:r w:rsidR="00355231" w:rsidRPr="003347C4">
        <w:t>.</w:t>
      </w:r>
      <w:r w:rsidR="00355231">
        <w:t xml:space="preserve"> </w:t>
      </w:r>
      <w:r w:rsidR="00355231" w:rsidRPr="003347C4">
        <w:t>%)</w:t>
      </w:r>
      <w:r w:rsidR="00355231" w:rsidRPr="00355231">
        <w:t>.</w:t>
      </w:r>
      <w:r>
        <w:t xml:space="preserve">. </w:t>
      </w:r>
    </w:p>
    <w:p w14:paraId="27406B57" w14:textId="032E6944" w:rsidR="004E09F9" w:rsidRDefault="00355231" w:rsidP="000660AF">
      <w:r>
        <w:t>В отожженном виде, данный материал не удовлетворял механическим требованием, поэтому была разработана методика термомеханического упрочнения сплава</w:t>
      </w:r>
      <w:r w:rsidR="004E09F9">
        <w:t>.</w:t>
      </w:r>
      <w:r w:rsidR="004E09F9" w:rsidRPr="00FE2EE1">
        <w:t xml:space="preserve"> </w:t>
      </w:r>
      <w:r>
        <w:t>Были п</w:t>
      </w:r>
      <w:r w:rsidRPr="002B3F02">
        <w:t>редложен</w:t>
      </w:r>
      <w:r>
        <w:t>ы</w:t>
      </w:r>
      <w:r w:rsidRPr="002B3F02">
        <w:t xml:space="preserve"> технологи</w:t>
      </w:r>
      <w:r>
        <w:t>и</w:t>
      </w:r>
      <w:r w:rsidRPr="002B3F02">
        <w:t xml:space="preserve"> </w:t>
      </w:r>
      <w:r w:rsidRPr="003347C4">
        <w:rPr>
          <w:rFonts w:eastAsiaTheme="minorHAnsi"/>
        </w:rPr>
        <w:t xml:space="preserve">выплавки сляба-заготовки и изготовления </w:t>
      </w:r>
      <w:proofErr w:type="spellStart"/>
      <w:r w:rsidRPr="003347C4">
        <w:rPr>
          <w:rFonts w:eastAsiaTheme="minorHAnsi"/>
        </w:rPr>
        <w:t>антидебризного</w:t>
      </w:r>
      <w:proofErr w:type="spellEnd"/>
      <w:r w:rsidRPr="003347C4">
        <w:rPr>
          <w:rFonts w:eastAsiaTheme="minorHAnsi"/>
        </w:rPr>
        <w:t xml:space="preserve"> фильтра</w:t>
      </w:r>
      <w:r w:rsidRPr="003347C4">
        <w:t xml:space="preserve"> для ВВЭР-1</w:t>
      </w:r>
      <w:r>
        <w:t>0</w:t>
      </w:r>
      <w:r w:rsidRPr="003347C4">
        <w:t>00</w:t>
      </w:r>
      <w:r w:rsidR="004E09F9" w:rsidRPr="00FE2EE1">
        <w:t>.</w:t>
      </w:r>
      <w:r w:rsidR="004E09F9">
        <w:t xml:space="preserve"> </w:t>
      </w:r>
    </w:p>
    <w:p w14:paraId="6D62B9C0" w14:textId="268913F8" w:rsidR="00355231" w:rsidRDefault="004E09F9" w:rsidP="000660AF">
      <w:r w:rsidRPr="00FE2EE1">
        <w:t>Работа может быть полезна для студентов старших курсов, специализирующихся в</w:t>
      </w:r>
      <w:r>
        <w:t xml:space="preserve"> </w:t>
      </w:r>
      <w:r w:rsidRPr="00FE2EE1">
        <w:t xml:space="preserve">направлении </w:t>
      </w:r>
      <w:r w:rsidR="00355231">
        <w:t>физики металлов</w:t>
      </w:r>
      <w:r w:rsidRPr="00FE2EE1">
        <w:t>.</w:t>
      </w:r>
    </w:p>
    <w:p w14:paraId="6FB4688D" w14:textId="6B3C0E8C" w:rsidR="00355231" w:rsidRDefault="00355231" w:rsidP="00F001D2">
      <w:pPr>
        <w:spacing w:line="259" w:lineRule="auto"/>
        <w:jc w:val="center"/>
        <w:rPr>
          <w:bCs/>
        </w:rPr>
      </w:pPr>
      <w:r>
        <w:rPr>
          <w:bCs/>
        </w:rPr>
        <w:br w:type="page"/>
      </w:r>
      <w:r w:rsidR="00F001D2">
        <w:rPr>
          <w:bCs/>
        </w:rPr>
        <w:lastRenderedPageBreak/>
        <w:t>СОДЕРЖАНИЕ</w:t>
      </w:r>
    </w:p>
    <w:bookmarkStart w:id="0" w:name="_Toc39928394" w:displacedByCustomXml="next"/>
    <w:sdt>
      <w:sdtPr>
        <w:rPr>
          <w:rFonts w:eastAsia="Times New Roman" w:cs="Times New Roman"/>
          <w:b w:val="0"/>
          <w:spacing w:val="0"/>
          <w:szCs w:val="24"/>
          <w:lang w:eastAsia="ru-RU"/>
        </w:rPr>
        <w:id w:val="1691568275"/>
        <w:docPartObj>
          <w:docPartGallery w:val="Table of Contents"/>
          <w:docPartUnique/>
        </w:docPartObj>
      </w:sdtPr>
      <w:sdtEndPr>
        <w:rPr>
          <w:bCs/>
        </w:rPr>
      </w:sdtEndPr>
      <w:sdtContent>
        <w:p w14:paraId="15773D49" w14:textId="0607EDA7" w:rsidR="00F001D2" w:rsidRDefault="00F001D2" w:rsidP="00F001D2">
          <w:pPr>
            <w:pStyle w:val="a4"/>
            <w:ind w:firstLine="0"/>
          </w:pPr>
        </w:p>
        <w:p w14:paraId="6656BC74" w14:textId="15EBE8EA" w:rsidR="00F001D2" w:rsidRDefault="00F001D2" w:rsidP="00F001D2">
          <w:pPr>
            <w:pStyle w:val="12"/>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39928642" w:history="1">
            <w:r w:rsidRPr="00033785">
              <w:rPr>
                <w:rStyle w:val="a8"/>
                <w:noProof/>
              </w:rPr>
              <w:t>ВВЕДЕНИЕ</w:t>
            </w:r>
            <w:r>
              <w:rPr>
                <w:noProof/>
                <w:webHidden/>
              </w:rPr>
              <w:tab/>
            </w:r>
            <w:r>
              <w:rPr>
                <w:noProof/>
                <w:webHidden/>
              </w:rPr>
              <w:fldChar w:fldCharType="begin"/>
            </w:r>
            <w:r>
              <w:rPr>
                <w:noProof/>
                <w:webHidden/>
              </w:rPr>
              <w:instrText xml:space="preserve"> PAGEREF _Toc39928642 \h </w:instrText>
            </w:r>
            <w:r>
              <w:rPr>
                <w:noProof/>
                <w:webHidden/>
              </w:rPr>
            </w:r>
            <w:r>
              <w:rPr>
                <w:noProof/>
                <w:webHidden/>
              </w:rPr>
              <w:fldChar w:fldCharType="separate"/>
            </w:r>
            <w:r w:rsidR="008B084C">
              <w:rPr>
                <w:noProof/>
                <w:webHidden/>
              </w:rPr>
              <w:t>6</w:t>
            </w:r>
            <w:r>
              <w:rPr>
                <w:noProof/>
                <w:webHidden/>
              </w:rPr>
              <w:fldChar w:fldCharType="end"/>
            </w:r>
          </w:hyperlink>
        </w:p>
        <w:p w14:paraId="28889DDC" w14:textId="55B459BF" w:rsidR="00F001D2" w:rsidRDefault="004358D7" w:rsidP="00F001D2">
          <w:pPr>
            <w:pStyle w:val="12"/>
            <w:rPr>
              <w:rFonts w:asciiTheme="minorHAnsi" w:eastAsiaTheme="minorEastAsia" w:hAnsiTheme="minorHAnsi" w:cstheme="minorBidi"/>
              <w:noProof/>
              <w:sz w:val="22"/>
              <w:szCs w:val="22"/>
            </w:rPr>
          </w:pPr>
          <w:hyperlink w:anchor="_Toc39928643" w:history="1">
            <w:r w:rsidR="00F001D2" w:rsidRPr="00033785">
              <w:rPr>
                <w:rStyle w:val="a8"/>
                <w:noProof/>
              </w:rPr>
              <w:t>1 ИСХОДНЫЕ ДАННЫЕ К ПРОЕКТУ</w:t>
            </w:r>
            <w:r w:rsidR="00F001D2">
              <w:rPr>
                <w:noProof/>
                <w:webHidden/>
              </w:rPr>
              <w:tab/>
            </w:r>
            <w:r w:rsidR="00F001D2">
              <w:rPr>
                <w:noProof/>
                <w:webHidden/>
              </w:rPr>
              <w:fldChar w:fldCharType="begin"/>
            </w:r>
            <w:r w:rsidR="00F001D2">
              <w:rPr>
                <w:noProof/>
                <w:webHidden/>
              </w:rPr>
              <w:instrText xml:space="preserve"> PAGEREF _Toc39928643 \h </w:instrText>
            </w:r>
            <w:r w:rsidR="00F001D2">
              <w:rPr>
                <w:noProof/>
                <w:webHidden/>
              </w:rPr>
            </w:r>
            <w:r w:rsidR="00F001D2">
              <w:rPr>
                <w:noProof/>
                <w:webHidden/>
              </w:rPr>
              <w:fldChar w:fldCharType="separate"/>
            </w:r>
            <w:r w:rsidR="008B084C">
              <w:rPr>
                <w:noProof/>
                <w:webHidden/>
              </w:rPr>
              <w:t>7</w:t>
            </w:r>
            <w:r w:rsidR="00F001D2">
              <w:rPr>
                <w:noProof/>
                <w:webHidden/>
              </w:rPr>
              <w:fldChar w:fldCharType="end"/>
            </w:r>
          </w:hyperlink>
        </w:p>
        <w:p w14:paraId="1C1CD418" w14:textId="7AA75F01" w:rsidR="00F001D2" w:rsidRDefault="004358D7">
          <w:pPr>
            <w:pStyle w:val="23"/>
            <w:tabs>
              <w:tab w:val="right" w:leader="dot" w:pos="9345"/>
            </w:tabs>
            <w:rPr>
              <w:rFonts w:asciiTheme="minorHAnsi" w:eastAsiaTheme="minorEastAsia" w:hAnsiTheme="minorHAnsi" w:cstheme="minorBidi"/>
              <w:noProof/>
              <w:sz w:val="22"/>
              <w:szCs w:val="22"/>
            </w:rPr>
          </w:pPr>
          <w:hyperlink w:anchor="_Toc39928644" w:history="1">
            <w:r w:rsidR="00F001D2" w:rsidRPr="00033785">
              <w:rPr>
                <w:rStyle w:val="a8"/>
                <w:noProof/>
              </w:rPr>
              <w:t>1.1 Условия работы материала</w:t>
            </w:r>
            <w:r w:rsidR="00F001D2">
              <w:rPr>
                <w:noProof/>
                <w:webHidden/>
              </w:rPr>
              <w:tab/>
            </w:r>
            <w:r w:rsidR="00F001D2">
              <w:rPr>
                <w:noProof/>
                <w:webHidden/>
              </w:rPr>
              <w:fldChar w:fldCharType="begin"/>
            </w:r>
            <w:r w:rsidR="00F001D2">
              <w:rPr>
                <w:noProof/>
                <w:webHidden/>
              </w:rPr>
              <w:instrText xml:space="preserve"> PAGEREF _Toc39928644 \h </w:instrText>
            </w:r>
            <w:r w:rsidR="00F001D2">
              <w:rPr>
                <w:noProof/>
                <w:webHidden/>
              </w:rPr>
            </w:r>
            <w:r w:rsidR="00F001D2">
              <w:rPr>
                <w:noProof/>
                <w:webHidden/>
              </w:rPr>
              <w:fldChar w:fldCharType="separate"/>
            </w:r>
            <w:r w:rsidR="008B084C">
              <w:rPr>
                <w:noProof/>
                <w:webHidden/>
              </w:rPr>
              <w:t>7</w:t>
            </w:r>
            <w:r w:rsidR="00F001D2">
              <w:rPr>
                <w:noProof/>
                <w:webHidden/>
              </w:rPr>
              <w:fldChar w:fldCharType="end"/>
            </w:r>
          </w:hyperlink>
        </w:p>
        <w:p w14:paraId="19016806" w14:textId="1FDE022A" w:rsidR="00F001D2" w:rsidRDefault="004358D7">
          <w:pPr>
            <w:pStyle w:val="23"/>
            <w:tabs>
              <w:tab w:val="right" w:leader="dot" w:pos="9345"/>
            </w:tabs>
            <w:rPr>
              <w:rFonts w:asciiTheme="minorHAnsi" w:eastAsiaTheme="minorEastAsia" w:hAnsiTheme="minorHAnsi" w:cstheme="minorBidi"/>
              <w:noProof/>
              <w:sz w:val="22"/>
              <w:szCs w:val="22"/>
            </w:rPr>
          </w:pPr>
          <w:hyperlink w:anchor="_Toc39928645" w:history="1">
            <w:r w:rsidR="00F001D2" w:rsidRPr="00033785">
              <w:rPr>
                <w:rStyle w:val="a8"/>
                <w:noProof/>
              </w:rPr>
              <w:t>1.2 Описание конструктивного элемента</w:t>
            </w:r>
            <w:r w:rsidR="00F001D2">
              <w:rPr>
                <w:noProof/>
                <w:webHidden/>
              </w:rPr>
              <w:tab/>
            </w:r>
            <w:r w:rsidR="00F001D2">
              <w:rPr>
                <w:noProof/>
                <w:webHidden/>
              </w:rPr>
              <w:fldChar w:fldCharType="begin"/>
            </w:r>
            <w:r w:rsidR="00F001D2">
              <w:rPr>
                <w:noProof/>
                <w:webHidden/>
              </w:rPr>
              <w:instrText xml:space="preserve"> PAGEREF _Toc39928645 \h </w:instrText>
            </w:r>
            <w:r w:rsidR="00F001D2">
              <w:rPr>
                <w:noProof/>
                <w:webHidden/>
              </w:rPr>
            </w:r>
            <w:r w:rsidR="00F001D2">
              <w:rPr>
                <w:noProof/>
                <w:webHidden/>
              </w:rPr>
              <w:fldChar w:fldCharType="separate"/>
            </w:r>
            <w:r w:rsidR="008B084C">
              <w:rPr>
                <w:noProof/>
                <w:webHidden/>
              </w:rPr>
              <w:t>7</w:t>
            </w:r>
            <w:r w:rsidR="00F001D2">
              <w:rPr>
                <w:noProof/>
                <w:webHidden/>
              </w:rPr>
              <w:fldChar w:fldCharType="end"/>
            </w:r>
          </w:hyperlink>
        </w:p>
        <w:p w14:paraId="660076B5" w14:textId="2F55F869" w:rsidR="00F001D2" w:rsidRDefault="004358D7">
          <w:pPr>
            <w:pStyle w:val="23"/>
            <w:tabs>
              <w:tab w:val="right" w:leader="dot" w:pos="9345"/>
            </w:tabs>
            <w:rPr>
              <w:rFonts w:asciiTheme="minorHAnsi" w:eastAsiaTheme="minorEastAsia" w:hAnsiTheme="minorHAnsi" w:cstheme="minorBidi"/>
              <w:noProof/>
              <w:sz w:val="22"/>
              <w:szCs w:val="22"/>
            </w:rPr>
          </w:pPr>
          <w:hyperlink w:anchor="_Toc39928646" w:history="1">
            <w:r w:rsidR="00F001D2" w:rsidRPr="00033785">
              <w:rPr>
                <w:rStyle w:val="a8"/>
                <w:noProof/>
              </w:rPr>
              <w:t>1.3 Характеристика основы</w:t>
            </w:r>
            <w:r w:rsidR="00F001D2">
              <w:rPr>
                <w:noProof/>
                <w:webHidden/>
              </w:rPr>
              <w:tab/>
            </w:r>
            <w:r w:rsidR="00F001D2">
              <w:rPr>
                <w:noProof/>
                <w:webHidden/>
              </w:rPr>
              <w:fldChar w:fldCharType="begin"/>
            </w:r>
            <w:r w:rsidR="00F001D2">
              <w:rPr>
                <w:noProof/>
                <w:webHidden/>
              </w:rPr>
              <w:instrText xml:space="preserve"> PAGEREF _Toc39928646 \h </w:instrText>
            </w:r>
            <w:r w:rsidR="00F001D2">
              <w:rPr>
                <w:noProof/>
                <w:webHidden/>
              </w:rPr>
            </w:r>
            <w:r w:rsidR="00F001D2">
              <w:rPr>
                <w:noProof/>
                <w:webHidden/>
              </w:rPr>
              <w:fldChar w:fldCharType="separate"/>
            </w:r>
            <w:r w:rsidR="008B084C">
              <w:rPr>
                <w:noProof/>
                <w:webHidden/>
              </w:rPr>
              <w:t>9</w:t>
            </w:r>
            <w:r w:rsidR="00F001D2">
              <w:rPr>
                <w:noProof/>
                <w:webHidden/>
              </w:rPr>
              <w:fldChar w:fldCharType="end"/>
            </w:r>
          </w:hyperlink>
        </w:p>
        <w:p w14:paraId="3AD6F75D" w14:textId="5B6783F2" w:rsidR="00F001D2" w:rsidRDefault="004358D7">
          <w:pPr>
            <w:pStyle w:val="23"/>
            <w:tabs>
              <w:tab w:val="right" w:leader="dot" w:pos="9345"/>
            </w:tabs>
            <w:rPr>
              <w:rFonts w:asciiTheme="minorHAnsi" w:eastAsiaTheme="minorEastAsia" w:hAnsiTheme="minorHAnsi" w:cstheme="minorBidi"/>
              <w:noProof/>
              <w:sz w:val="22"/>
              <w:szCs w:val="22"/>
            </w:rPr>
          </w:pPr>
          <w:hyperlink w:anchor="_Toc39928647" w:history="1">
            <w:r w:rsidR="00F001D2" w:rsidRPr="00033785">
              <w:rPr>
                <w:rStyle w:val="a8"/>
                <w:noProof/>
              </w:rPr>
              <w:t>1.4 Характеристика теплоносителя</w:t>
            </w:r>
            <w:r w:rsidR="00F001D2">
              <w:rPr>
                <w:noProof/>
                <w:webHidden/>
              </w:rPr>
              <w:tab/>
            </w:r>
            <w:r w:rsidR="00F001D2">
              <w:rPr>
                <w:noProof/>
                <w:webHidden/>
              </w:rPr>
              <w:fldChar w:fldCharType="begin"/>
            </w:r>
            <w:r w:rsidR="00F001D2">
              <w:rPr>
                <w:noProof/>
                <w:webHidden/>
              </w:rPr>
              <w:instrText xml:space="preserve"> PAGEREF _Toc39928647 \h </w:instrText>
            </w:r>
            <w:r w:rsidR="00F001D2">
              <w:rPr>
                <w:noProof/>
                <w:webHidden/>
              </w:rPr>
            </w:r>
            <w:r w:rsidR="00F001D2">
              <w:rPr>
                <w:noProof/>
                <w:webHidden/>
              </w:rPr>
              <w:fldChar w:fldCharType="separate"/>
            </w:r>
            <w:r w:rsidR="008B084C">
              <w:rPr>
                <w:noProof/>
                <w:webHidden/>
              </w:rPr>
              <w:t>14</w:t>
            </w:r>
            <w:r w:rsidR="00F001D2">
              <w:rPr>
                <w:noProof/>
                <w:webHidden/>
              </w:rPr>
              <w:fldChar w:fldCharType="end"/>
            </w:r>
          </w:hyperlink>
        </w:p>
        <w:p w14:paraId="63DC7D0E" w14:textId="337FDF75" w:rsidR="00F001D2" w:rsidRDefault="004358D7" w:rsidP="00F001D2">
          <w:pPr>
            <w:pStyle w:val="12"/>
            <w:rPr>
              <w:rFonts w:asciiTheme="minorHAnsi" w:eastAsiaTheme="minorEastAsia" w:hAnsiTheme="minorHAnsi" w:cstheme="minorBidi"/>
              <w:noProof/>
              <w:sz w:val="22"/>
              <w:szCs w:val="22"/>
            </w:rPr>
          </w:pPr>
          <w:hyperlink w:anchor="_Toc39928648" w:history="1">
            <w:r w:rsidR="00F001D2" w:rsidRPr="00033785">
              <w:rPr>
                <w:rStyle w:val="a8"/>
                <w:noProof/>
              </w:rPr>
              <w:t>2 АНАЛИЗ ИСХОДНЫХ ДАННЫХ И ХАРАКТЕРИСТИКА ТРЕБУЕМОГО МАТЕРИАЛА</w:t>
            </w:r>
            <w:r w:rsidR="00F001D2">
              <w:rPr>
                <w:noProof/>
                <w:webHidden/>
              </w:rPr>
              <w:tab/>
            </w:r>
            <w:r w:rsidR="00F001D2">
              <w:rPr>
                <w:noProof/>
                <w:webHidden/>
              </w:rPr>
              <w:fldChar w:fldCharType="begin"/>
            </w:r>
            <w:r w:rsidR="00F001D2">
              <w:rPr>
                <w:noProof/>
                <w:webHidden/>
              </w:rPr>
              <w:instrText xml:space="preserve"> PAGEREF _Toc39928648 \h </w:instrText>
            </w:r>
            <w:r w:rsidR="00F001D2">
              <w:rPr>
                <w:noProof/>
                <w:webHidden/>
              </w:rPr>
            </w:r>
            <w:r w:rsidR="00F001D2">
              <w:rPr>
                <w:noProof/>
                <w:webHidden/>
              </w:rPr>
              <w:fldChar w:fldCharType="separate"/>
            </w:r>
            <w:r w:rsidR="008B084C">
              <w:rPr>
                <w:noProof/>
                <w:webHidden/>
              </w:rPr>
              <w:t>16</w:t>
            </w:r>
            <w:r w:rsidR="00F001D2">
              <w:rPr>
                <w:noProof/>
                <w:webHidden/>
              </w:rPr>
              <w:fldChar w:fldCharType="end"/>
            </w:r>
          </w:hyperlink>
        </w:p>
        <w:p w14:paraId="1CB66CDC" w14:textId="30092F05" w:rsidR="00F001D2" w:rsidRDefault="004358D7">
          <w:pPr>
            <w:pStyle w:val="23"/>
            <w:tabs>
              <w:tab w:val="right" w:leader="dot" w:pos="9345"/>
            </w:tabs>
            <w:rPr>
              <w:rFonts w:asciiTheme="minorHAnsi" w:eastAsiaTheme="minorEastAsia" w:hAnsiTheme="minorHAnsi" w:cstheme="minorBidi"/>
              <w:noProof/>
              <w:sz w:val="22"/>
              <w:szCs w:val="22"/>
            </w:rPr>
          </w:pPr>
          <w:hyperlink w:anchor="_Toc39928649" w:history="1">
            <w:r w:rsidR="00F001D2" w:rsidRPr="00033785">
              <w:rPr>
                <w:rStyle w:val="a8"/>
                <w:noProof/>
              </w:rPr>
              <w:t>2.1 Анализ влияния температуры на характеристики основы</w:t>
            </w:r>
            <w:r w:rsidR="00F001D2">
              <w:rPr>
                <w:noProof/>
                <w:webHidden/>
              </w:rPr>
              <w:tab/>
            </w:r>
            <w:r w:rsidR="00F001D2">
              <w:rPr>
                <w:noProof/>
                <w:webHidden/>
              </w:rPr>
              <w:fldChar w:fldCharType="begin"/>
            </w:r>
            <w:r w:rsidR="00F001D2">
              <w:rPr>
                <w:noProof/>
                <w:webHidden/>
              </w:rPr>
              <w:instrText xml:space="preserve"> PAGEREF _Toc39928649 \h </w:instrText>
            </w:r>
            <w:r w:rsidR="00F001D2">
              <w:rPr>
                <w:noProof/>
                <w:webHidden/>
              </w:rPr>
            </w:r>
            <w:r w:rsidR="00F001D2">
              <w:rPr>
                <w:noProof/>
                <w:webHidden/>
              </w:rPr>
              <w:fldChar w:fldCharType="separate"/>
            </w:r>
            <w:r w:rsidR="008B084C">
              <w:rPr>
                <w:noProof/>
                <w:webHidden/>
              </w:rPr>
              <w:t>16</w:t>
            </w:r>
            <w:r w:rsidR="00F001D2">
              <w:rPr>
                <w:noProof/>
                <w:webHidden/>
              </w:rPr>
              <w:fldChar w:fldCharType="end"/>
            </w:r>
          </w:hyperlink>
        </w:p>
        <w:p w14:paraId="1D7B078B" w14:textId="0398BC00"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0" w:history="1">
            <w:r w:rsidR="00F001D2" w:rsidRPr="00033785">
              <w:rPr>
                <w:rStyle w:val="a8"/>
                <w:noProof/>
              </w:rPr>
              <w:t>2.2 Определение вида и механизма деформации</w:t>
            </w:r>
            <w:r w:rsidR="00F001D2">
              <w:rPr>
                <w:noProof/>
                <w:webHidden/>
              </w:rPr>
              <w:tab/>
            </w:r>
            <w:r w:rsidR="00F001D2">
              <w:rPr>
                <w:noProof/>
                <w:webHidden/>
              </w:rPr>
              <w:fldChar w:fldCharType="begin"/>
            </w:r>
            <w:r w:rsidR="00F001D2">
              <w:rPr>
                <w:noProof/>
                <w:webHidden/>
              </w:rPr>
              <w:instrText xml:space="preserve"> PAGEREF _Toc39928650 \h </w:instrText>
            </w:r>
            <w:r w:rsidR="00F001D2">
              <w:rPr>
                <w:noProof/>
                <w:webHidden/>
              </w:rPr>
            </w:r>
            <w:r w:rsidR="00F001D2">
              <w:rPr>
                <w:noProof/>
                <w:webHidden/>
              </w:rPr>
              <w:fldChar w:fldCharType="separate"/>
            </w:r>
            <w:r w:rsidR="008B084C">
              <w:rPr>
                <w:noProof/>
                <w:webHidden/>
              </w:rPr>
              <w:t>16</w:t>
            </w:r>
            <w:r w:rsidR="00F001D2">
              <w:rPr>
                <w:noProof/>
                <w:webHidden/>
              </w:rPr>
              <w:fldChar w:fldCharType="end"/>
            </w:r>
          </w:hyperlink>
        </w:p>
        <w:p w14:paraId="13DD2E40" w14:textId="2B61B8DB"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1" w:history="1">
            <w:r w:rsidR="00F001D2" w:rsidRPr="00033785">
              <w:rPr>
                <w:rStyle w:val="a8"/>
                <w:noProof/>
              </w:rPr>
              <w:t>2.3 Анализ влияние облучения на материал</w:t>
            </w:r>
            <w:r w:rsidR="00F001D2">
              <w:rPr>
                <w:noProof/>
                <w:webHidden/>
              </w:rPr>
              <w:tab/>
            </w:r>
            <w:r w:rsidR="00F001D2">
              <w:rPr>
                <w:noProof/>
                <w:webHidden/>
              </w:rPr>
              <w:fldChar w:fldCharType="begin"/>
            </w:r>
            <w:r w:rsidR="00F001D2">
              <w:rPr>
                <w:noProof/>
                <w:webHidden/>
              </w:rPr>
              <w:instrText xml:space="preserve"> PAGEREF _Toc39928651 \h </w:instrText>
            </w:r>
            <w:r w:rsidR="00F001D2">
              <w:rPr>
                <w:noProof/>
                <w:webHidden/>
              </w:rPr>
            </w:r>
            <w:r w:rsidR="00F001D2">
              <w:rPr>
                <w:noProof/>
                <w:webHidden/>
              </w:rPr>
              <w:fldChar w:fldCharType="separate"/>
            </w:r>
            <w:r w:rsidR="008B084C">
              <w:rPr>
                <w:noProof/>
                <w:webHidden/>
              </w:rPr>
              <w:t>18</w:t>
            </w:r>
            <w:r w:rsidR="00F001D2">
              <w:rPr>
                <w:noProof/>
                <w:webHidden/>
              </w:rPr>
              <w:fldChar w:fldCharType="end"/>
            </w:r>
          </w:hyperlink>
        </w:p>
        <w:p w14:paraId="2743FD0E" w14:textId="3C118F79"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2" w:history="1">
            <w:r w:rsidR="00F001D2" w:rsidRPr="00033785">
              <w:rPr>
                <w:rStyle w:val="a8"/>
                <w:noProof/>
              </w:rPr>
              <w:t>2.4 Радиационное упрочнение</w:t>
            </w:r>
            <w:r w:rsidR="00F001D2">
              <w:rPr>
                <w:noProof/>
                <w:webHidden/>
              </w:rPr>
              <w:tab/>
            </w:r>
            <w:r w:rsidR="00F001D2">
              <w:rPr>
                <w:noProof/>
                <w:webHidden/>
              </w:rPr>
              <w:fldChar w:fldCharType="begin"/>
            </w:r>
            <w:r w:rsidR="00F001D2">
              <w:rPr>
                <w:noProof/>
                <w:webHidden/>
              </w:rPr>
              <w:instrText xml:space="preserve"> PAGEREF _Toc39928652 \h </w:instrText>
            </w:r>
            <w:r w:rsidR="00F001D2">
              <w:rPr>
                <w:noProof/>
                <w:webHidden/>
              </w:rPr>
            </w:r>
            <w:r w:rsidR="00F001D2">
              <w:rPr>
                <w:noProof/>
                <w:webHidden/>
              </w:rPr>
              <w:fldChar w:fldCharType="separate"/>
            </w:r>
            <w:r w:rsidR="008B084C">
              <w:rPr>
                <w:noProof/>
                <w:webHidden/>
              </w:rPr>
              <w:t>19</w:t>
            </w:r>
            <w:r w:rsidR="00F001D2">
              <w:rPr>
                <w:noProof/>
                <w:webHidden/>
              </w:rPr>
              <w:fldChar w:fldCharType="end"/>
            </w:r>
          </w:hyperlink>
        </w:p>
        <w:p w14:paraId="764FD793" w14:textId="5E4A6DF4"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3" w:history="1">
            <w:r w:rsidR="00F001D2" w:rsidRPr="00033785">
              <w:rPr>
                <w:rStyle w:val="a8"/>
                <w:noProof/>
              </w:rPr>
              <w:t>2.5 Радиационное охрупчивание</w:t>
            </w:r>
            <w:r w:rsidR="00F001D2">
              <w:rPr>
                <w:noProof/>
                <w:webHidden/>
              </w:rPr>
              <w:tab/>
            </w:r>
            <w:r w:rsidR="00F001D2">
              <w:rPr>
                <w:noProof/>
                <w:webHidden/>
              </w:rPr>
              <w:fldChar w:fldCharType="begin"/>
            </w:r>
            <w:r w:rsidR="00F001D2">
              <w:rPr>
                <w:noProof/>
                <w:webHidden/>
              </w:rPr>
              <w:instrText xml:space="preserve"> PAGEREF _Toc39928653 \h </w:instrText>
            </w:r>
            <w:r w:rsidR="00F001D2">
              <w:rPr>
                <w:noProof/>
                <w:webHidden/>
              </w:rPr>
            </w:r>
            <w:r w:rsidR="00F001D2">
              <w:rPr>
                <w:noProof/>
                <w:webHidden/>
              </w:rPr>
              <w:fldChar w:fldCharType="separate"/>
            </w:r>
            <w:r w:rsidR="008B084C">
              <w:rPr>
                <w:noProof/>
                <w:webHidden/>
              </w:rPr>
              <w:t>21</w:t>
            </w:r>
            <w:r w:rsidR="00F001D2">
              <w:rPr>
                <w:noProof/>
                <w:webHidden/>
              </w:rPr>
              <w:fldChar w:fldCharType="end"/>
            </w:r>
          </w:hyperlink>
        </w:p>
        <w:p w14:paraId="700E2C45" w14:textId="240165F4"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4" w:history="1">
            <w:r w:rsidR="00F001D2" w:rsidRPr="00033785">
              <w:rPr>
                <w:rStyle w:val="a8"/>
                <w:noProof/>
              </w:rPr>
              <w:t>2.6 Радиационное распухание</w:t>
            </w:r>
            <w:r w:rsidR="00F001D2">
              <w:rPr>
                <w:noProof/>
                <w:webHidden/>
              </w:rPr>
              <w:tab/>
            </w:r>
            <w:r w:rsidR="00F001D2">
              <w:rPr>
                <w:noProof/>
                <w:webHidden/>
              </w:rPr>
              <w:fldChar w:fldCharType="begin"/>
            </w:r>
            <w:r w:rsidR="00F001D2">
              <w:rPr>
                <w:noProof/>
                <w:webHidden/>
              </w:rPr>
              <w:instrText xml:space="preserve"> PAGEREF _Toc39928654 \h </w:instrText>
            </w:r>
            <w:r w:rsidR="00F001D2">
              <w:rPr>
                <w:noProof/>
                <w:webHidden/>
              </w:rPr>
            </w:r>
            <w:r w:rsidR="00F001D2">
              <w:rPr>
                <w:noProof/>
                <w:webHidden/>
              </w:rPr>
              <w:fldChar w:fldCharType="separate"/>
            </w:r>
            <w:r w:rsidR="008B084C">
              <w:rPr>
                <w:noProof/>
                <w:webHidden/>
              </w:rPr>
              <w:t>23</w:t>
            </w:r>
            <w:r w:rsidR="00F001D2">
              <w:rPr>
                <w:noProof/>
                <w:webHidden/>
              </w:rPr>
              <w:fldChar w:fldCharType="end"/>
            </w:r>
          </w:hyperlink>
        </w:p>
        <w:p w14:paraId="6AC5354C" w14:textId="79331275"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5" w:history="1">
            <w:r w:rsidR="00F001D2" w:rsidRPr="00033785">
              <w:rPr>
                <w:rStyle w:val="a8"/>
                <w:noProof/>
              </w:rPr>
              <w:t>2.7 Радиационный рост</w:t>
            </w:r>
            <w:r w:rsidR="00F001D2">
              <w:rPr>
                <w:noProof/>
                <w:webHidden/>
              </w:rPr>
              <w:tab/>
            </w:r>
            <w:r w:rsidR="00F001D2">
              <w:rPr>
                <w:noProof/>
                <w:webHidden/>
              </w:rPr>
              <w:fldChar w:fldCharType="begin"/>
            </w:r>
            <w:r w:rsidR="00F001D2">
              <w:rPr>
                <w:noProof/>
                <w:webHidden/>
              </w:rPr>
              <w:instrText xml:space="preserve"> PAGEREF _Toc39928655 \h </w:instrText>
            </w:r>
            <w:r w:rsidR="00F001D2">
              <w:rPr>
                <w:noProof/>
                <w:webHidden/>
              </w:rPr>
            </w:r>
            <w:r w:rsidR="00F001D2">
              <w:rPr>
                <w:noProof/>
                <w:webHidden/>
              </w:rPr>
              <w:fldChar w:fldCharType="separate"/>
            </w:r>
            <w:r w:rsidR="008B084C">
              <w:rPr>
                <w:noProof/>
                <w:webHidden/>
              </w:rPr>
              <w:t>25</w:t>
            </w:r>
            <w:r w:rsidR="00F001D2">
              <w:rPr>
                <w:noProof/>
                <w:webHidden/>
              </w:rPr>
              <w:fldChar w:fldCharType="end"/>
            </w:r>
          </w:hyperlink>
        </w:p>
        <w:p w14:paraId="2A9A838C" w14:textId="46545836"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6" w:history="1">
            <w:r w:rsidR="00F001D2" w:rsidRPr="00033785">
              <w:rPr>
                <w:rStyle w:val="a8"/>
                <w:noProof/>
              </w:rPr>
              <w:t>2.8 Радиационная ползучесть</w:t>
            </w:r>
            <w:r w:rsidR="00F001D2">
              <w:rPr>
                <w:noProof/>
                <w:webHidden/>
              </w:rPr>
              <w:tab/>
            </w:r>
            <w:r w:rsidR="00F001D2">
              <w:rPr>
                <w:noProof/>
                <w:webHidden/>
              </w:rPr>
              <w:fldChar w:fldCharType="begin"/>
            </w:r>
            <w:r w:rsidR="00F001D2">
              <w:rPr>
                <w:noProof/>
                <w:webHidden/>
              </w:rPr>
              <w:instrText xml:space="preserve"> PAGEREF _Toc39928656 \h </w:instrText>
            </w:r>
            <w:r w:rsidR="00F001D2">
              <w:rPr>
                <w:noProof/>
                <w:webHidden/>
              </w:rPr>
            </w:r>
            <w:r w:rsidR="00F001D2">
              <w:rPr>
                <w:noProof/>
                <w:webHidden/>
              </w:rPr>
              <w:fldChar w:fldCharType="separate"/>
            </w:r>
            <w:r w:rsidR="008B084C">
              <w:rPr>
                <w:noProof/>
                <w:webHidden/>
              </w:rPr>
              <w:t>25</w:t>
            </w:r>
            <w:r w:rsidR="00F001D2">
              <w:rPr>
                <w:noProof/>
                <w:webHidden/>
              </w:rPr>
              <w:fldChar w:fldCharType="end"/>
            </w:r>
          </w:hyperlink>
        </w:p>
        <w:p w14:paraId="04B54ABC" w14:textId="32CADE03"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7" w:history="1">
            <w:r w:rsidR="00F001D2" w:rsidRPr="00033785">
              <w:rPr>
                <w:rStyle w:val="a8"/>
                <w:noProof/>
              </w:rPr>
              <w:t>2.9 Анализ взаимодействия основы и среды</w:t>
            </w:r>
            <w:r w:rsidR="00F001D2">
              <w:rPr>
                <w:noProof/>
                <w:webHidden/>
              </w:rPr>
              <w:tab/>
            </w:r>
            <w:r w:rsidR="00F001D2">
              <w:rPr>
                <w:noProof/>
                <w:webHidden/>
              </w:rPr>
              <w:fldChar w:fldCharType="begin"/>
            </w:r>
            <w:r w:rsidR="00F001D2">
              <w:rPr>
                <w:noProof/>
                <w:webHidden/>
              </w:rPr>
              <w:instrText xml:space="preserve"> PAGEREF _Toc39928657 \h </w:instrText>
            </w:r>
            <w:r w:rsidR="00F001D2">
              <w:rPr>
                <w:noProof/>
                <w:webHidden/>
              </w:rPr>
            </w:r>
            <w:r w:rsidR="00F001D2">
              <w:rPr>
                <w:noProof/>
                <w:webHidden/>
              </w:rPr>
              <w:fldChar w:fldCharType="separate"/>
            </w:r>
            <w:r w:rsidR="008B084C">
              <w:rPr>
                <w:noProof/>
                <w:webHidden/>
              </w:rPr>
              <w:t>26</w:t>
            </w:r>
            <w:r w:rsidR="00F001D2">
              <w:rPr>
                <w:noProof/>
                <w:webHidden/>
              </w:rPr>
              <w:fldChar w:fldCharType="end"/>
            </w:r>
          </w:hyperlink>
        </w:p>
        <w:p w14:paraId="3A00BC9A" w14:textId="319B04B6" w:rsidR="00F001D2" w:rsidRDefault="004358D7">
          <w:pPr>
            <w:pStyle w:val="23"/>
            <w:tabs>
              <w:tab w:val="right" w:leader="dot" w:pos="9345"/>
            </w:tabs>
            <w:rPr>
              <w:rFonts w:asciiTheme="minorHAnsi" w:eastAsiaTheme="minorEastAsia" w:hAnsiTheme="minorHAnsi" w:cstheme="minorBidi"/>
              <w:noProof/>
              <w:sz w:val="22"/>
              <w:szCs w:val="22"/>
            </w:rPr>
          </w:pPr>
          <w:hyperlink w:anchor="_Toc39928658" w:history="1">
            <w:r w:rsidR="00F001D2" w:rsidRPr="00033785">
              <w:rPr>
                <w:rStyle w:val="a8"/>
                <w:noProof/>
              </w:rPr>
              <w:t>2.10 Характеристика требуемого материала</w:t>
            </w:r>
            <w:r w:rsidR="00F001D2">
              <w:rPr>
                <w:noProof/>
                <w:webHidden/>
              </w:rPr>
              <w:tab/>
            </w:r>
            <w:r w:rsidR="00F001D2">
              <w:rPr>
                <w:noProof/>
                <w:webHidden/>
              </w:rPr>
              <w:fldChar w:fldCharType="begin"/>
            </w:r>
            <w:r w:rsidR="00F001D2">
              <w:rPr>
                <w:noProof/>
                <w:webHidden/>
              </w:rPr>
              <w:instrText xml:space="preserve"> PAGEREF _Toc39928658 \h </w:instrText>
            </w:r>
            <w:r w:rsidR="00F001D2">
              <w:rPr>
                <w:noProof/>
                <w:webHidden/>
              </w:rPr>
            </w:r>
            <w:r w:rsidR="00F001D2">
              <w:rPr>
                <w:noProof/>
                <w:webHidden/>
              </w:rPr>
              <w:fldChar w:fldCharType="separate"/>
            </w:r>
            <w:r w:rsidR="008B084C">
              <w:rPr>
                <w:noProof/>
                <w:webHidden/>
              </w:rPr>
              <w:t>28</w:t>
            </w:r>
            <w:r w:rsidR="00F001D2">
              <w:rPr>
                <w:noProof/>
                <w:webHidden/>
              </w:rPr>
              <w:fldChar w:fldCharType="end"/>
            </w:r>
          </w:hyperlink>
        </w:p>
        <w:p w14:paraId="49504386" w14:textId="4CEC5C7B" w:rsidR="00F001D2" w:rsidRDefault="004358D7" w:rsidP="00F001D2">
          <w:pPr>
            <w:pStyle w:val="12"/>
            <w:rPr>
              <w:rFonts w:asciiTheme="minorHAnsi" w:eastAsiaTheme="minorEastAsia" w:hAnsiTheme="minorHAnsi" w:cstheme="minorBidi"/>
              <w:noProof/>
              <w:sz w:val="22"/>
              <w:szCs w:val="22"/>
            </w:rPr>
          </w:pPr>
          <w:hyperlink w:anchor="_Toc39928659" w:history="1">
            <w:r w:rsidR="00F001D2" w:rsidRPr="00033785">
              <w:rPr>
                <w:rStyle w:val="a8"/>
                <w:noProof/>
              </w:rPr>
              <w:t>3 ТРЕБОВАНИЯ К СВОЙСТВАМ РАЗРАБАТЫВАЕМОГО МАТЕРИАЛА</w:t>
            </w:r>
            <w:r w:rsidR="00F001D2">
              <w:rPr>
                <w:noProof/>
                <w:webHidden/>
              </w:rPr>
              <w:tab/>
            </w:r>
            <w:r w:rsidR="00F001D2">
              <w:rPr>
                <w:noProof/>
                <w:webHidden/>
              </w:rPr>
              <w:fldChar w:fldCharType="begin"/>
            </w:r>
            <w:r w:rsidR="00F001D2">
              <w:rPr>
                <w:noProof/>
                <w:webHidden/>
              </w:rPr>
              <w:instrText xml:space="preserve"> PAGEREF _Toc39928659 \h </w:instrText>
            </w:r>
            <w:r w:rsidR="00F001D2">
              <w:rPr>
                <w:noProof/>
                <w:webHidden/>
              </w:rPr>
            </w:r>
            <w:r w:rsidR="00F001D2">
              <w:rPr>
                <w:noProof/>
                <w:webHidden/>
              </w:rPr>
              <w:fldChar w:fldCharType="separate"/>
            </w:r>
            <w:r w:rsidR="008B084C">
              <w:rPr>
                <w:noProof/>
                <w:webHidden/>
              </w:rPr>
              <w:t>29</w:t>
            </w:r>
            <w:r w:rsidR="00F001D2">
              <w:rPr>
                <w:noProof/>
                <w:webHidden/>
              </w:rPr>
              <w:fldChar w:fldCharType="end"/>
            </w:r>
          </w:hyperlink>
        </w:p>
        <w:p w14:paraId="273B54E1" w14:textId="21838350" w:rsidR="00F001D2" w:rsidRDefault="004358D7" w:rsidP="00F001D2">
          <w:pPr>
            <w:pStyle w:val="12"/>
            <w:rPr>
              <w:rFonts w:asciiTheme="minorHAnsi" w:eastAsiaTheme="minorEastAsia" w:hAnsiTheme="minorHAnsi" w:cstheme="minorBidi"/>
              <w:noProof/>
              <w:sz w:val="22"/>
              <w:szCs w:val="22"/>
            </w:rPr>
          </w:pPr>
          <w:hyperlink w:anchor="_Toc39928660" w:history="1">
            <w:r w:rsidR="00F001D2" w:rsidRPr="00033785">
              <w:rPr>
                <w:rStyle w:val="a8"/>
                <w:noProof/>
              </w:rPr>
              <w:t>4 ВЫБОР ЛЕГИРУЮЩЕГО КОМПЛЕКСА</w:t>
            </w:r>
            <w:r w:rsidR="00F001D2">
              <w:rPr>
                <w:noProof/>
                <w:webHidden/>
              </w:rPr>
              <w:tab/>
            </w:r>
            <w:r w:rsidR="00F001D2">
              <w:rPr>
                <w:noProof/>
                <w:webHidden/>
              </w:rPr>
              <w:fldChar w:fldCharType="begin"/>
            </w:r>
            <w:r w:rsidR="00F001D2">
              <w:rPr>
                <w:noProof/>
                <w:webHidden/>
              </w:rPr>
              <w:instrText xml:space="preserve"> PAGEREF _Toc39928660 \h </w:instrText>
            </w:r>
            <w:r w:rsidR="00F001D2">
              <w:rPr>
                <w:noProof/>
                <w:webHidden/>
              </w:rPr>
            </w:r>
            <w:r w:rsidR="00F001D2">
              <w:rPr>
                <w:noProof/>
                <w:webHidden/>
              </w:rPr>
              <w:fldChar w:fldCharType="separate"/>
            </w:r>
            <w:r w:rsidR="008B084C">
              <w:rPr>
                <w:noProof/>
                <w:webHidden/>
              </w:rPr>
              <w:t>30</w:t>
            </w:r>
            <w:r w:rsidR="00F001D2">
              <w:rPr>
                <w:noProof/>
                <w:webHidden/>
              </w:rPr>
              <w:fldChar w:fldCharType="end"/>
            </w:r>
          </w:hyperlink>
        </w:p>
        <w:p w14:paraId="2A34167A" w14:textId="4656FB15"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3" w:history="1">
            <w:r w:rsidR="00F001D2" w:rsidRPr="00033785">
              <w:rPr>
                <w:rStyle w:val="a8"/>
                <w:noProof/>
              </w:rPr>
              <w:t>4.1 Общая классификация легирующих элементов</w:t>
            </w:r>
            <w:r w:rsidR="00F001D2">
              <w:rPr>
                <w:noProof/>
                <w:webHidden/>
              </w:rPr>
              <w:tab/>
            </w:r>
            <w:r w:rsidR="00F001D2">
              <w:rPr>
                <w:noProof/>
                <w:webHidden/>
              </w:rPr>
              <w:fldChar w:fldCharType="begin"/>
            </w:r>
            <w:r w:rsidR="00F001D2">
              <w:rPr>
                <w:noProof/>
                <w:webHidden/>
              </w:rPr>
              <w:instrText xml:space="preserve"> PAGEREF _Toc39928663 \h </w:instrText>
            </w:r>
            <w:r w:rsidR="00F001D2">
              <w:rPr>
                <w:noProof/>
                <w:webHidden/>
              </w:rPr>
            </w:r>
            <w:r w:rsidR="00F001D2">
              <w:rPr>
                <w:noProof/>
                <w:webHidden/>
              </w:rPr>
              <w:fldChar w:fldCharType="separate"/>
            </w:r>
            <w:r w:rsidR="008B084C">
              <w:rPr>
                <w:noProof/>
                <w:webHidden/>
              </w:rPr>
              <w:t>30</w:t>
            </w:r>
            <w:r w:rsidR="00F001D2">
              <w:rPr>
                <w:noProof/>
                <w:webHidden/>
              </w:rPr>
              <w:fldChar w:fldCharType="end"/>
            </w:r>
          </w:hyperlink>
        </w:p>
        <w:p w14:paraId="2B4F1EE3" w14:textId="08650C1F"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4" w:history="1">
            <w:r w:rsidR="00F001D2" w:rsidRPr="00033785">
              <w:rPr>
                <w:rStyle w:val="a8"/>
                <w:noProof/>
                <w:lang w:val="en-US"/>
              </w:rPr>
              <w:t>4.2</w:t>
            </w:r>
            <w:r w:rsidR="00F001D2" w:rsidRPr="00033785">
              <w:rPr>
                <w:rStyle w:val="a8"/>
                <w:noProof/>
              </w:rPr>
              <w:t xml:space="preserve"> Повышение жаропрочных свойств</w:t>
            </w:r>
            <w:r w:rsidR="00F001D2">
              <w:rPr>
                <w:noProof/>
                <w:webHidden/>
              </w:rPr>
              <w:tab/>
            </w:r>
            <w:r w:rsidR="00F001D2">
              <w:rPr>
                <w:noProof/>
                <w:webHidden/>
              </w:rPr>
              <w:fldChar w:fldCharType="begin"/>
            </w:r>
            <w:r w:rsidR="00F001D2">
              <w:rPr>
                <w:noProof/>
                <w:webHidden/>
              </w:rPr>
              <w:instrText xml:space="preserve"> PAGEREF _Toc39928664 \h </w:instrText>
            </w:r>
            <w:r w:rsidR="00F001D2">
              <w:rPr>
                <w:noProof/>
                <w:webHidden/>
              </w:rPr>
            </w:r>
            <w:r w:rsidR="00F001D2">
              <w:rPr>
                <w:noProof/>
                <w:webHidden/>
              </w:rPr>
              <w:fldChar w:fldCharType="separate"/>
            </w:r>
            <w:r w:rsidR="008B084C">
              <w:rPr>
                <w:noProof/>
                <w:webHidden/>
              </w:rPr>
              <w:t>30</w:t>
            </w:r>
            <w:r w:rsidR="00F001D2">
              <w:rPr>
                <w:noProof/>
                <w:webHidden/>
              </w:rPr>
              <w:fldChar w:fldCharType="end"/>
            </w:r>
          </w:hyperlink>
        </w:p>
        <w:p w14:paraId="1560B8C5" w14:textId="2756F83E"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5" w:history="1">
            <w:r w:rsidR="00F001D2" w:rsidRPr="00033785">
              <w:rPr>
                <w:rStyle w:val="a8"/>
                <w:noProof/>
                <w:lang w:val="en-US"/>
              </w:rPr>
              <w:t>4.3</w:t>
            </w:r>
            <w:r w:rsidR="00F001D2" w:rsidRPr="00033785">
              <w:rPr>
                <w:rStyle w:val="a8"/>
                <w:noProof/>
              </w:rPr>
              <w:t xml:space="preserve"> Уменьшение склонности к НТРО</w:t>
            </w:r>
            <w:r w:rsidR="00F001D2">
              <w:rPr>
                <w:noProof/>
                <w:webHidden/>
              </w:rPr>
              <w:tab/>
            </w:r>
            <w:r w:rsidR="00F001D2">
              <w:rPr>
                <w:noProof/>
                <w:webHidden/>
              </w:rPr>
              <w:fldChar w:fldCharType="begin"/>
            </w:r>
            <w:r w:rsidR="00F001D2">
              <w:rPr>
                <w:noProof/>
                <w:webHidden/>
              </w:rPr>
              <w:instrText xml:space="preserve"> PAGEREF _Toc39928665 \h </w:instrText>
            </w:r>
            <w:r w:rsidR="00F001D2">
              <w:rPr>
                <w:noProof/>
                <w:webHidden/>
              </w:rPr>
            </w:r>
            <w:r w:rsidR="00F001D2">
              <w:rPr>
                <w:noProof/>
                <w:webHidden/>
              </w:rPr>
              <w:fldChar w:fldCharType="separate"/>
            </w:r>
            <w:r w:rsidR="008B084C">
              <w:rPr>
                <w:noProof/>
                <w:webHidden/>
              </w:rPr>
              <w:t>34</w:t>
            </w:r>
            <w:r w:rsidR="00F001D2">
              <w:rPr>
                <w:noProof/>
                <w:webHidden/>
              </w:rPr>
              <w:fldChar w:fldCharType="end"/>
            </w:r>
          </w:hyperlink>
        </w:p>
        <w:p w14:paraId="3A9D09ED" w14:textId="5746E25A"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6" w:history="1">
            <w:r w:rsidR="00F001D2" w:rsidRPr="00033785">
              <w:rPr>
                <w:rStyle w:val="a8"/>
                <w:noProof/>
                <w:lang w:val="en-US"/>
              </w:rPr>
              <w:t>4.4</w:t>
            </w:r>
            <w:r w:rsidR="00F001D2" w:rsidRPr="00033785">
              <w:rPr>
                <w:rStyle w:val="a8"/>
                <w:noProof/>
              </w:rPr>
              <w:t xml:space="preserve"> . Увеличение технологичности</w:t>
            </w:r>
            <w:r w:rsidR="00F001D2">
              <w:rPr>
                <w:noProof/>
                <w:webHidden/>
              </w:rPr>
              <w:tab/>
            </w:r>
            <w:r w:rsidR="00F001D2">
              <w:rPr>
                <w:noProof/>
                <w:webHidden/>
              </w:rPr>
              <w:fldChar w:fldCharType="begin"/>
            </w:r>
            <w:r w:rsidR="00F001D2">
              <w:rPr>
                <w:noProof/>
                <w:webHidden/>
              </w:rPr>
              <w:instrText xml:space="preserve"> PAGEREF _Toc39928666 \h </w:instrText>
            </w:r>
            <w:r w:rsidR="00F001D2">
              <w:rPr>
                <w:noProof/>
                <w:webHidden/>
              </w:rPr>
            </w:r>
            <w:r w:rsidR="00F001D2">
              <w:rPr>
                <w:noProof/>
                <w:webHidden/>
              </w:rPr>
              <w:fldChar w:fldCharType="separate"/>
            </w:r>
            <w:r w:rsidR="008B084C">
              <w:rPr>
                <w:noProof/>
                <w:webHidden/>
              </w:rPr>
              <w:t>36</w:t>
            </w:r>
            <w:r w:rsidR="00F001D2">
              <w:rPr>
                <w:noProof/>
                <w:webHidden/>
              </w:rPr>
              <w:fldChar w:fldCharType="end"/>
            </w:r>
          </w:hyperlink>
        </w:p>
        <w:p w14:paraId="359290F4" w14:textId="5587EE7C"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7" w:history="1">
            <w:r w:rsidR="00F001D2" w:rsidRPr="00033785">
              <w:rPr>
                <w:rStyle w:val="a8"/>
                <w:noProof/>
                <w:lang w:val="en-US"/>
              </w:rPr>
              <w:t>4.5</w:t>
            </w:r>
            <w:r w:rsidR="00F001D2" w:rsidRPr="00033785">
              <w:rPr>
                <w:rStyle w:val="a8"/>
                <w:noProof/>
              </w:rPr>
              <w:t xml:space="preserve"> Обобщение легированного состава сплава</w:t>
            </w:r>
            <w:r w:rsidR="00F001D2">
              <w:rPr>
                <w:noProof/>
                <w:webHidden/>
              </w:rPr>
              <w:tab/>
            </w:r>
            <w:r w:rsidR="00F001D2">
              <w:rPr>
                <w:noProof/>
                <w:webHidden/>
              </w:rPr>
              <w:fldChar w:fldCharType="begin"/>
            </w:r>
            <w:r w:rsidR="00F001D2">
              <w:rPr>
                <w:noProof/>
                <w:webHidden/>
              </w:rPr>
              <w:instrText xml:space="preserve"> PAGEREF _Toc39928667 \h </w:instrText>
            </w:r>
            <w:r w:rsidR="00F001D2">
              <w:rPr>
                <w:noProof/>
                <w:webHidden/>
              </w:rPr>
            </w:r>
            <w:r w:rsidR="00F001D2">
              <w:rPr>
                <w:noProof/>
                <w:webHidden/>
              </w:rPr>
              <w:fldChar w:fldCharType="separate"/>
            </w:r>
            <w:r w:rsidR="008B084C">
              <w:rPr>
                <w:noProof/>
                <w:webHidden/>
              </w:rPr>
              <w:t>36</w:t>
            </w:r>
            <w:r w:rsidR="00F001D2">
              <w:rPr>
                <w:noProof/>
                <w:webHidden/>
              </w:rPr>
              <w:fldChar w:fldCharType="end"/>
            </w:r>
          </w:hyperlink>
        </w:p>
        <w:p w14:paraId="52CFC1E6" w14:textId="35633E5E" w:rsidR="00F001D2" w:rsidRDefault="004358D7">
          <w:pPr>
            <w:pStyle w:val="23"/>
            <w:tabs>
              <w:tab w:val="right" w:leader="dot" w:pos="9345"/>
            </w:tabs>
            <w:rPr>
              <w:rFonts w:asciiTheme="minorHAnsi" w:eastAsiaTheme="minorEastAsia" w:hAnsiTheme="minorHAnsi" w:cstheme="minorBidi"/>
              <w:noProof/>
              <w:sz w:val="22"/>
              <w:szCs w:val="22"/>
            </w:rPr>
          </w:pPr>
          <w:hyperlink w:anchor="_Toc39928668" w:history="1">
            <w:r w:rsidR="00F001D2" w:rsidRPr="00033785">
              <w:rPr>
                <w:rStyle w:val="a8"/>
                <w:noProof/>
              </w:rPr>
              <w:t>4.6 Окончательный состав</w:t>
            </w:r>
            <w:r w:rsidR="00F001D2">
              <w:rPr>
                <w:noProof/>
                <w:webHidden/>
              </w:rPr>
              <w:tab/>
            </w:r>
            <w:r w:rsidR="00F001D2">
              <w:rPr>
                <w:noProof/>
                <w:webHidden/>
              </w:rPr>
              <w:fldChar w:fldCharType="begin"/>
            </w:r>
            <w:r w:rsidR="00F001D2">
              <w:rPr>
                <w:noProof/>
                <w:webHidden/>
              </w:rPr>
              <w:instrText xml:space="preserve"> PAGEREF _Toc39928668 \h </w:instrText>
            </w:r>
            <w:r w:rsidR="00F001D2">
              <w:rPr>
                <w:noProof/>
                <w:webHidden/>
              </w:rPr>
            </w:r>
            <w:r w:rsidR="00F001D2">
              <w:rPr>
                <w:noProof/>
                <w:webHidden/>
              </w:rPr>
              <w:fldChar w:fldCharType="separate"/>
            </w:r>
            <w:r w:rsidR="008B084C">
              <w:rPr>
                <w:noProof/>
                <w:webHidden/>
              </w:rPr>
              <w:t>39</w:t>
            </w:r>
            <w:r w:rsidR="00F001D2">
              <w:rPr>
                <w:noProof/>
                <w:webHidden/>
              </w:rPr>
              <w:fldChar w:fldCharType="end"/>
            </w:r>
          </w:hyperlink>
        </w:p>
        <w:p w14:paraId="074E658E" w14:textId="66608E7C" w:rsidR="00F001D2" w:rsidRDefault="004358D7" w:rsidP="00F001D2">
          <w:pPr>
            <w:pStyle w:val="12"/>
            <w:rPr>
              <w:rFonts w:asciiTheme="minorHAnsi" w:eastAsiaTheme="minorEastAsia" w:hAnsiTheme="minorHAnsi" w:cstheme="minorBidi"/>
              <w:noProof/>
              <w:sz w:val="22"/>
              <w:szCs w:val="22"/>
            </w:rPr>
          </w:pPr>
          <w:hyperlink w:anchor="_Toc39928669" w:history="1">
            <w:r w:rsidR="00F001D2" w:rsidRPr="00033785">
              <w:rPr>
                <w:rStyle w:val="a8"/>
                <w:noProof/>
              </w:rPr>
              <w:t>5 ОБЕСПЕЧЕНИЕ СТАБИЛЬНОСТИ СТРУКТУРНО-ФАЗОВОГО СОСТОЯНИЯ В ЭКСПЛУАТАЦИОННЫХ УСЛОВИЯХ</w:t>
            </w:r>
            <w:r w:rsidR="00F001D2">
              <w:rPr>
                <w:noProof/>
                <w:webHidden/>
              </w:rPr>
              <w:tab/>
            </w:r>
            <w:r w:rsidR="00F001D2">
              <w:rPr>
                <w:noProof/>
                <w:webHidden/>
              </w:rPr>
              <w:fldChar w:fldCharType="begin"/>
            </w:r>
            <w:r w:rsidR="00F001D2">
              <w:rPr>
                <w:noProof/>
                <w:webHidden/>
              </w:rPr>
              <w:instrText xml:space="preserve"> PAGEREF _Toc39928669 \h </w:instrText>
            </w:r>
            <w:r w:rsidR="00F001D2">
              <w:rPr>
                <w:noProof/>
                <w:webHidden/>
              </w:rPr>
            </w:r>
            <w:r w:rsidR="00F001D2">
              <w:rPr>
                <w:noProof/>
                <w:webHidden/>
              </w:rPr>
              <w:fldChar w:fldCharType="separate"/>
            </w:r>
            <w:r w:rsidR="008B084C">
              <w:rPr>
                <w:noProof/>
                <w:webHidden/>
              </w:rPr>
              <w:t>40</w:t>
            </w:r>
            <w:r w:rsidR="00F001D2">
              <w:rPr>
                <w:noProof/>
                <w:webHidden/>
              </w:rPr>
              <w:fldChar w:fldCharType="end"/>
            </w:r>
          </w:hyperlink>
        </w:p>
        <w:p w14:paraId="659AB99F" w14:textId="3E2E57A5" w:rsidR="00F001D2" w:rsidRDefault="004358D7" w:rsidP="00F001D2">
          <w:pPr>
            <w:pStyle w:val="12"/>
            <w:rPr>
              <w:rFonts w:asciiTheme="minorHAnsi" w:eastAsiaTheme="minorEastAsia" w:hAnsiTheme="minorHAnsi" w:cstheme="minorBidi"/>
              <w:noProof/>
              <w:sz w:val="22"/>
              <w:szCs w:val="22"/>
            </w:rPr>
          </w:pPr>
          <w:hyperlink w:anchor="_Toc39928670" w:history="1">
            <w:r w:rsidR="00F001D2" w:rsidRPr="00033785">
              <w:rPr>
                <w:rStyle w:val="a8"/>
                <w:noProof/>
              </w:rPr>
              <w:t>6 ТЕХНОЛОГИЯ ИЗГОТОВЛЕНИЯ АДБ ФИЛЬТРА</w:t>
            </w:r>
            <w:r w:rsidR="00F001D2">
              <w:rPr>
                <w:noProof/>
                <w:webHidden/>
              </w:rPr>
              <w:tab/>
            </w:r>
            <w:r w:rsidR="00F001D2">
              <w:rPr>
                <w:noProof/>
                <w:webHidden/>
              </w:rPr>
              <w:fldChar w:fldCharType="begin"/>
            </w:r>
            <w:r w:rsidR="00F001D2">
              <w:rPr>
                <w:noProof/>
                <w:webHidden/>
              </w:rPr>
              <w:instrText xml:space="preserve"> PAGEREF _Toc39928670 \h </w:instrText>
            </w:r>
            <w:r w:rsidR="00F001D2">
              <w:rPr>
                <w:noProof/>
                <w:webHidden/>
              </w:rPr>
            </w:r>
            <w:r w:rsidR="00F001D2">
              <w:rPr>
                <w:noProof/>
                <w:webHidden/>
              </w:rPr>
              <w:fldChar w:fldCharType="separate"/>
            </w:r>
            <w:r w:rsidR="008B084C">
              <w:rPr>
                <w:noProof/>
                <w:webHidden/>
              </w:rPr>
              <w:t>44</w:t>
            </w:r>
            <w:r w:rsidR="00F001D2">
              <w:rPr>
                <w:noProof/>
                <w:webHidden/>
              </w:rPr>
              <w:fldChar w:fldCharType="end"/>
            </w:r>
          </w:hyperlink>
        </w:p>
        <w:p w14:paraId="7BCFFC13" w14:textId="7B1B7907" w:rsidR="00F001D2" w:rsidRDefault="004358D7">
          <w:pPr>
            <w:pStyle w:val="23"/>
            <w:tabs>
              <w:tab w:val="right" w:leader="dot" w:pos="9345"/>
            </w:tabs>
            <w:rPr>
              <w:rFonts w:asciiTheme="minorHAnsi" w:eastAsiaTheme="minorEastAsia" w:hAnsiTheme="minorHAnsi" w:cstheme="minorBidi"/>
              <w:noProof/>
              <w:sz w:val="22"/>
              <w:szCs w:val="22"/>
            </w:rPr>
          </w:pPr>
          <w:hyperlink w:anchor="_Toc39928671" w:history="1">
            <w:r w:rsidR="00F001D2" w:rsidRPr="00033785">
              <w:rPr>
                <w:rStyle w:val="a8"/>
                <w:noProof/>
              </w:rPr>
              <w:t>6.1 Отливка прямоугольной заготовки</w:t>
            </w:r>
            <w:r w:rsidR="00F001D2">
              <w:rPr>
                <w:noProof/>
                <w:webHidden/>
              </w:rPr>
              <w:tab/>
            </w:r>
            <w:r w:rsidR="00F001D2">
              <w:rPr>
                <w:noProof/>
                <w:webHidden/>
              </w:rPr>
              <w:fldChar w:fldCharType="begin"/>
            </w:r>
            <w:r w:rsidR="00F001D2">
              <w:rPr>
                <w:noProof/>
                <w:webHidden/>
              </w:rPr>
              <w:instrText xml:space="preserve"> PAGEREF _Toc39928671 \h </w:instrText>
            </w:r>
            <w:r w:rsidR="00F001D2">
              <w:rPr>
                <w:noProof/>
                <w:webHidden/>
              </w:rPr>
            </w:r>
            <w:r w:rsidR="00F001D2">
              <w:rPr>
                <w:noProof/>
                <w:webHidden/>
              </w:rPr>
              <w:fldChar w:fldCharType="separate"/>
            </w:r>
            <w:r w:rsidR="008B084C">
              <w:rPr>
                <w:noProof/>
                <w:webHidden/>
              </w:rPr>
              <w:t>44</w:t>
            </w:r>
            <w:r w:rsidR="00F001D2">
              <w:rPr>
                <w:noProof/>
                <w:webHidden/>
              </w:rPr>
              <w:fldChar w:fldCharType="end"/>
            </w:r>
          </w:hyperlink>
        </w:p>
        <w:p w14:paraId="750653A5" w14:textId="3A1B8EEE" w:rsidR="00F001D2" w:rsidRDefault="004358D7">
          <w:pPr>
            <w:pStyle w:val="23"/>
            <w:tabs>
              <w:tab w:val="right" w:leader="dot" w:pos="9345"/>
            </w:tabs>
            <w:rPr>
              <w:rFonts w:asciiTheme="minorHAnsi" w:eastAsiaTheme="minorEastAsia" w:hAnsiTheme="minorHAnsi" w:cstheme="minorBidi"/>
              <w:noProof/>
              <w:sz w:val="22"/>
              <w:szCs w:val="22"/>
            </w:rPr>
          </w:pPr>
          <w:hyperlink w:anchor="_Toc39928672" w:history="1">
            <w:r w:rsidR="00F001D2" w:rsidRPr="00033785">
              <w:rPr>
                <w:rStyle w:val="a8"/>
                <w:noProof/>
              </w:rPr>
              <w:t>6.2 Изготовление АДБ-фильтра</w:t>
            </w:r>
            <w:r w:rsidR="00F001D2">
              <w:rPr>
                <w:noProof/>
                <w:webHidden/>
              </w:rPr>
              <w:tab/>
            </w:r>
            <w:r w:rsidR="00F001D2">
              <w:rPr>
                <w:noProof/>
                <w:webHidden/>
              </w:rPr>
              <w:fldChar w:fldCharType="begin"/>
            </w:r>
            <w:r w:rsidR="00F001D2">
              <w:rPr>
                <w:noProof/>
                <w:webHidden/>
              </w:rPr>
              <w:instrText xml:space="preserve"> PAGEREF _Toc39928672 \h </w:instrText>
            </w:r>
            <w:r w:rsidR="00F001D2">
              <w:rPr>
                <w:noProof/>
                <w:webHidden/>
              </w:rPr>
            </w:r>
            <w:r w:rsidR="00F001D2">
              <w:rPr>
                <w:noProof/>
                <w:webHidden/>
              </w:rPr>
              <w:fldChar w:fldCharType="separate"/>
            </w:r>
            <w:r w:rsidR="008B084C">
              <w:rPr>
                <w:noProof/>
                <w:webHidden/>
              </w:rPr>
              <w:t>46</w:t>
            </w:r>
            <w:r w:rsidR="00F001D2">
              <w:rPr>
                <w:noProof/>
                <w:webHidden/>
              </w:rPr>
              <w:fldChar w:fldCharType="end"/>
            </w:r>
          </w:hyperlink>
        </w:p>
        <w:p w14:paraId="0EC3CCC4" w14:textId="16140CD1" w:rsidR="00F001D2" w:rsidRDefault="004358D7" w:rsidP="00F001D2">
          <w:pPr>
            <w:pStyle w:val="12"/>
            <w:rPr>
              <w:rFonts w:asciiTheme="minorHAnsi" w:eastAsiaTheme="minorEastAsia" w:hAnsiTheme="minorHAnsi" w:cstheme="minorBidi"/>
              <w:noProof/>
              <w:sz w:val="22"/>
              <w:szCs w:val="22"/>
            </w:rPr>
          </w:pPr>
          <w:hyperlink w:anchor="_Toc39928673" w:history="1">
            <w:r w:rsidR="00F001D2" w:rsidRPr="00033785">
              <w:rPr>
                <w:rStyle w:val="a8"/>
                <w:noProof/>
              </w:rPr>
              <w:t>ВЫВОДЫ</w:t>
            </w:r>
            <w:r w:rsidR="00F001D2">
              <w:rPr>
                <w:noProof/>
                <w:webHidden/>
              </w:rPr>
              <w:tab/>
            </w:r>
            <w:r w:rsidR="00F001D2">
              <w:rPr>
                <w:noProof/>
                <w:webHidden/>
              </w:rPr>
              <w:fldChar w:fldCharType="begin"/>
            </w:r>
            <w:r w:rsidR="00F001D2">
              <w:rPr>
                <w:noProof/>
                <w:webHidden/>
              </w:rPr>
              <w:instrText xml:space="preserve"> PAGEREF _Toc39928673 \h </w:instrText>
            </w:r>
            <w:r w:rsidR="00F001D2">
              <w:rPr>
                <w:noProof/>
                <w:webHidden/>
              </w:rPr>
            </w:r>
            <w:r w:rsidR="00F001D2">
              <w:rPr>
                <w:noProof/>
                <w:webHidden/>
              </w:rPr>
              <w:fldChar w:fldCharType="separate"/>
            </w:r>
            <w:r w:rsidR="008B084C">
              <w:rPr>
                <w:noProof/>
                <w:webHidden/>
              </w:rPr>
              <w:t>49</w:t>
            </w:r>
            <w:r w:rsidR="00F001D2">
              <w:rPr>
                <w:noProof/>
                <w:webHidden/>
              </w:rPr>
              <w:fldChar w:fldCharType="end"/>
            </w:r>
          </w:hyperlink>
        </w:p>
        <w:p w14:paraId="08933D5E" w14:textId="18BC663D" w:rsidR="00F001D2" w:rsidRDefault="004358D7" w:rsidP="00F001D2">
          <w:pPr>
            <w:pStyle w:val="12"/>
            <w:rPr>
              <w:rFonts w:asciiTheme="minorHAnsi" w:eastAsiaTheme="minorEastAsia" w:hAnsiTheme="minorHAnsi" w:cstheme="minorBidi"/>
              <w:noProof/>
              <w:sz w:val="22"/>
              <w:szCs w:val="22"/>
            </w:rPr>
          </w:pPr>
          <w:hyperlink w:anchor="_Toc39928674" w:history="1">
            <w:r w:rsidR="00F001D2" w:rsidRPr="00033785">
              <w:rPr>
                <w:rStyle w:val="a8"/>
                <w:noProof/>
              </w:rPr>
              <w:t>СПИСОК</w:t>
            </w:r>
            <w:r w:rsidR="00F001D2" w:rsidRPr="00033785">
              <w:rPr>
                <w:rStyle w:val="a8"/>
                <w:noProof/>
                <w:lang w:val="en-US"/>
              </w:rPr>
              <w:t xml:space="preserve"> </w:t>
            </w:r>
            <w:r w:rsidR="00F001D2" w:rsidRPr="00033785">
              <w:rPr>
                <w:rStyle w:val="a8"/>
                <w:noProof/>
              </w:rPr>
              <w:t>ИСПОЛЬЗОВАННОЙ</w:t>
            </w:r>
            <w:r w:rsidR="00F001D2" w:rsidRPr="00033785">
              <w:rPr>
                <w:rStyle w:val="a8"/>
                <w:noProof/>
                <w:lang w:val="en-US"/>
              </w:rPr>
              <w:t xml:space="preserve"> </w:t>
            </w:r>
            <w:r w:rsidR="00F001D2" w:rsidRPr="00033785">
              <w:rPr>
                <w:rStyle w:val="a8"/>
                <w:noProof/>
              </w:rPr>
              <w:t>ЛИТЕРАТУРЫ</w:t>
            </w:r>
            <w:r w:rsidR="00F001D2">
              <w:rPr>
                <w:noProof/>
                <w:webHidden/>
              </w:rPr>
              <w:tab/>
            </w:r>
            <w:r w:rsidR="00F001D2">
              <w:rPr>
                <w:noProof/>
                <w:webHidden/>
              </w:rPr>
              <w:fldChar w:fldCharType="begin"/>
            </w:r>
            <w:r w:rsidR="00F001D2">
              <w:rPr>
                <w:noProof/>
                <w:webHidden/>
              </w:rPr>
              <w:instrText xml:space="preserve"> PAGEREF _Toc39928674 \h </w:instrText>
            </w:r>
            <w:r w:rsidR="00F001D2">
              <w:rPr>
                <w:noProof/>
                <w:webHidden/>
              </w:rPr>
            </w:r>
            <w:r w:rsidR="00F001D2">
              <w:rPr>
                <w:noProof/>
                <w:webHidden/>
              </w:rPr>
              <w:fldChar w:fldCharType="separate"/>
            </w:r>
            <w:r w:rsidR="008B084C">
              <w:rPr>
                <w:noProof/>
                <w:webHidden/>
              </w:rPr>
              <w:t>50</w:t>
            </w:r>
            <w:r w:rsidR="00F001D2">
              <w:rPr>
                <w:noProof/>
                <w:webHidden/>
              </w:rPr>
              <w:fldChar w:fldCharType="end"/>
            </w:r>
          </w:hyperlink>
        </w:p>
        <w:p w14:paraId="1A76E8F2" w14:textId="5A6B0120" w:rsidR="00F001D2" w:rsidRPr="00F001D2" w:rsidRDefault="00F001D2" w:rsidP="00F001D2">
          <w:pPr>
            <w:rPr>
              <w:b/>
              <w:bCs/>
            </w:rPr>
          </w:pPr>
          <w:r>
            <w:rPr>
              <w:b/>
              <w:bCs/>
            </w:rPr>
            <w:fldChar w:fldCharType="end"/>
          </w:r>
        </w:p>
      </w:sdtContent>
    </w:sdt>
    <w:p w14:paraId="10217DA0" w14:textId="6FDD0C42" w:rsidR="00F001D2" w:rsidRDefault="00F001D2">
      <w:pPr>
        <w:spacing w:after="160" w:line="259" w:lineRule="auto"/>
        <w:ind w:firstLine="0"/>
        <w:contextualSpacing w:val="0"/>
        <w:jc w:val="left"/>
        <w:rPr>
          <w:rFonts w:eastAsiaTheme="majorEastAsia" w:cstheme="majorBidi"/>
          <w:b/>
          <w:color w:val="000000" w:themeColor="text1"/>
          <w:szCs w:val="32"/>
        </w:rPr>
      </w:pPr>
      <w:bookmarkStart w:id="1" w:name="_Toc39928642"/>
      <w:r>
        <w:br w:type="page"/>
      </w:r>
    </w:p>
    <w:p w14:paraId="61EEA122" w14:textId="2D2C1B56" w:rsidR="00600757" w:rsidRPr="00530630" w:rsidRDefault="00600757" w:rsidP="00991F4F">
      <w:pPr>
        <w:pStyle w:val="1"/>
        <w:numPr>
          <w:ilvl w:val="0"/>
          <w:numId w:val="0"/>
        </w:numPr>
        <w:rPr>
          <w:shd w:val="clear" w:color="auto" w:fill="FFFFFF"/>
        </w:rPr>
      </w:pPr>
      <w:r w:rsidRPr="00DE7271">
        <w:lastRenderedPageBreak/>
        <w:t>В</w:t>
      </w:r>
      <w:r w:rsidR="00DE7271" w:rsidRPr="00DE7271">
        <w:t>ВЕДЕНИЕ</w:t>
      </w:r>
      <w:bookmarkEnd w:id="0"/>
      <w:bookmarkEnd w:id="1"/>
    </w:p>
    <w:p w14:paraId="246E7D04" w14:textId="4D76A162" w:rsidR="005C06DA" w:rsidRDefault="005C06DA" w:rsidP="000660AF">
      <w:r>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5B1A0CA9" w:rsidR="00600757" w:rsidRPr="00600757" w:rsidRDefault="0079710D" w:rsidP="000660AF">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116483FE" w:rsidR="00600757" w:rsidRPr="00600757" w:rsidRDefault="00600757" w:rsidP="000660AF">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4820E80F" w:rsidR="00F26F74" w:rsidRPr="00DE7271" w:rsidRDefault="00F26F74" w:rsidP="001B5574">
      <w:pPr>
        <w:pStyle w:val="1"/>
      </w:pPr>
      <w:bookmarkStart w:id="2" w:name="_Toc533275500"/>
      <w:bookmarkStart w:id="3" w:name="_Toc6868995"/>
      <w:bookmarkStart w:id="4" w:name="_Toc39928395"/>
      <w:bookmarkStart w:id="5" w:name="_Toc39928643"/>
      <w:bookmarkStart w:id="6" w:name="_Toc3933328"/>
      <w:r w:rsidRPr="001B5574">
        <w:lastRenderedPageBreak/>
        <w:t>ИСХОДНЫЕ</w:t>
      </w:r>
      <w:r w:rsidRPr="00F26F74">
        <w:t xml:space="preserve"> ДАННЫЕ К ПРОЕКТУ</w:t>
      </w:r>
      <w:bookmarkEnd w:id="2"/>
      <w:bookmarkEnd w:id="3"/>
      <w:bookmarkEnd w:id="4"/>
      <w:bookmarkEnd w:id="5"/>
    </w:p>
    <w:p w14:paraId="211E40A2" w14:textId="0ACB7F90" w:rsidR="00F26F74" w:rsidRPr="00DE7271" w:rsidRDefault="00F26F74" w:rsidP="00991F4F">
      <w:pPr>
        <w:pStyle w:val="2"/>
      </w:pPr>
      <w:bookmarkStart w:id="7" w:name="_Toc6868996"/>
      <w:bookmarkStart w:id="8" w:name="_Toc39928396"/>
      <w:bookmarkStart w:id="9" w:name="_Toc39928644"/>
      <w:r w:rsidRPr="00DE7271">
        <w:t>Условия работы материала</w:t>
      </w:r>
      <w:bookmarkEnd w:id="6"/>
      <w:bookmarkEnd w:id="7"/>
      <w:bookmarkEnd w:id="8"/>
      <w:bookmarkEnd w:id="9"/>
    </w:p>
    <w:p w14:paraId="20A23981" w14:textId="77777777" w:rsidR="00F26F74" w:rsidRPr="00F26F74" w:rsidRDefault="00F26F74" w:rsidP="000660AF">
      <w:pPr>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rPr>
          <w:color w:val="000000" w:themeColor="text1"/>
        </w:rPr>
      </w:pPr>
    </w:p>
    <w:tbl>
      <w:tblPr>
        <w:tblpPr w:leftFromText="180" w:rightFromText="180" w:vertAnchor="text" w:horzAnchor="margin" w:tblpXSpec="center" w:tblpY="46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7"/>
        <w:gridCol w:w="1281"/>
        <w:gridCol w:w="2006"/>
        <w:gridCol w:w="680"/>
        <w:gridCol w:w="745"/>
        <w:gridCol w:w="858"/>
        <w:gridCol w:w="1286"/>
        <w:gridCol w:w="1428"/>
      </w:tblGrid>
      <w:tr w:rsidR="00F26F74" w:rsidRPr="004101EE" w14:paraId="5A20E676" w14:textId="77777777" w:rsidTr="004101EE">
        <w:trPr>
          <w:trHeight w:val="567"/>
        </w:trPr>
        <w:tc>
          <w:tcPr>
            <w:tcW w:w="673" w:type="pct"/>
            <w:vMerge w:val="restart"/>
            <w:vAlign w:val="center"/>
          </w:tcPr>
          <w:p w14:paraId="25E9D008" w14:textId="79E830C4" w:rsidR="00F26F74" w:rsidRPr="004101EE" w:rsidRDefault="00F26F74" w:rsidP="004101EE">
            <w:pPr>
              <w:suppressAutoHyphens/>
              <w:ind w:firstLine="0"/>
              <w:jc w:val="center"/>
              <w:rPr>
                <w:sz w:val="20"/>
                <w:szCs w:val="20"/>
              </w:rPr>
            </w:pPr>
            <w:r w:rsidRPr="004101EE">
              <w:rPr>
                <w:sz w:val="20"/>
                <w:szCs w:val="20"/>
              </w:rPr>
              <w:t>Вариант№</w:t>
            </w:r>
          </w:p>
        </w:tc>
        <w:tc>
          <w:tcPr>
            <w:tcW w:w="669" w:type="pct"/>
            <w:vMerge w:val="restart"/>
            <w:vAlign w:val="center"/>
          </w:tcPr>
          <w:p w14:paraId="15DE8D03" w14:textId="56AF390B" w:rsidR="00F26F74" w:rsidRPr="004101EE" w:rsidRDefault="00F26F74" w:rsidP="004101EE">
            <w:pPr>
              <w:suppressAutoHyphens/>
              <w:ind w:firstLine="0"/>
              <w:jc w:val="center"/>
              <w:rPr>
                <w:sz w:val="20"/>
                <w:szCs w:val="20"/>
              </w:rPr>
            </w:pPr>
            <w:r w:rsidRPr="004101EE">
              <w:rPr>
                <w:sz w:val="20"/>
                <w:szCs w:val="20"/>
              </w:rPr>
              <w:t>Материал</w:t>
            </w:r>
          </w:p>
        </w:tc>
        <w:tc>
          <w:tcPr>
            <w:tcW w:w="1048" w:type="pct"/>
            <w:vMerge w:val="restart"/>
            <w:vAlign w:val="center"/>
          </w:tcPr>
          <w:p w14:paraId="1314C4CD" w14:textId="4F8A6A89" w:rsidR="00F26F74" w:rsidRPr="004101EE" w:rsidRDefault="00F26F74" w:rsidP="004101EE">
            <w:pPr>
              <w:suppressAutoHyphens/>
              <w:ind w:firstLine="0"/>
              <w:jc w:val="center"/>
              <w:rPr>
                <w:sz w:val="20"/>
                <w:szCs w:val="20"/>
              </w:rPr>
            </w:pPr>
            <w:r w:rsidRPr="004101EE">
              <w:rPr>
                <w:sz w:val="20"/>
                <w:szCs w:val="20"/>
              </w:rPr>
              <w:t>Конструктивный элемент</w:t>
            </w:r>
          </w:p>
        </w:tc>
        <w:tc>
          <w:tcPr>
            <w:tcW w:w="2610" w:type="pct"/>
            <w:gridSpan w:val="5"/>
            <w:vAlign w:val="center"/>
          </w:tcPr>
          <w:p w14:paraId="3C7E737A" w14:textId="77777777" w:rsidR="00F26F74" w:rsidRPr="004101EE" w:rsidRDefault="00F26F74" w:rsidP="004101EE">
            <w:pPr>
              <w:suppressAutoHyphens/>
              <w:jc w:val="center"/>
              <w:rPr>
                <w:sz w:val="20"/>
                <w:szCs w:val="20"/>
              </w:rPr>
            </w:pPr>
            <w:r w:rsidRPr="004101EE">
              <w:rPr>
                <w:sz w:val="20"/>
                <w:szCs w:val="20"/>
              </w:rPr>
              <w:t>Условия работы материала</w:t>
            </w:r>
          </w:p>
        </w:tc>
      </w:tr>
      <w:tr w:rsidR="00F26F74" w:rsidRPr="004101EE" w14:paraId="497C806D" w14:textId="77777777" w:rsidTr="004101EE">
        <w:trPr>
          <w:trHeight w:val="567"/>
        </w:trPr>
        <w:tc>
          <w:tcPr>
            <w:tcW w:w="673" w:type="pct"/>
            <w:vMerge/>
            <w:vAlign w:val="center"/>
          </w:tcPr>
          <w:p w14:paraId="3B362039" w14:textId="77777777" w:rsidR="00F26F74" w:rsidRPr="004101EE" w:rsidRDefault="00F26F74" w:rsidP="004101EE">
            <w:pPr>
              <w:suppressAutoHyphens/>
              <w:jc w:val="center"/>
              <w:rPr>
                <w:sz w:val="20"/>
                <w:szCs w:val="20"/>
              </w:rPr>
            </w:pPr>
          </w:p>
        </w:tc>
        <w:tc>
          <w:tcPr>
            <w:tcW w:w="669" w:type="pct"/>
            <w:vMerge/>
            <w:vAlign w:val="center"/>
          </w:tcPr>
          <w:p w14:paraId="267EFF01" w14:textId="77777777" w:rsidR="00F26F74" w:rsidRPr="004101EE" w:rsidRDefault="00F26F74" w:rsidP="004101EE">
            <w:pPr>
              <w:suppressAutoHyphens/>
              <w:jc w:val="center"/>
              <w:rPr>
                <w:sz w:val="20"/>
                <w:szCs w:val="20"/>
              </w:rPr>
            </w:pPr>
          </w:p>
        </w:tc>
        <w:tc>
          <w:tcPr>
            <w:tcW w:w="1048" w:type="pct"/>
            <w:vMerge/>
            <w:vAlign w:val="center"/>
          </w:tcPr>
          <w:p w14:paraId="71098A19" w14:textId="77777777" w:rsidR="00F26F74" w:rsidRPr="004101EE" w:rsidRDefault="00F26F74" w:rsidP="004101EE">
            <w:pPr>
              <w:suppressAutoHyphens/>
              <w:jc w:val="center"/>
              <w:rPr>
                <w:sz w:val="20"/>
                <w:szCs w:val="20"/>
              </w:rPr>
            </w:pPr>
          </w:p>
        </w:tc>
        <w:tc>
          <w:tcPr>
            <w:tcW w:w="355" w:type="pct"/>
            <w:vAlign w:val="center"/>
          </w:tcPr>
          <w:p w14:paraId="35DFF790" w14:textId="4302B836" w:rsidR="00F26F74" w:rsidRPr="004101EE" w:rsidRDefault="00F26F74" w:rsidP="004101EE">
            <w:pPr>
              <w:suppressAutoHyphens/>
              <w:ind w:firstLine="0"/>
              <w:jc w:val="center"/>
              <w:rPr>
                <w:sz w:val="20"/>
                <w:szCs w:val="20"/>
              </w:rPr>
            </w:pPr>
            <w:r w:rsidRPr="004101EE">
              <w:rPr>
                <w:sz w:val="20"/>
                <w:szCs w:val="20"/>
              </w:rPr>
              <w:t>Т,</w:t>
            </w:r>
            <w:r w:rsidRPr="004101EE">
              <w:rPr>
                <w:sz w:val="20"/>
                <w:szCs w:val="20"/>
              </w:rPr>
              <w:sym w:font="Symbol" w:char="F0B0"/>
            </w:r>
            <w:r w:rsidRPr="004101EE">
              <w:rPr>
                <w:sz w:val="20"/>
                <w:szCs w:val="20"/>
              </w:rPr>
              <w:t>С</w:t>
            </w:r>
          </w:p>
        </w:tc>
        <w:tc>
          <w:tcPr>
            <w:tcW w:w="389" w:type="pct"/>
            <w:vAlign w:val="center"/>
          </w:tcPr>
          <w:p w14:paraId="7DF4FEB0" w14:textId="6DCF9E28" w:rsidR="00F26F74" w:rsidRPr="004101EE" w:rsidRDefault="004101EE" w:rsidP="004101EE">
            <w:pPr>
              <w:suppressAutoHyphens/>
              <w:ind w:firstLine="0"/>
              <w:jc w:val="center"/>
              <w:rPr>
                <w:sz w:val="20"/>
                <w:szCs w:val="20"/>
              </w:rPr>
            </w:pPr>
            <w:r>
              <w:rPr>
                <w:sz w:val="20"/>
                <w:szCs w:val="20"/>
                <w:lang w:val="en-US"/>
              </w:rPr>
              <w:t xml:space="preserve">p, </w:t>
            </w:r>
            <w:r>
              <w:rPr>
                <w:sz w:val="20"/>
                <w:szCs w:val="20"/>
              </w:rPr>
              <w:t>М</w:t>
            </w:r>
            <w:r w:rsidR="00F26F74" w:rsidRPr="004101EE">
              <w:rPr>
                <w:sz w:val="20"/>
                <w:szCs w:val="20"/>
              </w:rPr>
              <w:t>Па</w:t>
            </w:r>
          </w:p>
        </w:tc>
        <w:tc>
          <w:tcPr>
            <w:tcW w:w="448" w:type="pct"/>
            <w:vAlign w:val="center"/>
          </w:tcPr>
          <w:p w14:paraId="3ADB9BF3" w14:textId="77777777" w:rsidR="00F26F74" w:rsidRPr="004101EE" w:rsidRDefault="00F26F74" w:rsidP="004101EE">
            <w:pPr>
              <w:suppressAutoHyphens/>
              <w:ind w:firstLine="0"/>
              <w:jc w:val="center"/>
              <w:rPr>
                <w:sz w:val="20"/>
                <w:szCs w:val="20"/>
              </w:rPr>
            </w:pPr>
            <w:r w:rsidRPr="004101EE">
              <w:rPr>
                <w:sz w:val="20"/>
                <w:szCs w:val="20"/>
              </w:rPr>
              <w:t>Среда</w:t>
            </w:r>
          </w:p>
        </w:tc>
        <w:tc>
          <w:tcPr>
            <w:tcW w:w="672" w:type="pct"/>
            <w:vAlign w:val="center"/>
          </w:tcPr>
          <w:p w14:paraId="15FA966B" w14:textId="1E07B9B4" w:rsidR="00F26F74" w:rsidRPr="004101EE" w:rsidRDefault="00F26F74" w:rsidP="004101EE">
            <w:pPr>
              <w:suppressAutoHyphens/>
              <w:ind w:firstLine="0"/>
              <w:jc w:val="center"/>
              <w:rPr>
                <w:sz w:val="20"/>
                <w:szCs w:val="20"/>
              </w:rPr>
            </w:pPr>
            <w:proofErr w:type="spellStart"/>
            <w:r w:rsidRPr="004101EE">
              <w:rPr>
                <w:sz w:val="20"/>
                <w:szCs w:val="20"/>
              </w:rPr>
              <w:t>Флюенс</w:t>
            </w:r>
            <w:proofErr w:type="spellEnd"/>
            <w:r w:rsidR="004101EE" w:rsidRPr="004101EE">
              <w:rPr>
                <w:sz w:val="20"/>
                <w:szCs w:val="20"/>
              </w:rPr>
              <w:t xml:space="preserve"> </w:t>
            </w:r>
            <w:r w:rsidRPr="004101EE">
              <w:rPr>
                <w:sz w:val="20"/>
                <w:szCs w:val="20"/>
              </w:rPr>
              <w:t>нейтронов</w:t>
            </w:r>
          </w:p>
          <w:p w14:paraId="496931E1" w14:textId="7F35000E" w:rsidR="00F26F74" w:rsidRPr="004101EE" w:rsidRDefault="00F26F74" w:rsidP="004101EE">
            <w:pPr>
              <w:suppressAutoHyphens/>
              <w:ind w:firstLine="0"/>
              <w:jc w:val="center"/>
              <w:rPr>
                <w:sz w:val="20"/>
                <w:szCs w:val="20"/>
              </w:rPr>
            </w:pPr>
            <w:r w:rsidRPr="004101EE">
              <w:rPr>
                <w:sz w:val="20"/>
                <w:szCs w:val="20"/>
              </w:rPr>
              <w:t>10</w:t>
            </w:r>
            <w:r w:rsidRPr="004101EE">
              <w:rPr>
                <w:sz w:val="20"/>
                <w:szCs w:val="20"/>
                <w:vertAlign w:val="superscript"/>
              </w:rPr>
              <w:t>22</w:t>
            </w:r>
            <w:r w:rsidRPr="004101EE">
              <w:rPr>
                <w:sz w:val="20"/>
                <w:szCs w:val="20"/>
              </w:rPr>
              <w:t>н</w:t>
            </w:r>
            <w:r w:rsidR="00CC7054" w:rsidRPr="004101EE">
              <w:rPr>
                <w:sz w:val="20"/>
                <w:szCs w:val="20"/>
              </w:rPr>
              <w:t>.</w:t>
            </w:r>
            <w:r w:rsidRPr="004101EE">
              <w:rPr>
                <w:sz w:val="20"/>
                <w:szCs w:val="20"/>
              </w:rPr>
              <w:t>/см</w:t>
            </w:r>
            <w:r w:rsidRPr="004101EE">
              <w:rPr>
                <w:sz w:val="20"/>
                <w:szCs w:val="20"/>
                <w:vertAlign w:val="superscript"/>
              </w:rPr>
              <w:t>2</w:t>
            </w:r>
          </w:p>
        </w:tc>
        <w:tc>
          <w:tcPr>
            <w:tcW w:w="747" w:type="pct"/>
            <w:vAlign w:val="center"/>
          </w:tcPr>
          <w:p w14:paraId="63AB689E" w14:textId="77777777" w:rsidR="00F26F74" w:rsidRPr="004101EE" w:rsidRDefault="00F26F74" w:rsidP="004101EE">
            <w:pPr>
              <w:suppressAutoHyphens/>
              <w:ind w:firstLine="0"/>
              <w:jc w:val="center"/>
              <w:rPr>
                <w:sz w:val="20"/>
                <w:szCs w:val="20"/>
              </w:rPr>
            </w:pPr>
            <w:r w:rsidRPr="004101EE">
              <w:rPr>
                <w:sz w:val="20"/>
                <w:szCs w:val="20"/>
              </w:rPr>
              <w:t>Средняя энергия нейтронов</w:t>
            </w:r>
          </w:p>
          <w:p w14:paraId="41D9541C" w14:textId="77777777" w:rsidR="00F26F74" w:rsidRPr="004101EE" w:rsidRDefault="00F26F74" w:rsidP="004101EE">
            <w:pPr>
              <w:suppressAutoHyphens/>
              <w:ind w:firstLine="0"/>
              <w:jc w:val="center"/>
              <w:rPr>
                <w:sz w:val="20"/>
                <w:szCs w:val="20"/>
              </w:rPr>
            </w:pPr>
            <w:r w:rsidRPr="004101EE">
              <w:rPr>
                <w:sz w:val="20"/>
                <w:szCs w:val="20"/>
              </w:rPr>
              <w:t>Е</w:t>
            </w:r>
            <w:r w:rsidRPr="004101EE">
              <w:rPr>
                <w:sz w:val="20"/>
                <w:szCs w:val="20"/>
                <w:vertAlign w:val="subscript"/>
              </w:rPr>
              <w:t>1</w:t>
            </w:r>
            <w:r w:rsidRPr="004101EE">
              <w:rPr>
                <w:sz w:val="20"/>
                <w:szCs w:val="20"/>
              </w:rPr>
              <w:t>, МэВ</w:t>
            </w:r>
          </w:p>
        </w:tc>
      </w:tr>
      <w:tr w:rsidR="00F26F74" w:rsidRPr="004101EE" w14:paraId="0A7CE3CB" w14:textId="77777777" w:rsidTr="004101EE">
        <w:trPr>
          <w:trHeight w:val="1258"/>
        </w:trPr>
        <w:tc>
          <w:tcPr>
            <w:tcW w:w="673" w:type="pct"/>
            <w:vAlign w:val="center"/>
          </w:tcPr>
          <w:p w14:paraId="4857AFA9" w14:textId="77777777" w:rsidR="00F26F74" w:rsidRPr="004101EE" w:rsidRDefault="00F26F74" w:rsidP="004101EE">
            <w:pPr>
              <w:suppressAutoHyphens/>
              <w:ind w:firstLine="0"/>
              <w:jc w:val="center"/>
              <w:rPr>
                <w:sz w:val="20"/>
                <w:szCs w:val="20"/>
              </w:rPr>
            </w:pPr>
            <w:r w:rsidRPr="004101EE">
              <w:rPr>
                <w:sz w:val="20"/>
                <w:szCs w:val="20"/>
              </w:rPr>
              <w:t>7</w:t>
            </w:r>
          </w:p>
        </w:tc>
        <w:tc>
          <w:tcPr>
            <w:tcW w:w="669" w:type="pct"/>
            <w:vAlign w:val="center"/>
          </w:tcPr>
          <w:p w14:paraId="66FACCF8" w14:textId="2DB2D895" w:rsidR="00F26F74" w:rsidRPr="004101EE" w:rsidRDefault="00F26F74" w:rsidP="004101EE">
            <w:pPr>
              <w:suppressAutoHyphens/>
              <w:ind w:firstLine="0"/>
              <w:jc w:val="center"/>
              <w:rPr>
                <w:sz w:val="20"/>
                <w:szCs w:val="20"/>
              </w:rPr>
            </w:pPr>
            <w:r w:rsidRPr="004101EE">
              <w:rPr>
                <w:sz w:val="20"/>
                <w:szCs w:val="20"/>
                <w:lang w:val="en-US"/>
              </w:rPr>
              <w:t>Fe-Cr-Ni</w:t>
            </w:r>
          </w:p>
        </w:tc>
        <w:tc>
          <w:tcPr>
            <w:tcW w:w="1048" w:type="pct"/>
            <w:vAlign w:val="center"/>
          </w:tcPr>
          <w:p w14:paraId="3E96397C" w14:textId="2A468E48" w:rsidR="00F26F74" w:rsidRPr="004101EE" w:rsidRDefault="00F26F74" w:rsidP="004101EE">
            <w:pPr>
              <w:suppressAutoHyphens/>
              <w:ind w:firstLine="0"/>
              <w:jc w:val="center"/>
              <w:rPr>
                <w:sz w:val="20"/>
                <w:szCs w:val="20"/>
              </w:rPr>
            </w:pPr>
            <w:proofErr w:type="spellStart"/>
            <w:r w:rsidRPr="004101EE">
              <w:rPr>
                <w:sz w:val="20"/>
                <w:szCs w:val="20"/>
              </w:rPr>
              <w:t>Антидебризный</w:t>
            </w:r>
            <w:proofErr w:type="spellEnd"/>
            <w:r w:rsidRPr="004101EE">
              <w:rPr>
                <w:sz w:val="20"/>
                <w:szCs w:val="20"/>
              </w:rPr>
              <w:t xml:space="preserve"> фильтр</w:t>
            </w:r>
          </w:p>
        </w:tc>
        <w:tc>
          <w:tcPr>
            <w:tcW w:w="355" w:type="pct"/>
            <w:vAlign w:val="center"/>
          </w:tcPr>
          <w:p w14:paraId="31631F3E" w14:textId="77777777" w:rsidR="00F26F74" w:rsidRPr="004101EE" w:rsidRDefault="00F26F74" w:rsidP="004101EE">
            <w:pPr>
              <w:suppressAutoHyphens/>
              <w:ind w:firstLine="0"/>
              <w:jc w:val="center"/>
              <w:rPr>
                <w:sz w:val="20"/>
                <w:szCs w:val="20"/>
              </w:rPr>
            </w:pPr>
            <w:r w:rsidRPr="004101EE">
              <w:rPr>
                <w:sz w:val="20"/>
                <w:szCs w:val="20"/>
              </w:rPr>
              <w:t>320</w:t>
            </w:r>
          </w:p>
        </w:tc>
        <w:tc>
          <w:tcPr>
            <w:tcW w:w="389" w:type="pct"/>
            <w:vAlign w:val="center"/>
          </w:tcPr>
          <w:p w14:paraId="42B26869" w14:textId="77777777" w:rsidR="00F26F74" w:rsidRPr="004101EE" w:rsidRDefault="00F26F74" w:rsidP="004101EE">
            <w:pPr>
              <w:suppressAutoHyphens/>
              <w:ind w:firstLine="0"/>
              <w:jc w:val="center"/>
              <w:rPr>
                <w:sz w:val="20"/>
                <w:szCs w:val="20"/>
              </w:rPr>
            </w:pPr>
            <w:r w:rsidRPr="004101EE">
              <w:rPr>
                <w:sz w:val="20"/>
                <w:szCs w:val="20"/>
              </w:rPr>
              <w:t>190</w:t>
            </w:r>
          </w:p>
        </w:tc>
        <w:tc>
          <w:tcPr>
            <w:tcW w:w="448" w:type="pct"/>
            <w:vAlign w:val="center"/>
          </w:tcPr>
          <w:p w14:paraId="515C6AA5" w14:textId="77777777" w:rsidR="00F26F74" w:rsidRPr="004101EE" w:rsidRDefault="00F26F74" w:rsidP="004101EE">
            <w:pPr>
              <w:suppressAutoHyphens/>
              <w:ind w:firstLine="0"/>
              <w:jc w:val="center"/>
              <w:rPr>
                <w:sz w:val="20"/>
                <w:szCs w:val="20"/>
              </w:rPr>
            </w:pPr>
            <w:r w:rsidRPr="004101EE">
              <w:rPr>
                <w:sz w:val="20"/>
                <w:szCs w:val="20"/>
                <w:lang w:val="en-US"/>
              </w:rPr>
              <w:t>H</w:t>
            </w:r>
            <w:r w:rsidRPr="004101EE">
              <w:rPr>
                <w:sz w:val="20"/>
                <w:szCs w:val="20"/>
                <w:vertAlign w:val="subscript"/>
              </w:rPr>
              <w:t>2</w:t>
            </w:r>
            <w:r w:rsidRPr="004101EE">
              <w:rPr>
                <w:sz w:val="20"/>
                <w:szCs w:val="20"/>
                <w:lang w:val="en-US"/>
              </w:rPr>
              <w:t>O</w:t>
            </w:r>
          </w:p>
        </w:tc>
        <w:tc>
          <w:tcPr>
            <w:tcW w:w="672" w:type="pct"/>
            <w:vAlign w:val="center"/>
          </w:tcPr>
          <w:p w14:paraId="6174285C" w14:textId="77777777" w:rsidR="00F26F74" w:rsidRPr="004101EE" w:rsidRDefault="00F26F74" w:rsidP="004101EE">
            <w:pPr>
              <w:suppressAutoHyphens/>
              <w:ind w:firstLine="0"/>
              <w:jc w:val="center"/>
              <w:rPr>
                <w:sz w:val="20"/>
                <w:szCs w:val="20"/>
              </w:rPr>
            </w:pPr>
            <w:r w:rsidRPr="004101EE">
              <w:rPr>
                <w:sz w:val="20"/>
                <w:szCs w:val="20"/>
              </w:rPr>
              <w:t>7</w:t>
            </w:r>
          </w:p>
        </w:tc>
        <w:tc>
          <w:tcPr>
            <w:tcW w:w="747" w:type="pct"/>
            <w:vAlign w:val="center"/>
          </w:tcPr>
          <w:p w14:paraId="403D4B41" w14:textId="77777777" w:rsidR="00F26F74" w:rsidRPr="004101EE" w:rsidRDefault="00F26F74" w:rsidP="004101EE">
            <w:pPr>
              <w:suppressAutoHyphens/>
              <w:ind w:firstLine="0"/>
              <w:jc w:val="center"/>
              <w:rPr>
                <w:sz w:val="20"/>
                <w:szCs w:val="20"/>
              </w:rPr>
            </w:pPr>
            <w:r w:rsidRPr="004101EE">
              <w:rPr>
                <w:sz w:val="20"/>
                <w:szCs w:val="20"/>
              </w:rPr>
              <w:t>1,9</w:t>
            </w:r>
          </w:p>
        </w:tc>
      </w:tr>
    </w:tbl>
    <w:p w14:paraId="3BB948F0" w14:textId="1F279AB2" w:rsidR="00E913F3" w:rsidRDefault="0088238A" w:rsidP="0088238A">
      <w:pPr>
        <w:pStyle w:val="af"/>
      </w:pPr>
      <w:r>
        <w:t xml:space="preserve">Таблица </w:t>
      </w:r>
      <w:r>
        <w:rPr>
          <w:noProof/>
        </w:rPr>
        <w:fldChar w:fldCharType="begin"/>
      </w:r>
      <w:r>
        <w:rPr>
          <w:noProof/>
        </w:rPr>
        <w:instrText xml:space="preserve"> STYLEREF 1 \s </w:instrText>
      </w:r>
      <w:r>
        <w:rPr>
          <w:noProof/>
        </w:rPr>
        <w:fldChar w:fldCharType="separate"/>
      </w:r>
      <w:r w:rsidR="008B084C">
        <w:rPr>
          <w:noProof/>
        </w:rPr>
        <w:t>1</w:t>
      </w:r>
      <w:r>
        <w:rPr>
          <w:noProof/>
        </w:rPr>
        <w:fldChar w:fldCharType="end"/>
      </w:r>
      <w:r>
        <w:t>.</w:t>
      </w:r>
      <w:r>
        <w:rPr>
          <w:noProof/>
        </w:rPr>
        <w:fldChar w:fldCharType="begin"/>
      </w:r>
      <w:r>
        <w:rPr>
          <w:noProof/>
        </w:rPr>
        <w:instrText xml:space="preserve"> SEQ Таблица \* ARABIC \s 1 </w:instrText>
      </w:r>
      <w:r>
        <w:rPr>
          <w:noProof/>
        </w:rPr>
        <w:fldChar w:fldCharType="separate"/>
      </w:r>
      <w:r w:rsidR="008B084C">
        <w:rPr>
          <w:noProof/>
        </w:rPr>
        <w:t>1</w:t>
      </w:r>
      <w:r>
        <w:rPr>
          <w:noProof/>
        </w:rPr>
        <w:fldChar w:fldCharType="end"/>
      </w:r>
      <w:r w:rsidRPr="00F26F74">
        <w:t xml:space="preserve"> – Условия работы</w:t>
      </w:r>
      <w:r>
        <w:t xml:space="preserve"> </w:t>
      </w:r>
      <w:proofErr w:type="spellStart"/>
      <w:r w:rsidRPr="0088238A">
        <w:t>антидебризного</w:t>
      </w:r>
      <w:proofErr w:type="spellEnd"/>
      <w:r>
        <w:t xml:space="preserve"> фильтра</w:t>
      </w:r>
    </w:p>
    <w:p w14:paraId="625A9E73" w14:textId="77777777" w:rsidR="0088238A" w:rsidRDefault="0088238A" w:rsidP="0088238A">
      <w:pPr>
        <w:ind w:firstLine="0"/>
      </w:pPr>
    </w:p>
    <w:p w14:paraId="55FF4261" w14:textId="19712557" w:rsidR="004D31EF" w:rsidRPr="000660AF" w:rsidRDefault="004D31EF" w:rsidP="00991F4F">
      <w:pPr>
        <w:pStyle w:val="2"/>
      </w:pPr>
      <w:bookmarkStart w:id="10" w:name="_Toc6868997"/>
      <w:bookmarkStart w:id="11" w:name="_Toc39928397"/>
      <w:bookmarkStart w:id="12" w:name="_Toc39928645"/>
      <w:r w:rsidRPr="000660AF">
        <w:t>Описание конструктивного элемента</w:t>
      </w:r>
      <w:bookmarkEnd w:id="10"/>
      <w:bookmarkEnd w:id="11"/>
      <w:bookmarkEnd w:id="12"/>
      <w:r w:rsidRPr="000660AF">
        <w:t xml:space="preserve"> </w:t>
      </w:r>
    </w:p>
    <w:p w14:paraId="3028CEFC" w14:textId="7BD03B4D" w:rsidR="00A2023B" w:rsidRDefault="00A2023B" w:rsidP="00252255">
      <w:proofErr w:type="spellStart"/>
      <w:r w:rsidRPr="00A2023B">
        <w:t>Антидибризный</w:t>
      </w:r>
      <w:proofErr w:type="spellEnd"/>
      <w:r w:rsidRPr="00A2023B">
        <w:t xml:space="preserve"> фильтр (АДФ) служит для уменьшения числа отказов тепловыделяющих </w:t>
      </w:r>
      <w:r w:rsidRPr="000660AF">
        <w:t>сборок (ТВС) реакторных установок из-за повреждения оболочек тепловыделяющих элементов (твэл) присутствующими</w:t>
      </w:r>
      <w:r w:rsidRPr="00A2023B">
        <w:t xml:space="preserve"> в теплоносителе посторонними частицами (</w:t>
      </w:r>
      <w:proofErr w:type="spellStart"/>
      <w:r w:rsidRPr="00A2023B">
        <w:t>дебризом</w:t>
      </w:r>
      <w:proofErr w:type="spellEnd"/>
      <w:r w:rsidRPr="00A2023B">
        <w:t>).</w:t>
      </w:r>
    </w:p>
    <w:p w14:paraId="24D37C85" w14:textId="7E7FF892" w:rsidR="009C2A1D" w:rsidRDefault="00A2023B" w:rsidP="00991F4F">
      <w:r w:rsidRPr="00A2023B">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4C6C58">
        <w:rPr>
          <w:noProof/>
        </w:rPr>
        <w:t>1.1</w:t>
      </w:r>
      <w:r>
        <w:t xml:space="preserve"> </w:t>
      </w:r>
      <w:r w:rsidRPr="00A2023B">
        <w:t>изображена тепловыделяющая сборка ВВЭР-1000 и расположение в ней АДФ.</w:t>
      </w:r>
    </w:p>
    <w:p w14:paraId="0E700622" w14:textId="7AA7FB06" w:rsidR="00252255" w:rsidRDefault="00252255" w:rsidP="00991F4F"/>
    <w:p w14:paraId="14BBD6BB" w14:textId="77777777" w:rsidR="00252255" w:rsidRDefault="00252255" w:rsidP="00252255">
      <w:pPr>
        <w:keepNext/>
        <w:jc w:val="center"/>
      </w:pPr>
      <w:r>
        <w:rPr>
          <w:noProof/>
        </w:rPr>
        <w:lastRenderedPageBreak/>
        <w:drawing>
          <wp:inline distT="0" distB="0" distL="0" distR="0" wp14:anchorId="756ABD2D" wp14:editId="1AE85F29">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05297FBB" w14:textId="77777777" w:rsidR="00252255" w:rsidRDefault="00252255" w:rsidP="00252255">
      <w:pPr>
        <w:keepNext/>
        <w:jc w:val="center"/>
      </w:pPr>
    </w:p>
    <w:p w14:paraId="2415DA77" w14:textId="7FD34471" w:rsidR="00252255" w:rsidRDefault="00252255" w:rsidP="00AD2708">
      <w:pPr>
        <w:pStyle w:val="ad"/>
        <w:spacing w:after="0"/>
      </w:pPr>
      <w:bookmarkStart w:id="13" w:name="_Ref38627986"/>
      <w:bookmarkStart w:id="14" w:name="_Ref38628318"/>
      <w:r w:rsidRPr="00AD7A20">
        <w:t>Рисунок</w:t>
      </w:r>
      <w:bookmarkEnd w:id="13"/>
      <w:r w:rsidRPr="00AD7A20">
        <w:t xml:space="preserve"> </w:t>
      </w:r>
      <w:r>
        <w:rPr>
          <w:noProof/>
        </w:rPr>
        <w:fldChar w:fldCharType="begin"/>
      </w:r>
      <w:r>
        <w:rPr>
          <w:noProof/>
        </w:rPr>
        <w:instrText xml:space="preserve"> STYLEREF 1 \s </w:instrText>
      </w:r>
      <w:r>
        <w:rPr>
          <w:noProof/>
        </w:rPr>
        <w:fldChar w:fldCharType="separate"/>
      </w:r>
      <w:r w:rsidR="008B084C">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1</w:t>
      </w:r>
      <w:r>
        <w:rPr>
          <w:noProof/>
        </w:rPr>
        <w:fldChar w:fldCharType="end"/>
      </w:r>
      <w:bookmarkEnd w:id="14"/>
      <w:r>
        <w:t xml:space="preserve"> – </w:t>
      </w:r>
      <w:r w:rsidRPr="00D65515">
        <w:t>Схема ТВС активной зоны ВВЭР-1000</w:t>
      </w:r>
    </w:p>
    <w:p w14:paraId="1956099F" w14:textId="77777777" w:rsidR="00252255" w:rsidRDefault="00252255" w:rsidP="00991F4F"/>
    <w:p w14:paraId="766E10A3" w14:textId="5F976C74" w:rsidR="00970810" w:rsidRDefault="00970810" w:rsidP="00991F4F">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4C6C58">
        <w:rPr>
          <w:noProof/>
        </w:rPr>
        <w:t>1.2</w:t>
      </w:r>
      <w:r w:rsidR="00EA500C">
        <w:t>.</w:t>
      </w:r>
      <w:r>
        <w:t xml:space="preserve"> </w:t>
      </w:r>
    </w:p>
    <w:p w14:paraId="4F287FB2" w14:textId="77777777" w:rsidR="00252255" w:rsidRPr="00970810" w:rsidRDefault="00252255" w:rsidP="00252255">
      <w:pPr>
        <w:ind w:firstLine="0"/>
      </w:pPr>
    </w:p>
    <w:p w14:paraId="0CBCB8D1" w14:textId="77777777" w:rsidR="00526C0F" w:rsidRDefault="0065761A" w:rsidP="00526C0F">
      <w:pPr>
        <w:keepNext/>
        <w:ind w:firstLine="708"/>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10761" cy="2432010"/>
                    </a:xfrm>
                    <a:prstGeom prst="rect">
                      <a:avLst/>
                    </a:prstGeom>
                  </pic:spPr>
                </pic:pic>
              </a:graphicData>
            </a:graphic>
          </wp:inline>
        </w:drawing>
      </w:r>
    </w:p>
    <w:p w14:paraId="082C8D18" w14:textId="2F3C4AF5" w:rsidR="00EA500C" w:rsidRDefault="00EA500C" w:rsidP="00E21208">
      <w:pPr>
        <w:spacing w:line="240" w:lineRule="auto"/>
        <w:ind w:firstLine="0"/>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w:t>
      </w:r>
      <w:r w:rsidR="00E21208">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ind w:firstLine="708"/>
        <w:jc w:val="center"/>
        <w:rPr>
          <w:sz w:val="20"/>
          <w:szCs w:val="20"/>
        </w:rPr>
      </w:pPr>
    </w:p>
    <w:p w14:paraId="6D550AB3" w14:textId="5ACBDE7F" w:rsidR="00EA500C" w:rsidRDefault="00EA500C" w:rsidP="00526C0F">
      <w:pPr>
        <w:pStyle w:val="ad"/>
      </w:pPr>
      <w:bookmarkStart w:id="15" w:name="_Ref3862875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2</w:t>
      </w:r>
      <w:r w:rsidR="0011249B">
        <w:rPr>
          <w:noProof/>
        </w:rPr>
        <w:fldChar w:fldCharType="end"/>
      </w:r>
      <w:bookmarkEnd w:id="15"/>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 w14:paraId="4227D0E7" w14:textId="0DF89418" w:rsidR="00C26806" w:rsidRPr="00991F4F" w:rsidRDefault="0073028D" w:rsidP="0002067E">
      <w:pPr>
        <w:pStyle w:val="2"/>
      </w:pPr>
      <w:bookmarkStart w:id="16" w:name="_Toc39928398"/>
      <w:bookmarkStart w:id="17" w:name="_Toc39928646"/>
      <w:r w:rsidRPr="00991F4F">
        <w:lastRenderedPageBreak/>
        <w:t>Характеристика основы</w:t>
      </w:r>
      <w:bookmarkEnd w:id="16"/>
      <w:bookmarkEnd w:id="17"/>
    </w:p>
    <w:p w14:paraId="2D89E843" w14:textId="2C1BFE10" w:rsidR="00DF4FA1" w:rsidRDefault="00414A49" w:rsidP="00824A39">
      <w:pPr>
        <w:ind w:firstLine="708"/>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02067E">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w:t>
      </w:r>
      <w:proofErr w:type="spellStart"/>
      <w:r w:rsidRPr="00DF4FA1">
        <w:t>Fe</w:t>
      </w:r>
      <w:proofErr w:type="spellEnd"/>
      <w:r w:rsidRPr="00DF4FA1">
        <w:t>).</w:t>
      </w:r>
      <w:r w:rsidR="00AE1708" w:rsidRPr="00AE1708">
        <w:t xml:space="preserve"> </w:t>
      </w:r>
    </w:p>
    <w:p w14:paraId="217B95F8" w14:textId="03F863DB" w:rsidR="00FA2E78" w:rsidRPr="00E97121" w:rsidRDefault="00FA2E78" w:rsidP="0002067E">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5FB7BC89" w:rsidR="003F516D" w:rsidRPr="00530630" w:rsidRDefault="00726C83" w:rsidP="00721A54">
      <w:pPr>
        <w:ind w:firstLine="708"/>
        <w:rPr>
          <w:b/>
          <w:color w:val="000000" w:themeColor="text1"/>
        </w:rPr>
      </w:pPr>
      <w:r>
        <w:t>Хром</w:t>
      </w:r>
      <w:r w:rsidR="003C4C03" w:rsidRPr="00E97121">
        <w:t xml:space="preserve"> является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p>
    <w:p w14:paraId="30E86AFF" w14:textId="0F49AACB" w:rsidR="00EA500C" w:rsidRDefault="00EA500C" w:rsidP="00EA500C">
      <w:pPr>
        <w:ind w:firstLine="708"/>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0885EF19" w:rsidR="00721A54" w:rsidRDefault="00E9570E" w:rsidP="00721A54">
      <w:pPr>
        <w:ind w:firstLine="708"/>
      </w:pPr>
      <w:r w:rsidRPr="00E9570E">
        <w:lastRenderedPageBreak/>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4C6C58">
        <w:rPr>
          <w:noProof/>
        </w:rPr>
        <w:t>1.3</w:t>
      </w:r>
      <w:r w:rsidR="004B1220">
        <w:t>.</w:t>
      </w:r>
      <w:r w:rsidR="00721A54" w:rsidRPr="00721A54">
        <w:t xml:space="preserve"> </w:t>
      </w:r>
    </w:p>
    <w:p w14:paraId="11026477" w14:textId="77777777" w:rsidR="00AD2708" w:rsidRDefault="00AD2708" w:rsidP="00AD2708">
      <w:pPr>
        <w:ind w:hanging="142"/>
        <w:jc w:val="center"/>
      </w:pPr>
      <w:r>
        <w:rPr>
          <w:noProof/>
        </w:rPr>
        <w:drawing>
          <wp:inline distT="0" distB="0" distL="0" distR="0" wp14:anchorId="4AF99069" wp14:editId="6325ED79">
            <wp:extent cx="5940425" cy="3058160"/>
            <wp:effectExtent l="0" t="0" r="3175"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058160"/>
                    </a:xfrm>
                    <a:prstGeom prst="rect">
                      <a:avLst/>
                    </a:prstGeom>
                  </pic:spPr>
                </pic:pic>
              </a:graphicData>
            </a:graphic>
          </wp:inline>
        </w:drawing>
      </w:r>
    </w:p>
    <w:p w14:paraId="23D4E088" w14:textId="77777777" w:rsidR="00AD2708" w:rsidRDefault="00AD2708" w:rsidP="00AD2708">
      <w:pPr>
        <w:ind w:firstLine="0"/>
      </w:pPr>
    </w:p>
    <w:p w14:paraId="38B676D5" w14:textId="473676A7" w:rsidR="00AD2708" w:rsidRDefault="00AD2708" w:rsidP="00AD2708">
      <w:pPr>
        <w:pStyle w:val="ad"/>
        <w:spacing w:after="0"/>
      </w:pPr>
      <w:bookmarkStart w:id="18" w:name="_Ref38628567"/>
      <w:bookmarkStart w:id="19" w:name="_Ref38628581"/>
      <w:r>
        <w:t xml:space="preserve">Рисунок </w:t>
      </w:r>
      <w:r>
        <w:rPr>
          <w:noProof/>
        </w:rPr>
        <w:fldChar w:fldCharType="begin"/>
      </w:r>
      <w:r>
        <w:rPr>
          <w:noProof/>
        </w:rPr>
        <w:instrText xml:space="preserve"> STYLEREF 1 \s </w:instrText>
      </w:r>
      <w:r>
        <w:rPr>
          <w:noProof/>
        </w:rPr>
        <w:fldChar w:fldCharType="separate"/>
      </w:r>
      <w:r w:rsidR="008B084C">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3</w:t>
      </w:r>
      <w:r>
        <w:rPr>
          <w:noProof/>
        </w:rPr>
        <w:fldChar w:fldCharType="end"/>
      </w:r>
      <w:bookmarkEnd w:id="1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fldChar w:fldCharType="begin" w:fldLock="1"/>
      </w:r>
      <w:r>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fldChar w:fldCharType="separate"/>
      </w:r>
      <w:r w:rsidRPr="00B77FD9">
        <w:rPr>
          <w:noProof/>
        </w:rPr>
        <w:t>[5]</w:t>
      </w:r>
      <w:r>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fldChar w:fldCharType="begin" w:fldLock="1"/>
      </w:r>
      <w:r>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fldChar w:fldCharType="separate"/>
      </w:r>
      <w:r w:rsidRPr="00B77FD9">
        <w:rPr>
          <w:noProof/>
        </w:rPr>
        <w:t>[6]</w:t>
      </w:r>
      <w:r>
        <w:fldChar w:fldCharType="end"/>
      </w:r>
      <w:bookmarkEnd w:id="19"/>
    </w:p>
    <w:p w14:paraId="1E82DFDA" w14:textId="77777777" w:rsidR="00AD2708" w:rsidRPr="00AD2708" w:rsidRDefault="00AD2708" w:rsidP="00AD2708">
      <w:pPr>
        <w:pStyle w:val="ad"/>
        <w:spacing w:after="0"/>
        <w:rPr>
          <w:b/>
        </w:rPr>
      </w:pPr>
    </w:p>
    <w:p w14:paraId="21977DC4" w14:textId="4B86639D" w:rsidR="00721A54" w:rsidRPr="00A85EDA" w:rsidRDefault="00721A54" w:rsidP="00721A54">
      <w:pPr>
        <w:ind w:firstLine="708"/>
      </w:pPr>
      <w:r>
        <w:t xml:space="preserve">Из рисунка </w:t>
      </w:r>
      <w:r w:rsidR="004C6C58">
        <w:rPr>
          <w:noProof/>
        </w:rPr>
        <w:t>1.3</w:t>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08638AEC" w14:textId="13D10C76" w:rsidR="00FD3405" w:rsidRPr="00A85EDA" w:rsidRDefault="00C90A59" w:rsidP="00A805DC">
      <w:pPr>
        <w:ind w:firstLine="708"/>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4C6C58">
        <w:rPr>
          <w:noProof/>
        </w:rPr>
        <w:t>1.3</w:t>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ind w:firstLine="708"/>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w:t>
      </w:r>
      <w:r w:rsidR="00DA1250">
        <w:lastRenderedPageBreak/>
        <w:t xml:space="preserve">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2C22C10C" w:rsidR="00A805DC" w:rsidRDefault="00DA1250" w:rsidP="00DA1250">
      <w:pPr>
        <w:ind w:firstLine="708"/>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4C6C58">
        <w:rPr>
          <w:noProof/>
        </w:rPr>
        <w:t>1.3</w:t>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4C54C226" w14:textId="77777777" w:rsidR="00AD2708" w:rsidRDefault="00AD2708" w:rsidP="00DA1250">
      <w:pPr>
        <w:ind w:firstLine="708"/>
      </w:pPr>
    </w:p>
    <w:p w14:paraId="0FFD8E71" w14:textId="339A3365" w:rsidR="00A805DC" w:rsidRDefault="00AD2708" w:rsidP="00AD2708">
      <w:pPr>
        <w:ind w:firstLine="0"/>
        <w:jc w:val="center"/>
      </w:pPr>
      <w:r>
        <w:rPr>
          <w:noProof/>
        </w:rPr>
        <w:drawing>
          <wp:inline distT="0" distB="0" distL="0" distR="0" wp14:anchorId="3DB27658" wp14:editId="728CF8EC">
            <wp:extent cx="4586410" cy="2279723"/>
            <wp:effectExtent l="0" t="0" r="508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01130" cy="2287040"/>
                    </a:xfrm>
                    <a:prstGeom prst="rect">
                      <a:avLst/>
                    </a:prstGeom>
                  </pic:spPr>
                </pic:pic>
              </a:graphicData>
            </a:graphic>
          </wp:inline>
        </w:drawing>
      </w:r>
    </w:p>
    <w:p w14:paraId="65A67153" w14:textId="2536745D" w:rsidR="00AA5276" w:rsidRDefault="00A805DC" w:rsidP="00AD2708">
      <w:pPr>
        <w:ind w:firstLine="708"/>
      </w:pPr>
      <w:r w:rsidRPr="00A805DC">
        <w:t xml:space="preserve"> </w:t>
      </w:r>
    </w:p>
    <w:p w14:paraId="713A4CB4" w14:textId="285A9E0F" w:rsidR="00B725EA" w:rsidRDefault="00AA5276" w:rsidP="00AD2708">
      <w:pPr>
        <w:pStyle w:val="ad"/>
        <w:spacing w:after="0"/>
      </w:pPr>
      <w:bookmarkStart w:id="20" w:name="_Ref386291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4</w:t>
      </w:r>
      <w:r w:rsidR="0011249B">
        <w:rPr>
          <w:noProof/>
        </w:rPr>
        <w:fldChar w:fldCharType="end"/>
      </w:r>
      <w:bookmarkEnd w:id="2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0A4BA5B6" w14:textId="77777777" w:rsidR="00AD2708" w:rsidRDefault="00AD2708" w:rsidP="00AD2708">
      <w:pPr>
        <w:pStyle w:val="ad"/>
        <w:spacing w:after="0"/>
      </w:pPr>
    </w:p>
    <w:p w14:paraId="155035E2" w14:textId="61998E68" w:rsidR="00537961" w:rsidRPr="00B725EA" w:rsidRDefault="00B34BB9" w:rsidP="00B725EA">
      <w:pPr>
        <w:ind w:firstLine="708"/>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1BB0D4E4" w:rsidR="00090D56" w:rsidRPr="00A85EDA" w:rsidRDefault="00090D56" w:rsidP="00BD66EA">
      <w:pPr>
        <w:pStyle w:val="a5"/>
        <w:numPr>
          <w:ilvl w:val="0"/>
          <w:numId w:val="5"/>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r w:rsidR="00867819" w:rsidRPr="00867819">
        <w:rPr>
          <w:sz w:val="24"/>
          <w:szCs w:val="24"/>
        </w:rPr>
        <w:t>,</w:t>
      </w:r>
    </w:p>
    <w:p w14:paraId="30673E4E" w14:textId="67988E8E" w:rsidR="00B34BB9" w:rsidRPr="00DB356B" w:rsidRDefault="00B34BB9" w:rsidP="00BD66EA">
      <w:pPr>
        <w:pStyle w:val="a5"/>
        <w:numPr>
          <w:ilvl w:val="0"/>
          <w:numId w:val="5"/>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r w:rsidR="00867819" w:rsidRPr="00867819">
        <w:rPr>
          <w:sz w:val="24"/>
          <w:szCs w:val="24"/>
        </w:rPr>
        <w:t>,</w:t>
      </w:r>
    </w:p>
    <w:p w14:paraId="12E7D5F9" w14:textId="75B82C35" w:rsidR="00A85EDA" w:rsidRPr="00A85EDA" w:rsidRDefault="00B34BB9" w:rsidP="00BD66EA">
      <w:pPr>
        <w:pStyle w:val="a5"/>
        <w:numPr>
          <w:ilvl w:val="0"/>
          <w:numId w:val="5"/>
        </w:numPr>
      </w:pPr>
      <w:r w:rsidRPr="00A85EDA">
        <w:rPr>
          <w:sz w:val="24"/>
          <w:szCs w:val="24"/>
        </w:rPr>
        <w:t xml:space="preserve">Никель – от </w:t>
      </w:r>
      <w:r w:rsidR="00DB356B">
        <w:rPr>
          <w:sz w:val="24"/>
          <w:szCs w:val="24"/>
          <w:lang w:val="en-US"/>
        </w:rPr>
        <w:t>8</w:t>
      </w:r>
      <w:r w:rsidRPr="00A85EDA">
        <w:rPr>
          <w:sz w:val="24"/>
          <w:szCs w:val="24"/>
        </w:rPr>
        <w:t>%</w:t>
      </w:r>
      <w:r w:rsidR="00867819">
        <w:rPr>
          <w:sz w:val="24"/>
          <w:szCs w:val="24"/>
          <w:lang w:val="en-US"/>
        </w:rPr>
        <w:t>.</w:t>
      </w:r>
    </w:p>
    <w:p w14:paraId="5900417D" w14:textId="2107E152" w:rsidR="0045251C" w:rsidRPr="007479C6" w:rsidRDefault="003F61D2" w:rsidP="0002067E">
      <w:pPr>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w:t>
      </w:r>
      <w:r w:rsidR="00984A7D" w:rsidRPr="00984A7D">
        <w:lastRenderedPageBreak/>
        <w:t xml:space="preserve">как с 650 </w:t>
      </w:r>
      <w:r w:rsidR="00984A7D" w:rsidRPr="00984A7D">
        <w:sym w:font="Symbol" w:char="F0B0"/>
      </w:r>
      <w:r w:rsidR="00984A7D" w:rsidRPr="00984A7D">
        <w:t>С на рисунке</w:t>
      </w:r>
      <w:r w:rsidR="00526C0F">
        <w:t xml:space="preserve"> </w:t>
      </w:r>
      <w:r w:rsidR="004C6C58">
        <w:rPr>
          <w:noProof/>
        </w:rPr>
        <w:t>1.4</w:t>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42A83A2D" w:rsidR="008C3521" w:rsidRDefault="002A6A48" w:rsidP="0002067E">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4C6C58">
        <w:rPr>
          <w:noProof/>
        </w:rPr>
        <w:t>1.5.</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4ACC9595" w14:textId="59C51396" w:rsidR="00AD2708" w:rsidRPr="00FD0204" w:rsidRDefault="00AD2708" w:rsidP="00AD2708">
      <w:pPr>
        <w:ind w:firstLine="0"/>
        <w:jc w:val="center"/>
      </w:pPr>
      <w:r>
        <w:rPr>
          <w:noProof/>
        </w:rPr>
        <w:drawing>
          <wp:inline distT="0" distB="0" distL="0" distR="0" wp14:anchorId="788D551A" wp14:editId="304F2CCF">
            <wp:extent cx="5940425" cy="43662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4366260"/>
                    </a:xfrm>
                    <a:prstGeom prst="rect">
                      <a:avLst/>
                    </a:prstGeom>
                  </pic:spPr>
                </pic:pic>
              </a:graphicData>
            </a:graphic>
          </wp:inline>
        </w:drawing>
      </w:r>
    </w:p>
    <w:p w14:paraId="17EA1475" w14:textId="77777777" w:rsidR="00AD2708" w:rsidRDefault="00AD2708" w:rsidP="00AD2708"/>
    <w:p w14:paraId="0A1F96D6" w14:textId="10B69413" w:rsidR="00AD2708" w:rsidRDefault="00AD2708" w:rsidP="00AD2708">
      <w:pPr>
        <w:pStyle w:val="ad"/>
        <w:spacing w:after="0"/>
      </w:pPr>
      <w:bookmarkStart w:id="21" w:name="_Ref38629311"/>
      <w:r>
        <w:t xml:space="preserve">Рисунок </w:t>
      </w:r>
      <w:r>
        <w:rPr>
          <w:noProof/>
        </w:rPr>
        <w:fldChar w:fldCharType="begin"/>
      </w:r>
      <w:r>
        <w:rPr>
          <w:noProof/>
        </w:rPr>
        <w:instrText xml:space="preserve"> STYLEREF 1 \s </w:instrText>
      </w:r>
      <w:r>
        <w:rPr>
          <w:noProof/>
        </w:rPr>
        <w:fldChar w:fldCharType="separate"/>
      </w:r>
      <w:r w:rsidR="008B084C">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5</w:t>
      </w:r>
      <w:r>
        <w:rPr>
          <w:noProof/>
        </w:rPr>
        <w:fldChar w:fldCharType="end"/>
      </w:r>
      <w:bookmarkEnd w:id="21"/>
      <w:r>
        <w:t xml:space="preserve"> – Жаропрочные характеристики сталей разных марок </w:t>
      </w:r>
      <w:r>
        <w:fldChar w:fldCharType="begin" w:fldLock="1"/>
      </w:r>
      <w:r>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fldChar w:fldCharType="separate"/>
      </w:r>
      <w:r w:rsidRPr="00B77FD9">
        <w:rPr>
          <w:noProof/>
        </w:rPr>
        <w:t>[9–11]</w:t>
      </w:r>
      <w:r>
        <w:fldChar w:fldCharType="end"/>
      </w:r>
    </w:p>
    <w:p w14:paraId="48D9C152" w14:textId="77777777" w:rsidR="00AD2708" w:rsidRDefault="00AD2708" w:rsidP="00AD2708">
      <w:pPr>
        <w:pStyle w:val="ad"/>
        <w:spacing w:after="0"/>
      </w:pPr>
    </w:p>
    <w:p w14:paraId="1F804A53" w14:textId="68E73E41" w:rsidR="003630C2" w:rsidRPr="00AD2708" w:rsidRDefault="0021464E" w:rsidP="00AD2708">
      <w:pPr>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w:t>
      </w:r>
      <w:r w:rsidR="00233C32" w:rsidRPr="00233C32">
        <w:lastRenderedPageBreak/>
        <w:t>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3FF5FD38" w14:textId="4A0E41F1" w:rsidR="00F34C87" w:rsidRPr="00233C32" w:rsidRDefault="00F34C87" w:rsidP="0002067E">
      <w:pPr>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4C6C58">
        <w:rPr>
          <w:noProof/>
        </w:rPr>
        <w:t>1.6</w:t>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 w14:paraId="37236782" w14:textId="7145295F" w:rsidR="00454434" w:rsidRDefault="00627A60" w:rsidP="00465A1A">
      <w:pPr>
        <w:keepNext/>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0347" cy="3413367"/>
                    </a:xfrm>
                    <a:prstGeom prst="rect">
                      <a:avLst/>
                    </a:prstGeom>
                  </pic:spPr>
                </pic:pic>
              </a:graphicData>
            </a:graphic>
          </wp:inline>
        </w:drawing>
      </w:r>
    </w:p>
    <w:p w14:paraId="05510E89" w14:textId="77777777" w:rsidR="00AD2708" w:rsidRDefault="00AD2708" w:rsidP="00465A1A">
      <w:pPr>
        <w:keepNext/>
        <w:jc w:val="center"/>
      </w:pPr>
    </w:p>
    <w:p w14:paraId="10EEE120" w14:textId="27E1C7AC" w:rsidR="001F564C" w:rsidRPr="00EB3C2B" w:rsidRDefault="001F564C" w:rsidP="00AD2708">
      <w:pPr>
        <w:pStyle w:val="ad"/>
        <w:spacing w:after="0"/>
      </w:pPr>
      <w:bookmarkStart w:id="22" w:name="_Ref3862950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6</w:t>
      </w:r>
      <w:r w:rsidR="0011249B">
        <w:rPr>
          <w:noProof/>
        </w:rPr>
        <w:fldChar w:fldCharType="end"/>
      </w:r>
      <w:bookmarkEnd w:id="2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 w14:paraId="56F1C80F" w14:textId="6A9C73D6" w:rsidR="0092306E" w:rsidRDefault="00F34C87" w:rsidP="0002067E">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70239917" w:rsidR="0092306E" w:rsidRPr="00C11C4E" w:rsidRDefault="00721A54" w:rsidP="00DA7D19">
      <w:pPr>
        <w:pStyle w:val="a5"/>
        <w:numPr>
          <w:ilvl w:val="0"/>
          <w:numId w:val="12"/>
        </w:numPr>
      </w:pPr>
      <w:r w:rsidRPr="00C11C4E">
        <w:t>Длительная прочность</w:t>
      </w:r>
      <w:r w:rsidR="00A23343" w:rsidRPr="00DA7D19">
        <w:rPr>
          <w:lang w:val="en-US"/>
        </w:rPr>
        <w:t>,</w:t>
      </w:r>
    </w:p>
    <w:p w14:paraId="50D7EF78" w14:textId="20B4F2E1" w:rsidR="0092306E" w:rsidRPr="00C11C4E" w:rsidRDefault="0092306E" w:rsidP="00DA7D19">
      <w:pPr>
        <w:pStyle w:val="a5"/>
        <w:numPr>
          <w:ilvl w:val="0"/>
          <w:numId w:val="12"/>
        </w:numPr>
      </w:pPr>
      <w:r w:rsidRPr="00C11C4E">
        <w:t>Коррозийная стойкость</w:t>
      </w:r>
      <w:r w:rsidR="00A23343" w:rsidRPr="00DA7D19">
        <w:rPr>
          <w:lang w:val="en-US"/>
        </w:rPr>
        <w:t>,</w:t>
      </w:r>
    </w:p>
    <w:p w14:paraId="58750BD4" w14:textId="296E21CE" w:rsidR="0092306E" w:rsidRDefault="00721A54" w:rsidP="00DA7D19">
      <w:pPr>
        <w:pStyle w:val="a5"/>
        <w:numPr>
          <w:ilvl w:val="0"/>
          <w:numId w:val="12"/>
        </w:numPr>
      </w:pPr>
      <w:r w:rsidRPr="00C11C4E">
        <w:t>Низкая стоимость</w:t>
      </w:r>
      <w:r w:rsidR="00A23343" w:rsidRPr="00DA7D19">
        <w:rPr>
          <w:lang w:val="en-US"/>
        </w:rPr>
        <w:t>.</w:t>
      </w:r>
    </w:p>
    <w:p w14:paraId="241FE39D" w14:textId="766BB986" w:rsidR="00C11C4E" w:rsidRPr="00C11C4E" w:rsidRDefault="00C11C4E" w:rsidP="00C11C4E">
      <w:r>
        <w:t>Возможны улучшения следующих свойств путем внедрения ЛЭ</w:t>
      </w:r>
      <w:r w:rsidRPr="00F37D96">
        <w:t>:</w:t>
      </w:r>
    </w:p>
    <w:p w14:paraId="02FFBC56" w14:textId="3555C533" w:rsidR="00C11C4E" w:rsidRDefault="00721A54" w:rsidP="00BD66EA">
      <w:pPr>
        <w:pStyle w:val="a5"/>
        <w:numPr>
          <w:ilvl w:val="0"/>
          <w:numId w:val="6"/>
        </w:numPr>
      </w:pPr>
      <w:r>
        <w:t>Прочность в диапазоне рабочих температур</w:t>
      </w:r>
      <w:r w:rsidR="00A23343" w:rsidRPr="00A23343">
        <w:t>,</w:t>
      </w:r>
    </w:p>
    <w:p w14:paraId="41BCB3E4" w14:textId="0113AD96" w:rsidR="00721A54" w:rsidRDefault="00721A54" w:rsidP="00BD66EA">
      <w:pPr>
        <w:pStyle w:val="a5"/>
        <w:numPr>
          <w:ilvl w:val="0"/>
          <w:numId w:val="6"/>
        </w:numPr>
      </w:pPr>
      <w:r w:rsidRPr="00721A54">
        <w:t>Твердость</w:t>
      </w:r>
      <w:r w:rsidR="00A23343">
        <w:rPr>
          <w:lang w:val="en-US"/>
        </w:rPr>
        <w:t>.</w:t>
      </w:r>
    </w:p>
    <w:p w14:paraId="05E4C4A6" w14:textId="77777777" w:rsidR="00454434" w:rsidRPr="00454434" w:rsidRDefault="00454434" w:rsidP="00454434">
      <w:pPr>
        <w:ind w:left="360"/>
      </w:pPr>
    </w:p>
    <w:p w14:paraId="1CED47CA" w14:textId="76DC51E8" w:rsidR="00F37D96" w:rsidRPr="00485834" w:rsidRDefault="00F37D96" w:rsidP="0002067E">
      <w:pPr>
        <w:pStyle w:val="2"/>
      </w:pPr>
      <w:bookmarkStart w:id="23" w:name="_Toc39928399"/>
      <w:bookmarkStart w:id="24" w:name="_Toc39928647"/>
      <w:r w:rsidRPr="00485834">
        <w:t>Характеристика теплоносителя</w:t>
      </w:r>
      <w:bookmarkEnd w:id="23"/>
      <w:bookmarkEnd w:id="24"/>
    </w:p>
    <w:p w14:paraId="68DA8E44" w14:textId="0E534FA6" w:rsidR="00F37D96" w:rsidRDefault="00A6790A" w:rsidP="0002067E">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подавление образования окислительных продуктов радиолиза при работе на мощности;</w:t>
      </w:r>
    </w:p>
    <w:p w14:paraId="43C2EC7A" w14:textId="7FAFCC98"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минимального количества накоплений активированных продуктов коррозии;</w:t>
      </w:r>
    </w:p>
    <w:p w14:paraId="1DB4C75F" w14:textId="1B880966"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минимизация количества радиоактивных технологических отходов</w:t>
      </w:r>
    </w:p>
    <w:p w14:paraId="6BA26C17" w14:textId="611C77C3" w:rsidR="00D94AD2" w:rsidRDefault="00C676DC" w:rsidP="0002067E">
      <w:pPr>
        <w:rPr>
          <w:noProof/>
        </w:rPr>
      </w:pPr>
      <w:r>
        <w:t>В соответствие с этими требованиями, нормализуются показатели, представленные в таблице</w:t>
      </w:r>
      <w:r w:rsidR="004D1545">
        <w:t xml:space="preserve"> </w:t>
      </w:r>
      <w:r w:rsidR="00D94AD2">
        <w:rPr>
          <w:noProof/>
        </w:rPr>
        <w:t>1.2.</w:t>
      </w:r>
    </w:p>
    <w:p w14:paraId="6BE9F2BD" w14:textId="77777777" w:rsidR="0088238A" w:rsidRDefault="0088238A" w:rsidP="004D1545">
      <w:pPr>
        <w:pStyle w:val="af"/>
        <w:rPr>
          <w:color w:val="auto"/>
        </w:rPr>
      </w:pPr>
      <w:bookmarkStart w:id="25" w:name="_Ref38631068"/>
    </w:p>
    <w:p w14:paraId="3F8CDF3D" w14:textId="19E16A62" w:rsidR="00127B23" w:rsidRPr="00FF69B3" w:rsidRDefault="004D1545" w:rsidP="004D1545">
      <w:pPr>
        <w:pStyle w:val="af"/>
        <w:rPr>
          <w:lang w:val="en-US"/>
        </w:rPr>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2</w:t>
      </w:r>
      <w:r w:rsidR="0033326D">
        <w:rPr>
          <w:noProof/>
        </w:rPr>
        <w:fldChar w:fldCharType="end"/>
      </w:r>
      <w:r w:rsidR="00E65E3C">
        <w:rPr>
          <w:lang w:val="en-US"/>
        </w:rPr>
        <w:t xml:space="preserve"> –</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25"/>
    </w:p>
    <w:tbl>
      <w:tblPr>
        <w:tblStyle w:val="a6"/>
        <w:tblW w:w="0" w:type="auto"/>
        <w:tblLook w:val="04A0" w:firstRow="1" w:lastRow="0" w:firstColumn="1" w:lastColumn="0" w:noHBand="0" w:noVBand="1"/>
      </w:tblPr>
      <w:tblGrid>
        <w:gridCol w:w="6062"/>
        <w:gridCol w:w="3509"/>
      </w:tblGrid>
      <w:tr w:rsidR="00C676DC" w14:paraId="001C791B" w14:textId="77777777" w:rsidTr="00B74D6E">
        <w:tc>
          <w:tcPr>
            <w:tcW w:w="6062" w:type="dxa"/>
            <w:vAlign w:val="center"/>
          </w:tcPr>
          <w:p w14:paraId="14FD4721" w14:textId="2790F5D9" w:rsidR="00C676DC" w:rsidRPr="009D36F8" w:rsidRDefault="00C676DC" w:rsidP="00B74D6E">
            <w:pPr>
              <w:ind w:firstLine="0"/>
              <w:jc w:val="center"/>
              <w:rPr>
                <w:sz w:val="20"/>
                <w:szCs w:val="20"/>
              </w:rPr>
            </w:pPr>
            <w:r w:rsidRPr="009D36F8">
              <w:rPr>
                <w:sz w:val="20"/>
                <w:szCs w:val="20"/>
              </w:rPr>
              <w:t>Наименование показателей</w:t>
            </w:r>
          </w:p>
        </w:tc>
        <w:tc>
          <w:tcPr>
            <w:tcW w:w="3509" w:type="dxa"/>
            <w:vAlign w:val="center"/>
          </w:tcPr>
          <w:p w14:paraId="539E6F30" w14:textId="34656084" w:rsidR="00C676DC" w:rsidRPr="009D36F8" w:rsidRDefault="00127B23" w:rsidP="00B74D6E">
            <w:pPr>
              <w:ind w:firstLine="0"/>
              <w:jc w:val="center"/>
              <w:rPr>
                <w:sz w:val="20"/>
                <w:szCs w:val="20"/>
              </w:rPr>
            </w:pPr>
            <w:r w:rsidRPr="009D36F8">
              <w:rPr>
                <w:sz w:val="20"/>
                <w:szCs w:val="20"/>
              </w:rPr>
              <w:t>Количество</w:t>
            </w:r>
          </w:p>
        </w:tc>
      </w:tr>
      <w:tr w:rsidR="00C676DC" w14:paraId="259FC1F7" w14:textId="77777777" w:rsidTr="00B74D6E">
        <w:tc>
          <w:tcPr>
            <w:tcW w:w="6062" w:type="dxa"/>
            <w:vAlign w:val="center"/>
          </w:tcPr>
          <w:p w14:paraId="5F5EAD2A" w14:textId="16AB6E10" w:rsidR="00C676DC" w:rsidRPr="009D36F8" w:rsidRDefault="00C676DC" w:rsidP="00B74D6E">
            <w:pPr>
              <w:ind w:firstLine="0"/>
              <w:jc w:val="center"/>
              <w:rPr>
                <w:sz w:val="20"/>
                <w:szCs w:val="20"/>
              </w:rPr>
            </w:pPr>
            <w:r w:rsidRPr="009D36F8">
              <w:rPr>
                <w:sz w:val="20"/>
                <w:szCs w:val="20"/>
              </w:rPr>
              <w:t>Концентрация хлорид-иона, мг/дм</w:t>
            </w:r>
            <w:r w:rsidRPr="009D36F8">
              <w:rPr>
                <w:sz w:val="20"/>
                <w:szCs w:val="20"/>
                <w:vertAlign w:val="superscript"/>
              </w:rPr>
              <w:t>3</w:t>
            </w:r>
          </w:p>
        </w:tc>
        <w:tc>
          <w:tcPr>
            <w:tcW w:w="3509" w:type="dxa"/>
            <w:vAlign w:val="center"/>
          </w:tcPr>
          <w:p w14:paraId="4E26127A" w14:textId="52CCC6D4" w:rsidR="00C676DC" w:rsidRPr="009D36F8" w:rsidRDefault="00773E5C" w:rsidP="00B74D6E">
            <w:pPr>
              <w:ind w:firstLine="0"/>
              <w:jc w:val="center"/>
              <w:rPr>
                <w:sz w:val="20"/>
                <w:szCs w:val="20"/>
              </w:rPr>
            </w:pPr>
            <w:r w:rsidRPr="009D36F8">
              <w:rPr>
                <w:sz w:val="20"/>
                <w:szCs w:val="20"/>
              </w:rPr>
              <w:t>не более 0,1</w:t>
            </w:r>
          </w:p>
        </w:tc>
      </w:tr>
      <w:tr w:rsidR="00C676DC" w14:paraId="6255CB67" w14:textId="77777777" w:rsidTr="00B74D6E">
        <w:tc>
          <w:tcPr>
            <w:tcW w:w="6062" w:type="dxa"/>
            <w:vAlign w:val="center"/>
          </w:tcPr>
          <w:p w14:paraId="7CE0ECEE" w14:textId="4A2C5D2E" w:rsidR="00C676DC" w:rsidRPr="009D36F8" w:rsidRDefault="00C676DC" w:rsidP="00B74D6E">
            <w:pPr>
              <w:ind w:firstLine="0"/>
              <w:jc w:val="center"/>
              <w:rPr>
                <w:sz w:val="20"/>
                <w:szCs w:val="20"/>
              </w:rPr>
            </w:pPr>
            <w:r w:rsidRPr="009D36F8">
              <w:rPr>
                <w:sz w:val="20"/>
                <w:szCs w:val="20"/>
              </w:rPr>
              <w:t>Концентрация растворенного кислорода, мг/дм</w:t>
            </w:r>
            <w:r w:rsidRPr="009D36F8">
              <w:rPr>
                <w:sz w:val="20"/>
                <w:szCs w:val="20"/>
                <w:vertAlign w:val="superscript"/>
              </w:rPr>
              <w:t>3</w:t>
            </w:r>
          </w:p>
        </w:tc>
        <w:tc>
          <w:tcPr>
            <w:tcW w:w="3509" w:type="dxa"/>
            <w:vAlign w:val="center"/>
          </w:tcPr>
          <w:p w14:paraId="5BEE5C3F" w14:textId="68F6F0A6" w:rsidR="00C676DC" w:rsidRPr="009D36F8" w:rsidRDefault="00773E5C" w:rsidP="00B74D6E">
            <w:pPr>
              <w:ind w:firstLine="0"/>
              <w:jc w:val="center"/>
              <w:rPr>
                <w:sz w:val="20"/>
                <w:szCs w:val="20"/>
              </w:rPr>
            </w:pPr>
            <w:r w:rsidRPr="009D36F8">
              <w:rPr>
                <w:sz w:val="20"/>
                <w:szCs w:val="20"/>
              </w:rPr>
              <w:t>не более 0,005</w:t>
            </w:r>
          </w:p>
        </w:tc>
      </w:tr>
      <w:tr w:rsidR="00C676DC" w14:paraId="1A2F9533" w14:textId="77777777" w:rsidTr="00B74D6E">
        <w:tc>
          <w:tcPr>
            <w:tcW w:w="6062" w:type="dxa"/>
            <w:vAlign w:val="center"/>
          </w:tcPr>
          <w:p w14:paraId="10692B8D" w14:textId="23E05714" w:rsidR="00C676DC" w:rsidRPr="009D36F8" w:rsidRDefault="00C676DC" w:rsidP="00B74D6E">
            <w:pPr>
              <w:tabs>
                <w:tab w:val="left" w:pos="969"/>
              </w:tabs>
              <w:ind w:firstLine="0"/>
              <w:jc w:val="center"/>
              <w:rPr>
                <w:sz w:val="20"/>
                <w:szCs w:val="20"/>
              </w:rPr>
            </w:pPr>
            <w:r w:rsidRPr="009D36F8">
              <w:rPr>
                <w:sz w:val="20"/>
                <w:szCs w:val="20"/>
              </w:rPr>
              <w:t>Концентрация растворенного водорода, мг/дм</w:t>
            </w:r>
            <w:r w:rsidRPr="009D36F8">
              <w:rPr>
                <w:sz w:val="20"/>
                <w:szCs w:val="20"/>
                <w:vertAlign w:val="superscript"/>
              </w:rPr>
              <w:t>3</w:t>
            </w:r>
          </w:p>
        </w:tc>
        <w:tc>
          <w:tcPr>
            <w:tcW w:w="3509" w:type="dxa"/>
            <w:vAlign w:val="center"/>
          </w:tcPr>
          <w:p w14:paraId="2DB880BD" w14:textId="36F70C1A" w:rsidR="00C676DC" w:rsidRPr="009D36F8" w:rsidRDefault="00773E5C" w:rsidP="00B74D6E">
            <w:pPr>
              <w:ind w:firstLine="0"/>
              <w:jc w:val="center"/>
              <w:rPr>
                <w:sz w:val="20"/>
                <w:szCs w:val="20"/>
              </w:rPr>
            </w:pPr>
            <w:r w:rsidRPr="009D36F8">
              <w:rPr>
                <w:sz w:val="20"/>
                <w:szCs w:val="20"/>
              </w:rPr>
              <w:t>2,2 – 4,5</w:t>
            </w:r>
          </w:p>
        </w:tc>
      </w:tr>
      <w:tr w:rsidR="00C676DC" w14:paraId="43AA2B0A" w14:textId="77777777" w:rsidTr="00B74D6E">
        <w:tc>
          <w:tcPr>
            <w:tcW w:w="6062" w:type="dxa"/>
            <w:vAlign w:val="center"/>
          </w:tcPr>
          <w:p w14:paraId="2E7B8465" w14:textId="25273B24" w:rsidR="00C676DC" w:rsidRPr="009D36F8" w:rsidRDefault="00773E5C" w:rsidP="00B74D6E">
            <w:pPr>
              <w:ind w:firstLine="0"/>
              <w:jc w:val="center"/>
              <w:rPr>
                <w:sz w:val="20"/>
                <w:szCs w:val="20"/>
              </w:rPr>
            </w:pPr>
            <w:r w:rsidRPr="009D36F8">
              <w:rPr>
                <w:sz w:val="20"/>
                <w:szCs w:val="20"/>
              </w:rPr>
              <w:t>Суммарная молярная концентрация ионов щелочных металлов (калия, лития, натрия) в зависимости от текущей концентрации борной кислоты</w:t>
            </w:r>
          </w:p>
        </w:tc>
        <w:tc>
          <w:tcPr>
            <w:tcW w:w="3509" w:type="dxa"/>
            <w:vAlign w:val="center"/>
          </w:tcPr>
          <w:p w14:paraId="5392D960" w14:textId="6E3D7784" w:rsidR="00C676DC" w:rsidRPr="009D36F8" w:rsidRDefault="00773E5C" w:rsidP="00B74D6E">
            <w:pPr>
              <w:ind w:firstLine="0"/>
              <w:jc w:val="center"/>
              <w:rPr>
                <w:sz w:val="20"/>
                <w:szCs w:val="20"/>
              </w:rPr>
            </w:pPr>
            <w:r w:rsidRPr="009D36F8">
              <w:rPr>
                <w:sz w:val="20"/>
                <w:szCs w:val="20"/>
              </w:rPr>
              <w:t>Зона А (рисунок</w:t>
            </w:r>
            <w:r w:rsidR="009A761C" w:rsidRPr="009D36F8">
              <w:rPr>
                <w:sz w:val="20"/>
                <w:szCs w:val="20"/>
              </w:rPr>
              <w:t xml:space="preserve"> </w:t>
            </w:r>
            <w:r w:rsidR="004C6C58" w:rsidRPr="009D36F8">
              <w:rPr>
                <w:sz w:val="20"/>
                <w:szCs w:val="20"/>
              </w:rPr>
              <w:t>1.7</w:t>
            </w:r>
            <w:r w:rsidRPr="009D36F8">
              <w:rPr>
                <w:sz w:val="20"/>
                <w:szCs w:val="20"/>
              </w:rPr>
              <w:t>)</w:t>
            </w:r>
          </w:p>
        </w:tc>
      </w:tr>
    </w:tbl>
    <w:p w14:paraId="19054793" w14:textId="6AADFF86" w:rsidR="00C676DC" w:rsidRDefault="00C676DC" w:rsidP="0088238A">
      <w:pPr>
        <w:ind w:firstLine="0"/>
        <w:rPr>
          <w:noProof/>
        </w:rPr>
      </w:pPr>
    </w:p>
    <w:p w14:paraId="69521FC6" w14:textId="69953356" w:rsidR="00526C0F" w:rsidRDefault="00773E5C" w:rsidP="00526C0F">
      <w:pPr>
        <w:keepNext/>
        <w:ind w:firstLine="708"/>
        <w:jc w:val="center"/>
      </w:pPr>
      <w:r>
        <w:rPr>
          <w:noProof/>
        </w:rPr>
        <w:lastRenderedPageBreak/>
        <w:drawing>
          <wp:inline distT="0" distB="0" distL="0" distR="0" wp14:anchorId="7D8E1293" wp14:editId="289D8EDE">
            <wp:extent cx="3269575" cy="2854719"/>
            <wp:effectExtent l="0" t="0" r="7620"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Lst>
                    </a:blip>
                    <a:stretch>
                      <a:fillRect/>
                    </a:stretch>
                  </pic:blipFill>
                  <pic:spPr>
                    <a:xfrm>
                      <a:off x="0" y="0"/>
                      <a:ext cx="3283565" cy="2866933"/>
                    </a:xfrm>
                    <a:prstGeom prst="rect">
                      <a:avLst/>
                    </a:prstGeom>
                  </pic:spPr>
                </pic:pic>
              </a:graphicData>
            </a:graphic>
          </wp:inline>
        </w:drawing>
      </w:r>
    </w:p>
    <w:p w14:paraId="1BDF4834" w14:textId="77777777" w:rsidR="00AD2708" w:rsidRDefault="00AD2708" w:rsidP="00AD2708">
      <w:pPr>
        <w:keepNext/>
        <w:spacing w:line="240" w:lineRule="auto"/>
        <w:ind w:firstLine="708"/>
        <w:jc w:val="center"/>
      </w:pPr>
    </w:p>
    <w:p w14:paraId="2054E845" w14:textId="5156C8F3" w:rsidR="00773E5C" w:rsidRPr="00773E5C" w:rsidRDefault="00773E5C" w:rsidP="00E21208">
      <w:pPr>
        <w:spacing w:line="240" w:lineRule="auto"/>
        <w:ind w:firstLine="0"/>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ind w:firstLine="708"/>
        <w:jc w:val="center"/>
      </w:pPr>
    </w:p>
    <w:p w14:paraId="1BC9BD21" w14:textId="61A397E8" w:rsidR="00773E5C" w:rsidRPr="00773E5C" w:rsidRDefault="00773E5C" w:rsidP="00E21208">
      <w:pPr>
        <w:pStyle w:val="ad"/>
        <w:ind w:firstLine="0"/>
      </w:pPr>
      <w:bookmarkStart w:id="26" w:name="_Ref3862941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7</w:t>
      </w:r>
      <w:r w:rsidR="0011249B">
        <w:rPr>
          <w:noProof/>
        </w:rPr>
        <w:fldChar w:fldCharType="end"/>
      </w:r>
      <w:bookmarkEnd w:id="26"/>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ind w:firstLine="708"/>
        <w:jc w:val="center"/>
      </w:pPr>
    </w:p>
    <w:p w14:paraId="20CA296E" w14:textId="25737A31" w:rsidR="001517E8" w:rsidRPr="00B3267E" w:rsidRDefault="00127B23" w:rsidP="0002067E">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02067E">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5"/>
        <w:spacing w:after="0"/>
        <w:ind w:left="785" w:firstLine="0"/>
        <w:rPr>
          <w:sz w:val="22"/>
        </w:rPr>
      </w:pPr>
    </w:p>
    <w:p w14:paraId="63C92118" w14:textId="77777777" w:rsidR="004D1545" w:rsidRDefault="004D1545" w:rsidP="005400BB">
      <w:pPr>
        <w:spacing w:after="160"/>
        <w:sectPr w:rsidR="004D1545" w:rsidSect="000D44DD">
          <w:footerReference w:type="default" r:id="rId16"/>
          <w:pgSz w:w="11906" w:h="16838"/>
          <w:pgMar w:top="1134" w:right="850" w:bottom="1134" w:left="1701" w:header="708" w:footer="708" w:gutter="0"/>
          <w:cols w:space="708"/>
          <w:titlePg/>
          <w:docGrid w:linePitch="360"/>
        </w:sectPr>
      </w:pPr>
    </w:p>
    <w:p w14:paraId="063C4A19" w14:textId="1D3263F0" w:rsidR="004D1545" w:rsidRPr="007A65DF" w:rsidRDefault="004D1545" w:rsidP="0002067E">
      <w:pPr>
        <w:pStyle w:val="1"/>
      </w:pPr>
      <w:bookmarkStart w:id="27" w:name="_Toc6869006"/>
      <w:bookmarkStart w:id="28" w:name="_Toc39928400"/>
      <w:bookmarkStart w:id="29" w:name="_Toc39928648"/>
      <w:r w:rsidRPr="007A65DF">
        <w:lastRenderedPageBreak/>
        <w:t>АНАЛИЗ ИСХОДНЫХ ДАННЫХ И ХАРАКТЕРИСТИКА ТРЕБУЕМОГО МАТЕРИАЛА</w:t>
      </w:r>
      <w:bookmarkEnd w:id="27"/>
      <w:bookmarkEnd w:id="28"/>
      <w:bookmarkEnd w:id="29"/>
    </w:p>
    <w:p w14:paraId="51F3518F" w14:textId="5607B77F" w:rsidR="004D1545" w:rsidRPr="007E0510" w:rsidRDefault="004D1545" w:rsidP="0002067E">
      <w:pPr>
        <w:pStyle w:val="2"/>
      </w:pPr>
      <w:bookmarkStart w:id="30" w:name="_Toc3933339"/>
      <w:bookmarkStart w:id="31" w:name="_Toc6869007"/>
      <w:bookmarkStart w:id="32" w:name="_Toc39928401"/>
      <w:bookmarkStart w:id="33" w:name="_Toc39928649"/>
      <w:r>
        <w:t xml:space="preserve">Анализ </w:t>
      </w:r>
      <w:r w:rsidRPr="0002067E">
        <w:t>влияния</w:t>
      </w:r>
      <w:r>
        <w:t xml:space="preserve"> температуры на характеристики основы</w:t>
      </w:r>
      <w:bookmarkEnd w:id="30"/>
      <w:bookmarkEnd w:id="31"/>
      <w:bookmarkEnd w:id="32"/>
      <w:bookmarkEnd w:id="33"/>
    </w:p>
    <w:p w14:paraId="736E240D" w14:textId="5000AE33" w:rsidR="00987127" w:rsidRDefault="00EF15B6" w:rsidP="0088238A">
      <w:bookmarkStart w:id="34" w:name="_Ref38637035"/>
      <w:bookmarkStart w:id="35" w:name="_Ref38637021"/>
      <w:r>
        <w:t>В главе 1 были рассмотрены сплавы с разным содержанием хрома и никеля. Температурные характеристики для этих сплавов приведены в таблиц</w:t>
      </w:r>
      <w:r w:rsidRPr="00EF15B6">
        <w:t>е</w:t>
      </w:r>
      <w:r w:rsidR="00D94AD2">
        <w:t xml:space="preserve"> 2.1</w:t>
      </w:r>
      <w:r>
        <w:t>.</w:t>
      </w:r>
    </w:p>
    <w:p w14:paraId="4527C872" w14:textId="77777777" w:rsidR="0088238A" w:rsidRDefault="0088238A" w:rsidP="0088238A"/>
    <w:p w14:paraId="3CAF5BE6" w14:textId="699A2D6E" w:rsidR="00987127" w:rsidRPr="00B104B2" w:rsidRDefault="00987127" w:rsidP="0088238A">
      <w:pPr>
        <w:pStyle w:val="af"/>
      </w:pPr>
      <w:bookmarkStart w:id="36"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1</w:t>
      </w:r>
      <w:r w:rsidR="0033326D">
        <w:rPr>
          <w:noProof/>
        </w:rPr>
        <w:fldChar w:fldCharType="end"/>
      </w:r>
      <w:bookmarkEnd w:id="34"/>
      <w:bookmarkEnd w:id="36"/>
      <w:r w:rsidR="00E65E3C" w:rsidRPr="00E65E3C">
        <w:rPr>
          <w:noProof/>
        </w:rPr>
        <w:t xml:space="preserve"> –</w:t>
      </w:r>
      <w:r w:rsidRPr="00987127">
        <w:t xml:space="preserve"> </w:t>
      </w:r>
      <w:r>
        <w:t>Температур</w:t>
      </w:r>
      <w:r w:rsidR="00EF15B6">
        <w:t xml:space="preserve">ные характеристики </w:t>
      </w:r>
      <w:r>
        <w:t>сплавов разного состава</w:t>
      </w:r>
      <w:bookmarkEnd w:id="35"/>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6"/>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B74D6E">
        <w:tc>
          <w:tcPr>
            <w:tcW w:w="2452" w:type="dxa"/>
            <w:vAlign w:val="center"/>
          </w:tcPr>
          <w:p w14:paraId="3BF63129" w14:textId="31B1FA0A" w:rsidR="00EF15B6" w:rsidRDefault="00EF15B6" w:rsidP="00B74D6E">
            <w:pPr>
              <w:ind w:firstLine="0"/>
              <w:jc w:val="center"/>
            </w:pPr>
            <w:r>
              <w:t>Краткое обозначение</w:t>
            </w:r>
          </w:p>
        </w:tc>
        <w:tc>
          <w:tcPr>
            <w:tcW w:w="1734" w:type="dxa"/>
            <w:vAlign w:val="center"/>
          </w:tcPr>
          <w:p w14:paraId="6EC8C5E3" w14:textId="6976869B" w:rsidR="00EF15B6" w:rsidRDefault="00EF15B6" w:rsidP="00B74D6E">
            <w:pPr>
              <w:ind w:firstLine="0"/>
              <w:jc w:val="center"/>
            </w:pPr>
            <w:r>
              <w:t>Состав</w:t>
            </w:r>
          </w:p>
        </w:tc>
        <w:tc>
          <w:tcPr>
            <w:tcW w:w="1213" w:type="dxa"/>
            <w:vAlign w:val="center"/>
          </w:tcPr>
          <w:p w14:paraId="275C870F" w14:textId="3C2CE0BF" w:rsidR="00EF15B6" w:rsidRPr="0045251C" w:rsidRDefault="00EF15B6" w:rsidP="00B74D6E">
            <w:pPr>
              <w:ind w:firstLine="0"/>
              <w:jc w:val="center"/>
            </w:pPr>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vAlign w:val="center"/>
          </w:tcPr>
          <w:p w14:paraId="02D8CD0B" w14:textId="0FEBBA97" w:rsidR="00EF15B6" w:rsidRPr="007A65DF" w:rsidRDefault="00EF15B6" w:rsidP="00B74D6E">
            <w:pPr>
              <w:ind w:firstLine="0"/>
              <w:jc w:val="center"/>
            </w:pPr>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vAlign w:val="center"/>
          </w:tcPr>
          <w:p w14:paraId="6537BA71" w14:textId="2D2EA304" w:rsidR="00EF15B6" w:rsidRPr="007A65DF" w:rsidRDefault="00EF15B6" w:rsidP="00B74D6E">
            <w:pPr>
              <w:ind w:firstLine="0"/>
              <w:jc w:val="center"/>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vAlign w:val="center"/>
          </w:tcPr>
          <w:p w14:paraId="2B256E5A" w14:textId="33E9E3A2" w:rsidR="00EF15B6" w:rsidRPr="00EF15B6" w:rsidRDefault="00EF15B6" w:rsidP="00B74D6E">
            <w:pPr>
              <w:ind w:firstLine="0"/>
              <w:jc w:val="center"/>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B74D6E">
        <w:tc>
          <w:tcPr>
            <w:tcW w:w="2452" w:type="dxa"/>
            <w:vAlign w:val="center"/>
          </w:tcPr>
          <w:p w14:paraId="19F7A675" w14:textId="644C5231" w:rsidR="00EF15B6" w:rsidRPr="0045251C" w:rsidRDefault="00EF15B6" w:rsidP="00B74D6E">
            <w:pPr>
              <w:ind w:firstLine="0"/>
              <w:jc w:val="center"/>
              <w:rPr>
                <w:lang w:val="en-US"/>
              </w:rPr>
            </w:pPr>
            <w:r>
              <w:t>Сплав 1</w:t>
            </w:r>
          </w:p>
        </w:tc>
        <w:tc>
          <w:tcPr>
            <w:tcW w:w="1734" w:type="dxa"/>
            <w:vAlign w:val="center"/>
          </w:tcPr>
          <w:p w14:paraId="4CB9A866" w14:textId="443501F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B74D6E">
            <w:pPr>
              <w:ind w:firstLine="0"/>
              <w:jc w:val="center"/>
              <w:rPr>
                <w:lang w:val="en-US"/>
              </w:rPr>
            </w:pPr>
            <w:r w:rsidRPr="007A65DF">
              <w:t>593</w:t>
            </w:r>
          </w:p>
        </w:tc>
        <w:tc>
          <w:tcPr>
            <w:tcW w:w="1120" w:type="dxa"/>
            <w:vAlign w:val="center"/>
          </w:tcPr>
          <w:p w14:paraId="4F56BB0B" w14:textId="71CD0356" w:rsidR="00EF15B6" w:rsidRPr="0045251C" w:rsidRDefault="00EF15B6" w:rsidP="00B74D6E">
            <w:pPr>
              <w:ind w:firstLine="0"/>
              <w:jc w:val="center"/>
              <w:rPr>
                <w:lang w:val="en-US"/>
              </w:rPr>
            </w:pPr>
            <w:r>
              <w:rPr>
                <w:lang w:val="en-US"/>
              </w:rPr>
              <w:t>1723</w:t>
            </w:r>
          </w:p>
        </w:tc>
        <w:tc>
          <w:tcPr>
            <w:tcW w:w="1244" w:type="dxa"/>
            <w:vAlign w:val="center"/>
          </w:tcPr>
          <w:p w14:paraId="47F3DE43" w14:textId="3A90DA99" w:rsidR="00EF15B6" w:rsidRPr="0045251C" w:rsidRDefault="00F458AA" w:rsidP="00B74D6E">
            <w:pPr>
              <w:ind w:firstLine="0"/>
              <w:jc w:val="center"/>
              <w:rPr>
                <w:lang w:val="en-US"/>
              </w:rPr>
            </w:pPr>
            <w:r>
              <w:rPr>
                <w:lang w:val="en-US"/>
              </w:rPr>
              <w:t>0.34</w:t>
            </w:r>
          </w:p>
        </w:tc>
        <w:tc>
          <w:tcPr>
            <w:tcW w:w="1808" w:type="dxa"/>
            <w:vMerge w:val="restart"/>
            <w:vAlign w:val="center"/>
          </w:tcPr>
          <w:p w14:paraId="716351B0" w14:textId="4F4BD4EE" w:rsidR="00EF15B6" w:rsidRDefault="00EF15B6" w:rsidP="00B74D6E">
            <w:pPr>
              <w:ind w:firstLine="0"/>
              <w:jc w:val="center"/>
              <w:rPr>
                <w:lang w:val="en-US"/>
              </w:rPr>
            </w:pPr>
            <w:r>
              <w:rPr>
                <w:lang w:val="en-US"/>
              </w:rPr>
              <w:t>176.5</w:t>
            </w:r>
          </w:p>
        </w:tc>
      </w:tr>
      <w:tr w:rsidR="00EF15B6" w14:paraId="71A8330A" w14:textId="0A41C846" w:rsidTr="00B74D6E">
        <w:tc>
          <w:tcPr>
            <w:tcW w:w="2452" w:type="dxa"/>
            <w:vAlign w:val="center"/>
          </w:tcPr>
          <w:p w14:paraId="258BAB39" w14:textId="42664E28" w:rsidR="00EF15B6" w:rsidRPr="0045251C" w:rsidRDefault="00EF15B6" w:rsidP="00B74D6E">
            <w:pPr>
              <w:ind w:firstLine="0"/>
              <w:jc w:val="center"/>
              <w:rPr>
                <w:lang w:val="en-US"/>
              </w:rPr>
            </w:pPr>
            <w:r>
              <w:t xml:space="preserve">Сплав </w:t>
            </w:r>
            <w:r>
              <w:rPr>
                <w:lang w:val="en-US"/>
              </w:rPr>
              <w:t>2</w:t>
            </w:r>
          </w:p>
        </w:tc>
        <w:tc>
          <w:tcPr>
            <w:tcW w:w="1734" w:type="dxa"/>
            <w:vAlign w:val="center"/>
          </w:tcPr>
          <w:p w14:paraId="7A34815F" w14:textId="4BE7C94A" w:rsidR="00EF15B6" w:rsidRDefault="00EF15B6"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tc>
        <w:tc>
          <w:tcPr>
            <w:tcW w:w="1120" w:type="dxa"/>
            <w:vAlign w:val="center"/>
          </w:tcPr>
          <w:p w14:paraId="07D5138E" w14:textId="10F247F8" w:rsidR="00EF15B6" w:rsidRPr="00987127" w:rsidRDefault="00EF15B6" w:rsidP="00B74D6E">
            <w:pPr>
              <w:ind w:firstLine="0"/>
              <w:jc w:val="center"/>
              <w:rPr>
                <w:lang w:val="en-US"/>
              </w:rPr>
            </w:pPr>
            <w:r>
              <w:rPr>
                <w:lang w:val="en-US"/>
              </w:rPr>
              <w:t>1700</w:t>
            </w:r>
          </w:p>
        </w:tc>
        <w:tc>
          <w:tcPr>
            <w:tcW w:w="1244" w:type="dxa"/>
            <w:vAlign w:val="center"/>
          </w:tcPr>
          <w:p w14:paraId="0F01E610" w14:textId="5058B599" w:rsidR="00EF15B6" w:rsidRPr="00987127" w:rsidRDefault="00560010" w:rsidP="00B74D6E">
            <w:pPr>
              <w:ind w:firstLine="0"/>
              <w:jc w:val="center"/>
              <w:rPr>
                <w:lang w:val="en-US"/>
              </w:rPr>
            </w:pPr>
            <w:r>
              <w:rPr>
                <w:lang w:val="en-US"/>
              </w:rPr>
              <w:t>0.35</w:t>
            </w:r>
          </w:p>
        </w:tc>
        <w:tc>
          <w:tcPr>
            <w:tcW w:w="1808" w:type="dxa"/>
            <w:vMerge/>
          </w:tcPr>
          <w:p w14:paraId="18ACD84F" w14:textId="3E2FEAB4" w:rsidR="00EF15B6" w:rsidRDefault="00EF15B6" w:rsidP="00987127">
            <w:pPr>
              <w:rPr>
                <w:lang w:val="en-US"/>
              </w:rPr>
            </w:pPr>
          </w:p>
        </w:tc>
      </w:tr>
      <w:tr w:rsidR="00EF15B6" w14:paraId="0B71280B" w14:textId="39F30EFD" w:rsidTr="00B74D6E">
        <w:tc>
          <w:tcPr>
            <w:tcW w:w="2452" w:type="dxa"/>
            <w:vAlign w:val="center"/>
          </w:tcPr>
          <w:p w14:paraId="5B9E2A83" w14:textId="062A0472" w:rsidR="00EF15B6" w:rsidRDefault="00EF15B6" w:rsidP="00B74D6E">
            <w:pPr>
              <w:ind w:firstLine="0"/>
              <w:jc w:val="center"/>
            </w:pPr>
            <w:r>
              <w:t xml:space="preserve">Сплав </w:t>
            </w:r>
            <w:r>
              <w:rPr>
                <w:lang w:val="en-US"/>
              </w:rPr>
              <w:t>3</w:t>
            </w:r>
          </w:p>
        </w:tc>
        <w:tc>
          <w:tcPr>
            <w:tcW w:w="1734" w:type="dxa"/>
            <w:vAlign w:val="center"/>
          </w:tcPr>
          <w:p w14:paraId="5DD1CC90" w14:textId="6A4CD70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tc>
        <w:tc>
          <w:tcPr>
            <w:tcW w:w="1120" w:type="dxa"/>
            <w:vAlign w:val="center"/>
          </w:tcPr>
          <w:p w14:paraId="56FE0C27" w14:textId="40E6BA5F" w:rsidR="00EF15B6" w:rsidRDefault="00EF15B6" w:rsidP="00B74D6E">
            <w:pPr>
              <w:ind w:firstLine="0"/>
              <w:jc w:val="center"/>
              <w:rPr>
                <w:lang w:val="en-US"/>
              </w:rPr>
            </w:pPr>
            <w:r>
              <w:rPr>
                <w:lang w:val="en-US"/>
              </w:rPr>
              <w:t>1686</w:t>
            </w:r>
          </w:p>
        </w:tc>
        <w:tc>
          <w:tcPr>
            <w:tcW w:w="1244" w:type="dxa"/>
            <w:vAlign w:val="center"/>
          </w:tcPr>
          <w:p w14:paraId="6B2527B5" w14:textId="3DF818C0" w:rsidR="00EF15B6" w:rsidRPr="00987127" w:rsidRDefault="00560010" w:rsidP="00B74D6E">
            <w:pPr>
              <w:ind w:firstLine="0"/>
              <w:jc w:val="center"/>
              <w:rPr>
                <w:lang w:val="en-US"/>
              </w:rPr>
            </w:pPr>
            <w:r>
              <w:rPr>
                <w:lang w:val="en-US"/>
              </w:rPr>
              <w:t>0.36</w:t>
            </w:r>
          </w:p>
        </w:tc>
        <w:tc>
          <w:tcPr>
            <w:tcW w:w="1808" w:type="dxa"/>
            <w:vMerge/>
          </w:tcPr>
          <w:p w14:paraId="3C92D3E8" w14:textId="3F43D965" w:rsidR="00EF15B6" w:rsidRDefault="00EF15B6" w:rsidP="00987127">
            <w:pPr>
              <w:rPr>
                <w:lang w:val="en-US"/>
              </w:rPr>
            </w:pPr>
          </w:p>
        </w:tc>
      </w:tr>
    </w:tbl>
    <w:p w14:paraId="58265BFB" w14:textId="349A8835" w:rsidR="00987127" w:rsidRDefault="00987127" w:rsidP="0088238A">
      <w:pPr>
        <w:ind w:firstLine="0"/>
      </w:pPr>
    </w:p>
    <w:p w14:paraId="6BEE125B" w14:textId="619BC348" w:rsidR="004D1545" w:rsidRPr="00EF15B6" w:rsidRDefault="00987127" w:rsidP="0002067E">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 w14:paraId="543B16F8" w14:textId="276E11FE" w:rsidR="004D1545" w:rsidRDefault="007A65DF" w:rsidP="0002067E">
      <w:pPr>
        <w:pStyle w:val="2"/>
      </w:pPr>
      <w:bookmarkStart w:id="37" w:name="_Toc6869008"/>
      <w:r>
        <w:t xml:space="preserve"> </w:t>
      </w:r>
      <w:bookmarkStart w:id="38" w:name="_Toc39928402"/>
      <w:bookmarkStart w:id="39" w:name="_Toc39928650"/>
      <w:r w:rsidR="004D1545" w:rsidRPr="0002067E">
        <w:t>Определение</w:t>
      </w:r>
      <w:r w:rsidR="004D1545">
        <w:t xml:space="preserve"> вида и механизма деформации</w:t>
      </w:r>
      <w:bookmarkEnd w:id="37"/>
      <w:bookmarkEnd w:id="38"/>
      <w:bookmarkEnd w:id="39"/>
    </w:p>
    <w:p w14:paraId="163ECAAD" w14:textId="2B7124ED" w:rsidR="004D1545" w:rsidRDefault="004D1545" w:rsidP="0002067E">
      <w:r>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имеют примерный вид, продемонстрированный на рисунке</w:t>
      </w:r>
      <w:r w:rsidR="004C6C58">
        <w:t xml:space="preserve"> </w:t>
      </w:r>
      <w:r w:rsidR="004C6C58">
        <w:rPr>
          <w:noProof/>
        </w:rPr>
        <w:t>2.1</w:t>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4358D7" w:rsidP="004D1545">
      <w:pPr>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jc w:val="right"/>
      </w:pPr>
    </w:p>
    <w:p w14:paraId="0DE9F993" w14:textId="77777777" w:rsidR="00E21208" w:rsidRDefault="00E21208" w:rsidP="00E21208">
      <w:pPr>
        <w:keepNext/>
        <w:jc w:val="center"/>
      </w:pPr>
      <w:r>
        <w:rPr>
          <w:noProof/>
        </w:rPr>
        <w:lastRenderedPageBreak/>
        <w:drawing>
          <wp:inline distT="0" distB="0" distL="0" distR="0" wp14:anchorId="00B20018" wp14:editId="47BA3916">
            <wp:extent cx="3584296" cy="3728357"/>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91574" cy="3735927"/>
                    </a:xfrm>
                    <a:prstGeom prst="rect">
                      <a:avLst/>
                    </a:prstGeom>
                  </pic:spPr>
                </pic:pic>
              </a:graphicData>
            </a:graphic>
          </wp:inline>
        </w:drawing>
      </w:r>
    </w:p>
    <w:p w14:paraId="6418240A" w14:textId="77777777" w:rsidR="00E21208" w:rsidRPr="005C045D" w:rsidRDefault="00E21208" w:rsidP="00E21208">
      <w:pPr>
        <w:spacing w:line="240" w:lineRule="auto"/>
        <w:jc w:val="center"/>
        <w:rPr>
          <w:sz w:val="20"/>
          <w:szCs w:val="20"/>
        </w:rPr>
      </w:pPr>
    </w:p>
    <w:p w14:paraId="0D2B70D9" w14:textId="77777777" w:rsidR="00E21208" w:rsidRPr="005C045D" w:rsidRDefault="00E21208" w:rsidP="00E21208">
      <w:pPr>
        <w:spacing w:line="240" w:lineRule="auto"/>
        <w:ind w:firstLine="0"/>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4C6C58">
        <w:rPr>
          <w:sz w:val="20"/>
          <w:szCs w:val="20"/>
        </w:rPr>
        <w:t>плоскостям</w:t>
      </w:r>
      <w:r w:rsidRPr="005C045D">
        <w:rPr>
          <w:sz w:val="20"/>
          <w:szCs w:val="20"/>
        </w:rPr>
        <w:t xml:space="preserve"> в ГПУ металлах</w:t>
      </w:r>
    </w:p>
    <w:p w14:paraId="0DE526D9" w14:textId="77777777" w:rsidR="00E21208" w:rsidRDefault="00E21208" w:rsidP="00E21208">
      <w:pPr>
        <w:pStyle w:val="ad"/>
        <w:spacing w:after="0"/>
        <w:ind w:firstLine="0"/>
        <w:jc w:val="both"/>
        <w:rPr>
          <w:iCs w:val="0"/>
          <w:color w:val="auto"/>
          <w:szCs w:val="24"/>
        </w:rPr>
      </w:pPr>
      <w:bookmarkStart w:id="40" w:name="_Ref38653607"/>
      <w:bookmarkStart w:id="41" w:name="_Ref38654163"/>
    </w:p>
    <w:p w14:paraId="296772F6" w14:textId="0E7D92FF" w:rsidR="00E21208" w:rsidRDefault="00E21208" w:rsidP="00E21208">
      <w:pPr>
        <w:pStyle w:val="ad"/>
        <w:spacing w:after="0"/>
        <w:ind w:firstLine="0"/>
      </w:pPr>
      <w:r w:rsidRPr="002B34EB">
        <w:t xml:space="preserve">Рисунок </w:t>
      </w:r>
      <w:r>
        <w:rPr>
          <w:noProof/>
        </w:rPr>
        <w:fldChar w:fldCharType="begin"/>
      </w:r>
      <w:r>
        <w:rPr>
          <w:noProof/>
        </w:rPr>
        <w:instrText xml:space="preserve"> STYLEREF 1 \s </w:instrText>
      </w:r>
      <w:r>
        <w:rPr>
          <w:noProof/>
        </w:rPr>
        <w:fldChar w:fldCharType="separate"/>
      </w:r>
      <w:r w:rsidR="008B084C">
        <w:rPr>
          <w:noProof/>
        </w:rPr>
        <w:t>2</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1</w:t>
      </w:r>
      <w:r>
        <w:rPr>
          <w:noProof/>
        </w:rPr>
        <w:fldChar w:fldCharType="end"/>
      </w:r>
      <w:r>
        <w:t xml:space="preserve"> –</w:t>
      </w:r>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40"/>
      <w:r>
        <w:t xml:space="preserve"> с зерном 200 мкм</w:t>
      </w:r>
      <w:r w:rsidRPr="002B34EB">
        <w:t xml:space="preserve"> </w:t>
      </w:r>
      <w:r>
        <w:fldChar w:fldCharType="begin" w:fldLock="1"/>
      </w:r>
      <w:r>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41"/>
    </w:p>
    <w:p w14:paraId="20BC000D" w14:textId="77777777" w:rsidR="00E21208" w:rsidRDefault="00E21208" w:rsidP="00E21208">
      <w:pPr>
        <w:pStyle w:val="ad"/>
        <w:spacing w:after="0"/>
      </w:pPr>
    </w:p>
    <w:p w14:paraId="5A1D056B" w14:textId="1B57AF3A" w:rsidR="00726FCF" w:rsidRDefault="004D1545" w:rsidP="00E21208">
      <w:r w:rsidRPr="00594C04">
        <w:t>Тогда исходя из рисунка</w:t>
      </w:r>
      <w:r w:rsidR="006F2AFA">
        <w:t xml:space="preserve"> </w:t>
      </w:r>
      <w:r w:rsidR="004C6C58">
        <w:rPr>
          <w:noProof/>
        </w:rPr>
        <w:t xml:space="preserve">2.1 </w:t>
      </w:r>
      <w:r w:rsidRPr="00594C04">
        <w:t xml:space="preserve">можно сделать вывод, что основным механизмом деформации является </w:t>
      </w:r>
      <w:r w:rsidR="00E17A0F">
        <w:t>дислокационная ползучесть по степенному закону.</w:t>
      </w:r>
    </w:p>
    <w:p w14:paraId="0CD5911F" w14:textId="6918A2F3" w:rsidR="004D1545" w:rsidRPr="00E4303B" w:rsidRDefault="004D1545" w:rsidP="00E4303B">
      <w:pPr>
        <w:rPr>
          <w:rFonts w:eastAsiaTheme="minorHAnsi"/>
        </w:rPr>
      </w:pPr>
      <w:r>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56A2DA70" w14:textId="18651694" w:rsidR="00091D9B" w:rsidRDefault="00977AF5" w:rsidP="0002067E">
      <w:r>
        <w:t>При условии, что</w:t>
      </w:r>
      <w:r w:rsidR="00091D9B">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4358D7" w:rsidP="00B07CF1">
            <w:pPr>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24F1BE27" w:rsidR="00B062ED" w:rsidRDefault="00E4303B" w:rsidP="00E4303B">
            <w:pPr>
              <w:ind w:firstLine="0"/>
            </w:pPr>
            <w:r>
              <w:t>(</w:t>
            </w:r>
            <w:r w:rsidR="00B062ED">
              <w:t>2)</w:t>
            </w:r>
          </w:p>
        </w:tc>
      </w:tr>
    </w:tbl>
    <w:p w14:paraId="69C08AFD" w14:textId="4FA5206D" w:rsidR="00977AF5" w:rsidRDefault="00977AF5" w:rsidP="0002067E">
      <w:pPr>
        <w:ind w:firstLine="0"/>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4358D7"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7EBF357D" w:rsidR="00B062ED" w:rsidRDefault="00E4303B" w:rsidP="00E4303B">
            <w:pPr>
              <w:ind w:firstLine="0"/>
            </w:pPr>
            <w:r>
              <w:t>(</w:t>
            </w:r>
            <w:r w:rsidR="00B062ED">
              <w:t>3)</w:t>
            </w:r>
          </w:p>
        </w:tc>
      </w:tr>
      <w:tr w:rsidR="00B062ED" w14:paraId="236309EC" w14:textId="77777777" w:rsidTr="00B062ED">
        <w:tc>
          <w:tcPr>
            <w:tcW w:w="9039" w:type="dxa"/>
          </w:tcPr>
          <w:p w14:paraId="5791FF43" w14:textId="52C9BA9B" w:rsidR="00B062ED" w:rsidRDefault="004358D7"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6521DF9B" w:rsidR="00B062ED" w:rsidRDefault="00E4303B" w:rsidP="00E4303B">
            <w:pPr>
              <w:ind w:firstLine="0"/>
            </w:pPr>
            <w:r>
              <w:t>(</w:t>
            </w:r>
            <w:r w:rsidR="00B062ED">
              <w:t>4)</w:t>
            </w:r>
          </w:p>
        </w:tc>
      </w:tr>
      <w:tr w:rsidR="00B062ED" w14:paraId="4FE91CA5" w14:textId="77777777" w:rsidTr="00B062ED">
        <w:tc>
          <w:tcPr>
            <w:tcW w:w="9039" w:type="dxa"/>
          </w:tcPr>
          <w:p w14:paraId="0A43670E" w14:textId="2650A5CA" w:rsidR="00B062ED" w:rsidRDefault="004358D7"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2165C4AC" w:rsidR="00B062ED" w:rsidRDefault="00E4303B" w:rsidP="00E4303B">
            <w:pPr>
              <w:ind w:firstLine="0"/>
            </w:pPr>
            <w:r>
              <w:t>(</w:t>
            </w:r>
            <w:r w:rsidR="00B062ED">
              <w:t>5)</w:t>
            </w:r>
          </w:p>
        </w:tc>
      </w:tr>
      <w:tr w:rsidR="00B062ED" w14:paraId="4E4E01F3" w14:textId="77777777" w:rsidTr="00B062ED">
        <w:tc>
          <w:tcPr>
            <w:tcW w:w="9039" w:type="dxa"/>
          </w:tcPr>
          <w:p w14:paraId="3CFCB837" w14:textId="6D425B35" w:rsidR="00B062ED" w:rsidRDefault="004358D7"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449169FB" w:rsidR="00B062ED" w:rsidRDefault="00E4303B" w:rsidP="00E4303B">
            <w:pPr>
              <w:ind w:firstLine="0"/>
            </w:pPr>
            <w:r>
              <w:t>(</w:t>
            </w:r>
            <w:r w:rsidR="00B062ED">
              <w:t>6)</w:t>
            </w:r>
          </w:p>
        </w:tc>
      </w:tr>
    </w:tbl>
    <w:p w14:paraId="0CE07739" w14:textId="7BC81D92" w:rsidR="00726FCF" w:rsidRDefault="00B062ED" w:rsidP="0002067E">
      <w:pPr>
        <w:rPr>
          <w:noProof/>
        </w:rPr>
      </w:pP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D94AD2">
        <w:rPr>
          <w:noProof/>
        </w:rPr>
        <w:t>2.2.</w:t>
      </w:r>
    </w:p>
    <w:p w14:paraId="472357E2" w14:textId="77777777" w:rsidR="0088238A" w:rsidRDefault="0088238A" w:rsidP="0002067E"/>
    <w:p w14:paraId="0AAEC3A3" w14:textId="3871F60D" w:rsidR="00911158" w:rsidRPr="00556F55" w:rsidRDefault="00911158" w:rsidP="00911158">
      <w:pPr>
        <w:pStyle w:val="af"/>
      </w:pPr>
      <w:bookmarkStart w:id="42" w:name="_Ref3865725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2</w:t>
      </w:r>
      <w:r w:rsidR="0033326D">
        <w:rPr>
          <w:noProof/>
        </w:rPr>
        <w:fldChar w:fldCharType="end"/>
      </w:r>
      <w:bookmarkEnd w:id="42"/>
      <w:r w:rsidR="004F6A1B">
        <w:rPr>
          <w:noProof/>
        </w:rPr>
        <w:t xml:space="preserve"> </w:t>
      </w:r>
      <w:r w:rsidR="00E65E3C">
        <w:rPr>
          <w:noProof/>
        </w:rPr>
        <w:t>–</w:t>
      </w:r>
      <w:r w:rsidR="00E65E3C" w:rsidRPr="00E65E3C">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6"/>
        <w:tblW w:w="5000" w:type="pct"/>
        <w:tblLook w:val="04A0" w:firstRow="1" w:lastRow="0" w:firstColumn="1" w:lastColumn="0" w:noHBand="0" w:noVBand="1"/>
      </w:tblPr>
      <w:tblGrid>
        <w:gridCol w:w="3504"/>
        <w:gridCol w:w="2023"/>
        <w:gridCol w:w="2023"/>
        <w:gridCol w:w="2021"/>
      </w:tblGrid>
      <w:tr w:rsidR="00AC227F" w14:paraId="589A8CBD" w14:textId="77777777" w:rsidTr="00E65E3C">
        <w:tc>
          <w:tcPr>
            <w:tcW w:w="1830" w:type="pct"/>
            <w:tcBorders>
              <w:tl2br w:val="nil"/>
            </w:tcBorders>
            <w:vAlign w:val="center"/>
          </w:tcPr>
          <w:p w14:paraId="49DC16E4" w14:textId="6251B872" w:rsidR="00AC227F" w:rsidRDefault="00504DAE" w:rsidP="00B74D6E">
            <w:pPr>
              <w:ind w:firstLine="0"/>
              <w:jc w:val="left"/>
            </w:pPr>
            <w:r>
              <w:t>№</w:t>
            </w:r>
          </w:p>
        </w:tc>
        <w:tc>
          <w:tcPr>
            <w:tcW w:w="1057" w:type="pct"/>
            <w:vAlign w:val="center"/>
          </w:tcPr>
          <w:p w14:paraId="1B6712DB" w14:textId="741DE5AC" w:rsidR="00AC227F" w:rsidRPr="00504DAE" w:rsidRDefault="00504DAE" w:rsidP="00B74D6E">
            <w:pPr>
              <w:ind w:firstLine="0"/>
              <w:jc w:val="center"/>
            </w:pPr>
            <w:r>
              <w:t>1</w:t>
            </w:r>
          </w:p>
        </w:tc>
        <w:tc>
          <w:tcPr>
            <w:tcW w:w="1057" w:type="pct"/>
            <w:vAlign w:val="center"/>
          </w:tcPr>
          <w:p w14:paraId="5C4B0FDB" w14:textId="3A00E5C8" w:rsidR="00AC227F" w:rsidRPr="00504DAE" w:rsidRDefault="00504DAE" w:rsidP="00B74D6E">
            <w:pPr>
              <w:ind w:firstLine="0"/>
              <w:jc w:val="center"/>
            </w:pPr>
            <w:r>
              <w:t>2</w:t>
            </w:r>
          </w:p>
        </w:tc>
        <w:tc>
          <w:tcPr>
            <w:tcW w:w="1057" w:type="pct"/>
            <w:vAlign w:val="center"/>
          </w:tcPr>
          <w:p w14:paraId="46AC3C85" w14:textId="4F7BEB85" w:rsidR="00AC227F" w:rsidRPr="00504DAE" w:rsidRDefault="00504DAE" w:rsidP="00B74D6E">
            <w:pPr>
              <w:ind w:firstLine="0"/>
              <w:jc w:val="center"/>
            </w:pPr>
            <w:r>
              <w:t>3</w:t>
            </w:r>
          </w:p>
        </w:tc>
      </w:tr>
      <w:tr w:rsidR="00911158" w14:paraId="5FC701CC" w14:textId="77777777" w:rsidTr="00E65E3C">
        <w:tc>
          <w:tcPr>
            <w:tcW w:w="1830" w:type="pct"/>
            <w:tcBorders>
              <w:tl2br w:val="nil"/>
            </w:tcBorders>
            <w:vAlign w:val="center"/>
          </w:tcPr>
          <w:p w14:paraId="25E814CC" w14:textId="527147DE" w:rsidR="00911158" w:rsidRDefault="00504DAE" w:rsidP="00B74D6E">
            <w:pPr>
              <w:ind w:firstLine="0"/>
              <w:jc w:val="left"/>
            </w:pPr>
            <w:r>
              <w:t>Состав</w:t>
            </w:r>
          </w:p>
        </w:tc>
        <w:tc>
          <w:tcPr>
            <w:tcW w:w="1057" w:type="pct"/>
            <w:vAlign w:val="center"/>
          </w:tcPr>
          <w:p w14:paraId="5372AF59" w14:textId="078B8156" w:rsidR="00911158" w:rsidRDefault="00911158" w:rsidP="00B74D6E">
            <w:pPr>
              <w:ind w:firstLine="0"/>
              <w:jc w:val="center"/>
            </w:pPr>
            <w:r w:rsidRPr="0045251C">
              <w:rPr>
                <w:lang w:val="en-US"/>
              </w:rPr>
              <w:t>18%</w:t>
            </w:r>
            <w:r w:rsidRPr="00984A7D">
              <w:rPr>
                <w:lang w:val="en-US"/>
              </w:rPr>
              <w:t>Cr</w:t>
            </w:r>
            <w:r w:rsidRPr="0045251C">
              <w:rPr>
                <w:lang w:val="en-US"/>
              </w:rPr>
              <w:t>+10%</w:t>
            </w:r>
            <w:r w:rsidRPr="00984A7D">
              <w:rPr>
                <w:lang w:val="en-US"/>
              </w:rPr>
              <w:t>Ni</w:t>
            </w:r>
          </w:p>
        </w:tc>
        <w:tc>
          <w:tcPr>
            <w:tcW w:w="1057" w:type="pct"/>
            <w:vAlign w:val="center"/>
          </w:tcPr>
          <w:p w14:paraId="71BDCFFB" w14:textId="54836AE7" w:rsidR="00911158" w:rsidRDefault="00911158"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057" w:type="pct"/>
            <w:vAlign w:val="center"/>
          </w:tcPr>
          <w:p w14:paraId="19E0CA8B" w14:textId="013CAE37" w:rsidR="00911158" w:rsidRDefault="00911158" w:rsidP="00B74D6E">
            <w:pPr>
              <w:ind w:firstLine="0"/>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E65E3C">
        <w:tc>
          <w:tcPr>
            <w:tcW w:w="1830" w:type="pct"/>
            <w:vAlign w:val="center"/>
          </w:tcPr>
          <w:p w14:paraId="709CDE00" w14:textId="206BB3DE" w:rsidR="00911158" w:rsidRPr="005F6B7E" w:rsidRDefault="004358D7"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1057" w:type="pct"/>
            <w:vAlign w:val="center"/>
          </w:tcPr>
          <w:p w14:paraId="4CFD9F9C" w14:textId="4036D28A" w:rsidR="00911158" w:rsidRPr="005F6B7E" w:rsidRDefault="00BB78E7" w:rsidP="00B74D6E">
            <w:pPr>
              <w:ind w:firstLine="0"/>
              <w:jc w:val="center"/>
            </w:pPr>
            <w:r w:rsidRPr="005F6B7E">
              <w:t>434</w:t>
            </w:r>
          </w:p>
        </w:tc>
        <w:tc>
          <w:tcPr>
            <w:tcW w:w="1057" w:type="pct"/>
            <w:vAlign w:val="center"/>
          </w:tcPr>
          <w:p w14:paraId="38E0F605" w14:textId="0503EE4B" w:rsidR="00911158" w:rsidRPr="005F6B7E" w:rsidRDefault="00576902" w:rsidP="00B74D6E">
            <w:pPr>
              <w:ind w:firstLine="0"/>
              <w:jc w:val="center"/>
            </w:pPr>
            <w:r w:rsidRPr="005F6B7E">
              <w:t>517</w:t>
            </w:r>
          </w:p>
        </w:tc>
        <w:tc>
          <w:tcPr>
            <w:tcW w:w="1057" w:type="pct"/>
            <w:vAlign w:val="center"/>
          </w:tcPr>
          <w:p w14:paraId="294AE932" w14:textId="68EAC65C" w:rsidR="00911158" w:rsidRPr="00D23A43" w:rsidRDefault="00576902" w:rsidP="00B74D6E">
            <w:pPr>
              <w:ind w:firstLine="0"/>
              <w:jc w:val="center"/>
            </w:pPr>
            <w:r w:rsidRPr="00D23A43">
              <w:t>490</w:t>
            </w:r>
          </w:p>
        </w:tc>
      </w:tr>
      <w:tr w:rsidR="00576902" w14:paraId="5D00D9D7" w14:textId="77777777" w:rsidTr="00E65E3C">
        <w:tc>
          <w:tcPr>
            <w:tcW w:w="1830" w:type="pct"/>
            <w:vAlign w:val="center"/>
          </w:tcPr>
          <w:p w14:paraId="05CA32E3" w14:textId="01135970" w:rsidR="00576902" w:rsidRPr="005F6B7E" w:rsidRDefault="004358D7"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1057" w:type="pct"/>
            <w:vAlign w:val="center"/>
          </w:tcPr>
          <w:p w14:paraId="390EDAC0" w14:textId="27FA1403" w:rsidR="00576902" w:rsidRPr="005F6B7E" w:rsidRDefault="00576902" w:rsidP="00B74D6E">
            <w:pPr>
              <w:ind w:firstLine="0"/>
              <w:jc w:val="center"/>
            </w:pPr>
            <w:r w:rsidRPr="005F6B7E">
              <w:t>142</w:t>
            </w:r>
          </w:p>
        </w:tc>
        <w:tc>
          <w:tcPr>
            <w:tcW w:w="1057" w:type="pct"/>
            <w:vAlign w:val="center"/>
          </w:tcPr>
          <w:p w14:paraId="09EAB8A4" w14:textId="3FDE914E" w:rsidR="00576902" w:rsidRPr="005F6B7E" w:rsidRDefault="00576902" w:rsidP="00B74D6E">
            <w:pPr>
              <w:ind w:firstLine="0"/>
              <w:jc w:val="center"/>
            </w:pPr>
            <w:r w:rsidRPr="005F6B7E">
              <w:t>238</w:t>
            </w:r>
          </w:p>
        </w:tc>
        <w:tc>
          <w:tcPr>
            <w:tcW w:w="1057" w:type="pct"/>
            <w:vAlign w:val="center"/>
          </w:tcPr>
          <w:p w14:paraId="0CBA2A99" w14:textId="5239E38B" w:rsidR="00576902" w:rsidRPr="00D23A43" w:rsidRDefault="00576902" w:rsidP="00B74D6E">
            <w:pPr>
              <w:ind w:firstLine="0"/>
              <w:jc w:val="center"/>
            </w:pPr>
            <w:r w:rsidRPr="00D23A43">
              <w:t>234</w:t>
            </w:r>
          </w:p>
        </w:tc>
      </w:tr>
      <w:tr w:rsidR="00911158" w14:paraId="77FD0865" w14:textId="77777777" w:rsidTr="00E65E3C">
        <w:tc>
          <w:tcPr>
            <w:tcW w:w="1830" w:type="pct"/>
            <w:vAlign w:val="center"/>
          </w:tcPr>
          <w:p w14:paraId="04B1F808" w14:textId="3C3E7D91" w:rsidR="00911158" w:rsidRPr="005F6B7E" w:rsidRDefault="004358D7"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1057" w:type="pct"/>
            <w:vAlign w:val="center"/>
          </w:tcPr>
          <w:p w14:paraId="3A85061A" w14:textId="082A21A0" w:rsidR="00911158" w:rsidRPr="00AC227F" w:rsidRDefault="00B24F37" w:rsidP="00B74D6E">
            <w:pPr>
              <w:ind w:firstLine="0"/>
              <w:jc w:val="center"/>
              <w:rPr>
                <w:lang w:val="en-US"/>
              </w:rPr>
            </w:pPr>
            <w:r w:rsidRPr="00AC227F">
              <w:rPr>
                <w:lang w:val="en-US"/>
              </w:rPr>
              <w:t>228</w:t>
            </w:r>
          </w:p>
        </w:tc>
        <w:tc>
          <w:tcPr>
            <w:tcW w:w="1057" w:type="pct"/>
            <w:vAlign w:val="center"/>
          </w:tcPr>
          <w:p w14:paraId="1C47D9F5" w14:textId="5239AAA5" w:rsidR="00911158" w:rsidRPr="00AC227F" w:rsidRDefault="00AC227F" w:rsidP="00B74D6E">
            <w:pPr>
              <w:ind w:firstLine="0"/>
              <w:jc w:val="center"/>
            </w:pPr>
            <w:r w:rsidRPr="00AC227F">
              <w:t>370</w:t>
            </w:r>
          </w:p>
        </w:tc>
        <w:tc>
          <w:tcPr>
            <w:tcW w:w="1057" w:type="pct"/>
            <w:vAlign w:val="center"/>
          </w:tcPr>
          <w:p w14:paraId="0B813C90" w14:textId="7A3C88CF" w:rsidR="00911158" w:rsidRPr="00AC227F" w:rsidRDefault="00A15CD3" w:rsidP="00B74D6E">
            <w:pPr>
              <w:ind w:firstLine="0"/>
              <w:jc w:val="center"/>
            </w:pPr>
            <w:r w:rsidRPr="00AC227F">
              <w:t>450</w:t>
            </w:r>
          </w:p>
        </w:tc>
      </w:tr>
      <w:tr w:rsidR="00911158" w14:paraId="145C85A4" w14:textId="77777777" w:rsidTr="00E65E3C">
        <w:tc>
          <w:tcPr>
            <w:tcW w:w="1830" w:type="pct"/>
            <w:vAlign w:val="center"/>
          </w:tcPr>
          <w:p w14:paraId="413811B6" w14:textId="55570D01" w:rsidR="00911158" w:rsidRPr="005F6B7E" w:rsidRDefault="004358D7"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1057" w:type="pct"/>
            <w:vAlign w:val="center"/>
          </w:tcPr>
          <w:p w14:paraId="1F0C593F" w14:textId="34DF4EBA" w:rsidR="00911158" w:rsidRPr="00AC227F" w:rsidRDefault="00556F55" w:rsidP="00B74D6E">
            <w:pPr>
              <w:ind w:firstLine="0"/>
              <w:jc w:val="center"/>
            </w:pPr>
            <w:r w:rsidRPr="00AC227F">
              <w:t>2</w:t>
            </w:r>
            <w:r w:rsidR="00A15CD3" w:rsidRPr="00AC227F">
              <w:t>70</w:t>
            </w:r>
          </w:p>
        </w:tc>
        <w:tc>
          <w:tcPr>
            <w:tcW w:w="1057" w:type="pct"/>
            <w:vAlign w:val="center"/>
          </w:tcPr>
          <w:p w14:paraId="37C88F78" w14:textId="5CB11AAA" w:rsidR="00911158" w:rsidRPr="00AC227F" w:rsidRDefault="00AC227F" w:rsidP="00B74D6E">
            <w:pPr>
              <w:ind w:firstLine="0"/>
              <w:jc w:val="center"/>
              <w:rPr>
                <w:lang w:val="en-US"/>
              </w:rPr>
            </w:pPr>
            <w:r w:rsidRPr="00AC227F">
              <w:t>415</w:t>
            </w:r>
          </w:p>
        </w:tc>
        <w:tc>
          <w:tcPr>
            <w:tcW w:w="1057" w:type="pct"/>
            <w:vAlign w:val="center"/>
          </w:tcPr>
          <w:p w14:paraId="2434B04F" w14:textId="58F56CCC" w:rsidR="00911158" w:rsidRPr="00AC227F" w:rsidRDefault="006A7B39" w:rsidP="00B74D6E">
            <w:pPr>
              <w:ind w:firstLine="0"/>
              <w:jc w:val="center"/>
            </w:pPr>
            <w:r w:rsidRPr="00AC227F">
              <w:t>460</w:t>
            </w:r>
          </w:p>
        </w:tc>
      </w:tr>
    </w:tbl>
    <w:p w14:paraId="5F6160AE" w14:textId="77777777" w:rsidR="00911158" w:rsidRPr="00B062ED" w:rsidRDefault="00911158" w:rsidP="0088238A">
      <w:pPr>
        <w:ind w:firstLine="0"/>
      </w:pPr>
    </w:p>
    <w:p w14:paraId="2454E314" w14:textId="583B6946" w:rsidR="00D34C65" w:rsidRDefault="004D1545" w:rsidP="0002067E">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02067E">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02067E">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2067E">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 w14:paraId="003DE9F8" w14:textId="03FA8B79" w:rsidR="004D1545" w:rsidRDefault="004D1545" w:rsidP="0002067E">
      <w:pPr>
        <w:pStyle w:val="2"/>
      </w:pPr>
      <w:bookmarkStart w:id="43" w:name="_Toc6869009"/>
      <w:bookmarkStart w:id="44" w:name="_Toc39928403"/>
      <w:bookmarkStart w:id="45" w:name="_Toc39928651"/>
      <w:r>
        <w:t xml:space="preserve">Анализ </w:t>
      </w:r>
      <w:r w:rsidRPr="0002067E">
        <w:t>влияние</w:t>
      </w:r>
      <w:r>
        <w:t xml:space="preserve"> облучения на материал</w:t>
      </w:r>
      <w:bookmarkEnd w:id="43"/>
      <w:bookmarkEnd w:id="44"/>
      <w:bookmarkEnd w:id="45"/>
    </w:p>
    <w:p w14:paraId="5B96B147" w14:textId="7A428FAC" w:rsidR="004D1545" w:rsidRPr="003244E7" w:rsidRDefault="004D1545" w:rsidP="0002067E">
      <w:r>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E4303B">
        <w:tc>
          <w:tcPr>
            <w:tcW w:w="9039" w:type="dxa"/>
          </w:tcPr>
          <w:p w14:paraId="05F666A6" w14:textId="52E1C217" w:rsidR="003244E7" w:rsidRPr="003244E7" w:rsidRDefault="004358D7" w:rsidP="003244E7">
            <w:pPr>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m:t>
              </m:r>
              <m:r>
                <m:rPr>
                  <m:sty m:val="p"/>
                </m:rPr>
                <w:rPr>
                  <w:rFonts w:ascii="Cambria Math" w:hAnsi="Cambria Math"/>
                </w:rPr>
                <w:lastRenderedPageBreak/>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vAlign w:val="center"/>
          </w:tcPr>
          <w:p w14:paraId="58CC9CFC" w14:textId="624A452B" w:rsidR="003244E7" w:rsidRDefault="00E4303B" w:rsidP="00E4303B">
            <w:pPr>
              <w:ind w:firstLine="0"/>
              <w:jc w:val="center"/>
            </w:pPr>
            <w:r>
              <w:lastRenderedPageBreak/>
              <w:t>(</w:t>
            </w:r>
            <w:r w:rsidR="003244E7" w:rsidRPr="003244E7">
              <w:rPr>
                <w:lang w:val="en-US"/>
              </w:rPr>
              <w:t>7)</w:t>
            </w:r>
          </w:p>
        </w:tc>
      </w:tr>
    </w:tbl>
    <w:p w14:paraId="79CAC80A" w14:textId="668EB33E" w:rsidR="003244E7" w:rsidRPr="00EC052C" w:rsidRDefault="003244E7" w:rsidP="0002067E">
      <w:r>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jc w:val="center"/>
      </w:pP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7"/>
        <w:gridCol w:w="584"/>
      </w:tblGrid>
      <w:tr w:rsidR="003244E7" w14:paraId="72D5828A" w14:textId="77777777" w:rsidTr="00E4303B">
        <w:tc>
          <w:tcPr>
            <w:tcW w:w="4695" w:type="pct"/>
          </w:tcPr>
          <w:p w14:paraId="4C13734C" w14:textId="1FF88E95" w:rsidR="003244E7" w:rsidRDefault="004358D7" w:rsidP="00E51409">
            <w:pPr>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305" w:type="pct"/>
            <w:vAlign w:val="center"/>
          </w:tcPr>
          <w:p w14:paraId="213B165C" w14:textId="4A3EEFA4" w:rsidR="003244E7" w:rsidRDefault="00E4303B" w:rsidP="00E4303B">
            <w:pPr>
              <w:ind w:firstLine="0"/>
            </w:pPr>
            <w:r>
              <w:t>(</w:t>
            </w:r>
            <w:r w:rsidR="003244E7">
              <w:t>8</w:t>
            </w:r>
            <w:r w:rsidR="003244E7" w:rsidRPr="003244E7">
              <w:rPr>
                <w:lang w:val="en-US"/>
              </w:rPr>
              <w:t>)</w:t>
            </w:r>
          </w:p>
        </w:tc>
      </w:tr>
      <w:tr w:rsidR="00E51409" w14:paraId="08CCA8B5" w14:textId="77777777" w:rsidTr="00E4303B">
        <w:tc>
          <w:tcPr>
            <w:tcW w:w="4695" w:type="pct"/>
          </w:tcPr>
          <w:p w14:paraId="2CD85B69" w14:textId="3F8C6D93" w:rsidR="00E51409" w:rsidRDefault="004358D7" w:rsidP="00E51409">
            <w:pPr>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305" w:type="pct"/>
          </w:tcPr>
          <w:p w14:paraId="0337A54A" w14:textId="7099CD14" w:rsidR="00E51409" w:rsidRDefault="00E4303B" w:rsidP="00E4303B">
            <w:pPr>
              <w:ind w:firstLine="0"/>
            </w:pPr>
            <w:r>
              <w:t>(</w:t>
            </w:r>
            <w:r w:rsidR="00E51409">
              <w:t>9</w:t>
            </w:r>
            <w:r w:rsidR="00E51409" w:rsidRPr="003244E7">
              <w:rPr>
                <w:lang w:val="en-US"/>
              </w:rPr>
              <w:t>)</w:t>
            </w:r>
          </w:p>
        </w:tc>
      </w:tr>
    </w:tbl>
    <w:p w14:paraId="621E58F3" w14:textId="27E8ED6F" w:rsidR="00E51409" w:rsidRDefault="00E51409" w:rsidP="00E51409">
      <w:r>
        <w:t>В итоге получае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4303B">
        <w:tc>
          <w:tcPr>
            <w:tcW w:w="4674" w:type="pct"/>
          </w:tcPr>
          <w:p w14:paraId="701C93B1" w14:textId="4E392F51" w:rsidR="00E51409" w:rsidRPr="00EB5206" w:rsidRDefault="004358D7" w:rsidP="00E51409">
            <w:pPr>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26" w:type="pct"/>
            <w:vAlign w:val="center"/>
          </w:tcPr>
          <w:p w14:paraId="135ADA06" w14:textId="7FA91778" w:rsidR="00E51409" w:rsidRDefault="00E4303B" w:rsidP="00E4303B">
            <w:pPr>
              <w:ind w:firstLine="0"/>
              <w:jc w:val="center"/>
            </w:pPr>
            <w:r>
              <w:t>(</w:t>
            </w:r>
            <w:r w:rsidR="00E51409">
              <w:t>10</w:t>
            </w:r>
            <w:r w:rsidR="00E51409" w:rsidRPr="003244E7">
              <w:rPr>
                <w:lang w:val="en-US"/>
              </w:rPr>
              <w:t>)</w:t>
            </w:r>
          </w:p>
        </w:tc>
      </w:tr>
    </w:tbl>
    <w:p w14:paraId="6B37F93A" w14:textId="0B7F31CF" w:rsidR="00002F27" w:rsidRDefault="004D1545" w:rsidP="0002067E">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2067E">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 w14:paraId="01EA50F0" w14:textId="6200BCA1" w:rsidR="004D1545" w:rsidRDefault="004D1545" w:rsidP="0002067E">
      <w:pPr>
        <w:pStyle w:val="2"/>
      </w:pPr>
      <w:bookmarkStart w:id="46" w:name="_Toc6869010"/>
      <w:bookmarkStart w:id="47" w:name="_Toc39928404"/>
      <w:bookmarkStart w:id="48" w:name="_Toc39928652"/>
      <w:r w:rsidRPr="0002067E">
        <w:t>Радиационное</w:t>
      </w:r>
      <w:r w:rsidRPr="00665010">
        <w:t xml:space="preserve"> упрочнение</w:t>
      </w:r>
      <w:bookmarkEnd w:id="46"/>
      <w:bookmarkEnd w:id="47"/>
      <w:bookmarkEnd w:id="48"/>
    </w:p>
    <w:p w14:paraId="4F291733" w14:textId="29A69556" w:rsidR="00306942" w:rsidRDefault="004D1545" w:rsidP="0002067E">
      <w:r>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1950D30D" w:rsidR="00B104B2" w:rsidRDefault="00306942" w:rsidP="0002067E">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4C6C58">
        <w:t xml:space="preserve"> 2.2</w:t>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4CBD5537" w14:textId="77777777" w:rsidR="00E21208" w:rsidRDefault="00E21208" w:rsidP="00E21208">
      <w:pPr>
        <w:ind w:firstLine="0"/>
      </w:pPr>
    </w:p>
    <w:p w14:paraId="52B91355" w14:textId="2B101705" w:rsidR="00A20E50" w:rsidRDefault="00D94DB4" w:rsidP="00D94DB4">
      <w:pPr>
        <w:keepNext/>
        <w:jc w:val="center"/>
      </w:pPr>
      <w:r>
        <w:rPr>
          <w:noProof/>
        </w:rPr>
        <w:lastRenderedPageBreak/>
        <w:drawing>
          <wp:inline distT="0" distB="0" distL="0" distR="0" wp14:anchorId="289BF150" wp14:editId="201E1B4B">
            <wp:extent cx="3153508" cy="2743186"/>
            <wp:effectExtent l="0" t="0" r="8890" b="63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 r="378"/>
                    <a:stretch/>
                  </pic:blipFill>
                  <pic:spPr bwMode="auto">
                    <a:xfrm>
                      <a:off x="0" y="0"/>
                      <a:ext cx="3160972" cy="2749679"/>
                    </a:xfrm>
                    <a:prstGeom prst="rect">
                      <a:avLst/>
                    </a:prstGeom>
                    <a:ln>
                      <a:noFill/>
                    </a:ln>
                    <a:extLst>
                      <a:ext uri="{53640926-AAD7-44D8-BBD7-CCE9431645EC}">
                        <a14:shadowObscured xmlns:a14="http://schemas.microsoft.com/office/drawing/2010/main"/>
                      </a:ext>
                    </a:extLst>
                  </pic:spPr>
                </pic:pic>
              </a:graphicData>
            </a:graphic>
          </wp:inline>
        </w:drawing>
      </w:r>
    </w:p>
    <w:p w14:paraId="234FD989" w14:textId="77777777" w:rsidR="00E21208" w:rsidRDefault="00E21208" w:rsidP="00D94DB4">
      <w:pPr>
        <w:keepNext/>
        <w:jc w:val="center"/>
      </w:pPr>
    </w:p>
    <w:p w14:paraId="533AF381" w14:textId="0EDCA2AA" w:rsidR="00306942" w:rsidRDefault="00A20E50" w:rsidP="00E21208">
      <w:pPr>
        <w:pStyle w:val="ad"/>
        <w:spacing w:after="0"/>
        <w:rPr>
          <w:noProof/>
        </w:rPr>
      </w:pPr>
      <w:bookmarkStart w:id="49" w:name="_Ref38745767"/>
      <w:bookmarkStart w:id="50" w:name="_Ref38745743"/>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2</w:t>
      </w:r>
      <w:r w:rsidR="0011249B">
        <w:rPr>
          <w:noProof/>
        </w:rPr>
        <w:fldChar w:fldCharType="end"/>
      </w:r>
      <w:bookmarkEnd w:id="49"/>
      <w:r w:rsidR="00E21208">
        <w:t xml:space="preserve"> – </w:t>
      </w:r>
      <w:r w:rsidR="000B1F0A">
        <w:t>Моделирование числа</w:t>
      </w:r>
      <w:r w:rsidR="00BB6B4B">
        <w:t xml:space="preserve"> </w:t>
      </w:r>
      <w:r w:rsidR="00BB6B4B">
        <w:rPr>
          <w:noProof/>
        </w:rPr>
        <w:t xml:space="preserve">дислокационных петель в </w:t>
      </w:r>
      <w:bookmarkEnd w:id="50"/>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5ECBF461" w14:textId="77777777" w:rsidR="00E21208" w:rsidRPr="00ED233E" w:rsidRDefault="00E21208" w:rsidP="00E21208">
      <w:pPr>
        <w:pStyle w:val="ad"/>
        <w:spacing w:after="0"/>
      </w:pPr>
    </w:p>
    <w:p w14:paraId="669FCF2C" w14:textId="77777777" w:rsidR="00C11C4E" w:rsidRDefault="000B1F0A" w:rsidP="0002067E">
      <w:r>
        <w:t xml:space="preserve">Экспериментальные данные, свидетельствующие о наличии упрочнения приведены на рисунке </w:t>
      </w:r>
      <w:r w:rsidR="004C6C58">
        <w:t>2.3</w:t>
      </w:r>
      <w:r>
        <w:t>.</w:t>
      </w:r>
      <w:r w:rsidR="00DB6BD1">
        <w:t xml:space="preserve"> </w:t>
      </w:r>
    </w:p>
    <w:p w14:paraId="57799FDA" w14:textId="77777777" w:rsidR="00C11C4E" w:rsidRDefault="00C11C4E" w:rsidP="0002067E"/>
    <w:p w14:paraId="7783D32D" w14:textId="77777777" w:rsidR="00C11C4E" w:rsidRDefault="00C11C4E" w:rsidP="00C11C4E">
      <w:pPr>
        <w:spacing w:after="160" w:line="259" w:lineRule="auto"/>
        <w:ind w:firstLine="0"/>
        <w:contextualSpacing w:val="0"/>
        <w:jc w:val="center"/>
      </w:pPr>
      <w:r>
        <w:rPr>
          <w:noProof/>
        </w:rPr>
        <w:drawing>
          <wp:inline distT="0" distB="0" distL="0" distR="0" wp14:anchorId="2FF2DB05" wp14:editId="0B60F931">
            <wp:extent cx="5177790" cy="3755349"/>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6691" cy="3776310"/>
                    </a:xfrm>
                    <a:prstGeom prst="rect">
                      <a:avLst/>
                    </a:prstGeom>
                  </pic:spPr>
                </pic:pic>
              </a:graphicData>
            </a:graphic>
          </wp:inline>
        </w:drawing>
      </w:r>
    </w:p>
    <w:p w14:paraId="17496F71" w14:textId="77777777" w:rsidR="00C11C4E" w:rsidRDefault="00C11C4E" w:rsidP="00C11C4E"/>
    <w:p w14:paraId="774512E5" w14:textId="0E462AB1" w:rsidR="00C11C4E" w:rsidRPr="004E5600" w:rsidRDefault="00C11C4E" w:rsidP="00C11C4E">
      <w:pPr>
        <w:pStyle w:val="ad"/>
        <w:ind w:firstLine="0"/>
      </w:pPr>
      <w:bookmarkStart w:id="51" w:name="_Ref38749681"/>
      <w:r w:rsidRPr="004E5600">
        <w:lastRenderedPageBreak/>
        <w:t xml:space="preserve">Рисунок </w:t>
      </w:r>
      <w:r w:rsidRPr="004E5600">
        <w:rPr>
          <w:noProof/>
        </w:rPr>
        <w:fldChar w:fldCharType="begin"/>
      </w:r>
      <w:r w:rsidRPr="004E5600">
        <w:rPr>
          <w:noProof/>
        </w:rPr>
        <w:instrText xml:space="preserve"> STYLEREF 1 \s </w:instrText>
      </w:r>
      <w:r w:rsidRPr="004E5600">
        <w:rPr>
          <w:noProof/>
        </w:rPr>
        <w:fldChar w:fldCharType="separate"/>
      </w:r>
      <w:r w:rsidR="008B084C">
        <w:rPr>
          <w:noProof/>
        </w:rPr>
        <w:t>2</w:t>
      </w:r>
      <w:r w:rsidRPr="004E5600">
        <w:rPr>
          <w:noProof/>
        </w:rPr>
        <w:fldChar w:fldCharType="end"/>
      </w:r>
      <w:r w:rsidRPr="004E5600">
        <w:t>.</w:t>
      </w:r>
      <w:r w:rsidRPr="004E5600">
        <w:rPr>
          <w:noProof/>
        </w:rPr>
        <w:fldChar w:fldCharType="begin"/>
      </w:r>
      <w:r w:rsidRPr="004E5600">
        <w:rPr>
          <w:noProof/>
        </w:rPr>
        <w:instrText xml:space="preserve"> SEQ Рисунок \* ARABIC \s 1 </w:instrText>
      </w:r>
      <w:r w:rsidRPr="004E5600">
        <w:rPr>
          <w:noProof/>
        </w:rPr>
        <w:fldChar w:fldCharType="separate"/>
      </w:r>
      <w:r w:rsidR="008B084C">
        <w:rPr>
          <w:noProof/>
        </w:rPr>
        <w:t>3</w:t>
      </w:r>
      <w:r w:rsidRPr="004E5600">
        <w:rPr>
          <w:noProof/>
        </w:rPr>
        <w:fldChar w:fldCharType="end"/>
      </w:r>
      <w:bookmarkEnd w:id="51"/>
      <w:r w:rsidRPr="004E5600">
        <w:t xml:space="preserve"> – Зависимость предела упругости и прочности от облучения для материалов основы при температуре 370℃</w:t>
      </w:r>
    </w:p>
    <w:p w14:paraId="694241B7" w14:textId="5704022A" w:rsidR="00350E67" w:rsidRDefault="00DB6BD1" w:rsidP="0002067E">
      <w:r>
        <w:t>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Pr="00DB6BD1">
        <w:t xml:space="preserve"> </w:t>
      </w:r>
      <w:r>
        <w:t>в обоих случаях, как и требуется.</w:t>
      </w:r>
    </w:p>
    <w:p w14:paraId="03653857" w14:textId="1ED3ADDB" w:rsidR="00306942" w:rsidRDefault="006A2CE7" w:rsidP="0002067E">
      <w:r>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rsidR="004C6C58">
        <w:t>2.4</w:t>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 w14:paraId="43F3FDF3" w14:textId="2C0F77F3" w:rsidR="00D94DB4" w:rsidRDefault="003E3451" w:rsidP="006A2CE7">
      <w:pPr>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04268" cy="2507116"/>
                    </a:xfrm>
                    <a:prstGeom prst="rect">
                      <a:avLst/>
                    </a:prstGeom>
                  </pic:spPr>
                </pic:pic>
              </a:graphicData>
            </a:graphic>
          </wp:inline>
        </w:drawing>
      </w:r>
    </w:p>
    <w:p w14:paraId="68797E24" w14:textId="77777777" w:rsidR="00E21208" w:rsidRDefault="00E21208" w:rsidP="006A2CE7">
      <w:pPr>
        <w:jc w:val="center"/>
      </w:pPr>
    </w:p>
    <w:p w14:paraId="62C9A5C8" w14:textId="202E1293" w:rsidR="004D1545" w:rsidRPr="006E0E59" w:rsidRDefault="006A2CE7" w:rsidP="00C11C4E">
      <w:pPr>
        <w:pStyle w:val="ad"/>
        <w:ind w:firstLine="0"/>
      </w:pPr>
      <w:bookmarkStart w:id="52" w:name="_Ref3875322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4</w:t>
      </w:r>
      <w:r w:rsidR="0011249B">
        <w:rPr>
          <w:noProof/>
        </w:rPr>
        <w:fldChar w:fldCharType="end"/>
      </w:r>
      <w:bookmarkEnd w:id="52"/>
      <w:r>
        <w:t xml:space="preserve"> </w:t>
      </w:r>
      <w:r w:rsidR="00E21208">
        <w:t>–</w:t>
      </w:r>
      <w:r>
        <w:t xml:space="preserve">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E774EC">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1]","plainTextFormattedCitation":"[21]","previouslyFormattedCitation":"[21]"},"properties":{"noteIndex":0},"schema":"https://github.com/citation-style-language/schema/raw/master/csl-citation.json"}</w:instrText>
      </w:r>
      <w:r w:rsidR="006E0E59">
        <w:rPr>
          <w:noProof/>
        </w:rPr>
        <w:fldChar w:fldCharType="separate"/>
      </w:r>
      <w:r w:rsidR="00E774EC" w:rsidRPr="00E774EC">
        <w:rPr>
          <w:noProof/>
        </w:rPr>
        <w:t>[21]</w:t>
      </w:r>
      <w:r w:rsidR="006E0E59">
        <w:rPr>
          <w:noProof/>
        </w:rPr>
        <w:fldChar w:fldCharType="end"/>
      </w:r>
    </w:p>
    <w:p w14:paraId="6CE9C331" w14:textId="39C17A82" w:rsidR="004D1545" w:rsidRDefault="006E0E59" w:rsidP="0002067E">
      <w:pPr>
        <w:rPr>
          <w:rFonts w:eastAsiaTheme="minorHAnsi"/>
        </w:rPr>
      </w:pPr>
      <w:r>
        <w:rPr>
          <w:rFonts w:eastAsiaTheme="minorHAnsi"/>
        </w:rPr>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rPr>
          <w:rFonts w:eastAsiaTheme="minorHAnsi"/>
        </w:rPr>
      </w:pPr>
    </w:p>
    <w:p w14:paraId="5EF23153" w14:textId="3488EAFD" w:rsidR="004D1545" w:rsidRPr="000F45CC" w:rsidRDefault="004D1545" w:rsidP="0002067E">
      <w:pPr>
        <w:pStyle w:val="2"/>
      </w:pPr>
      <w:bookmarkStart w:id="53" w:name="_Toc6869011"/>
      <w:bookmarkStart w:id="54" w:name="_Toc39928405"/>
      <w:bookmarkStart w:id="55" w:name="_Toc39928653"/>
      <w:r w:rsidRPr="0002067E">
        <w:t>Радиационное</w:t>
      </w:r>
      <w:r w:rsidRPr="000F45CC">
        <w:t xml:space="preserve"> </w:t>
      </w:r>
      <w:proofErr w:type="spellStart"/>
      <w:r w:rsidRPr="000F45CC">
        <w:t>охрупчивание</w:t>
      </w:r>
      <w:bookmarkEnd w:id="53"/>
      <w:bookmarkEnd w:id="54"/>
      <w:bookmarkEnd w:id="55"/>
      <w:proofErr w:type="spellEnd"/>
    </w:p>
    <w:p w14:paraId="0C5B272E" w14:textId="4E859FCC" w:rsidR="004D1545" w:rsidRDefault="004D1545" w:rsidP="0002067E">
      <w:pPr>
        <w:rPr>
          <w:rFonts w:eastAsiaTheme="minorHAnsi"/>
        </w:rPr>
      </w:pPr>
      <w:r>
        <w:rPr>
          <w:rFonts w:eastAsiaTheme="minorHAnsi"/>
        </w:rPr>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xml:space="preserve">℃. При рабочей температуре в </w:t>
      </w:r>
      <w:r w:rsidR="00D85A27">
        <w:rPr>
          <w:rFonts w:eastAsiaTheme="minorHAnsi"/>
        </w:rPr>
        <w:lastRenderedPageBreak/>
        <w:t>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2596C1D2" w:rsidR="009C54C5" w:rsidRDefault="009C54C5" w:rsidP="0002067E">
      <w:pPr>
        <w:rPr>
          <w:rFonts w:eastAsiaTheme="minorHAnsi"/>
        </w:rPr>
      </w:pPr>
      <w:r>
        <w:rPr>
          <w:rFonts w:eastAsiaTheme="minorHAnsi"/>
        </w:rPr>
        <w:t xml:space="preserve">Из рисунка </w:t>
      </w:r>
      <w:r w:rsidR="00E44B73">
        <w:rPr>
          <w:rFonts w:eastAsiaTheme="minorHAnsi"/>
        </w:rPr>
        <w:t>2.5</w:t>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что хорошо коррелирует с существенным радиационным упрочнением (</w:t>
      </w:r>
      <w:r w:rsidR="00E44B73">
        <w:rPr>
          <w:rFonts w:eastAsiaTheme="minorHAnsi"/>
        </w:rPr>
        <w:t>рисунок 2.5</w:t>
      </w:r>
      <w:r>
        <w:rPr>
          <w:rFonts w:eastAsiaTheme="minorHAnsi"/>
        </w:rPr>
        <w:t>): пик радиационного упрочнения приходится на минимальную точку относительного удлинения.</w:t>
      </w:r>
    </w:p>
    <w:p w14:paraId="68DFF566" w14:textId="28BF3B09" w:rsidR="000D5FB0" w:rsidRDefault="00E21208" w:rsidP="00A23343">
      <w:pPr>
        <w:ind w:firstLine="0"/>
        <w:jc w:val="center"/>
        <w:rPr>
          <w:rFonts w:eastAsiaTheme="minorHAnsi"/>
        </w:rPr>
      </w:pPr>
      <w:r>
        <w:rPr>
          <w:noProof/>
        </w:rPr>
        <w:drawing>
          <wp:inline distT="0" distB="0" distL="0" distR="0" wp14:anchorId="6CDE061B" wp14:editId="4CA4FA4F">
            <wp:extent cx="5220970" cy="223181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49349" cy="2243949"/>
                    </a:xfrm>
                    <a:prstGeom prst="rect">
                      <a:avLst/>
                    </a:prstGeom>
                  </pic:spPr>
                </pic:pic>
              </a:graphicData>
            </a:graphic>
          </wp:inline>
        </w:drawing>
      </w:r>
    </w:p>
    <w:p w14:paraId="150158DE" w14:textId="0748F283" w:rsidR="00ED233E" w:rsidRDefault="00ED233E" w:rsidP="009C54C5">
      <w:pPr>
        <w:jc w:val="center"/>
        <w:rPr>
          <w:rFonts w:eastAsiaTheme="minorHAnsi"/>
          <w:sz w:val="20"/>
          <w:szCs w:val="20"/>
        </w:rPr>
      </w:pPr>
    </w:p>
    <w:p w14:paraId="4147F8D7" w14:textId="266345FF" w:rsidR="000D5FB0" w:rsidRPr="00E774EC" w:rsidRDefault="00ED233E" w:rsidP="009C54C5">
      <w:pPr>
        <w:jc w:val="center"/>
        <w:rPr>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4981102B" w14:textId="77777777" w:rsidR="00E21208" w:rsidRPr="00ED233E" w:rsidRDefault="00E21208" w:rsidP="009C54C5">
      <w:pPr>
        <w:jc w:val="center"/>
        <w:rPr>
          <w:rFonts w:eastAsiaTheme="minorHAnsi"/>
          <w:sz w:val="20"/>
          <w:szCs w:val="20"/>
        </w:rPr>
      </w:pPr>
    </w:p>
    <w:p w14:paraId="15B02619" w14:textId="0FE9306D" w:rsidR="000D5FB0" w:rsidRPr="00ED233E" w:rsidRDefault="009C54C5" w:rsidP="00C11C4E">
      <w:pPr>
        <w:pStyle w:val="ad"/>
        <w:ind w:firstLine="0"/>
        <w:rPr>
          <w:rFonts w:eastAsiaTheme="minorHAnsi"/>
        </w:rPr>
      </w:pPr>
      <w:bookmarkStart w:id="56" w:name="_Ref38798842"/>
      <w:bookmarkStart w:id="57" w:name="_Ref3879883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5</w:t>
      </w:r>
      <w:r w:rsidR="0011249B">
        <w:rPr>
          <w:noProof/>
        </w:rPr>
        <w:fldChar w:fldCharType="end"/>
      </w:r>
      <w:bookmarkEnd w:id="56"/>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57"/>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06EDB518" w14:textId="68490CAB" w:rsidR="001E3D14" w:rsidRDefault="00ED233E" w:rsidP="001E3D14">
      <w:pPr>
        <w:rPr>
          <w:rFonts w:eastAsiaTheme="minorHAnsi"/>
        </w:rPr>
      </w:pPr>
      <w:r>
        <w:rPr>
          <w:rFonts w:eastAsiaTheme="minorHAnsi"/>
        </w:rPr>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E44B73">
        <w:rPr>
          <w:rFonts w:eastAsiaTheme="minorHAnsi"/>
        </w:rPr>
        <w:t>2.</w:t>
      </w:r>
      <w:r w:rsidR="009B13AE">
        <w:rPr>
          <w:rFonts w:eastAsiaTheme="minorHAnsi"/>
        </w:rPr>
        <w:t>6</w:t>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p w14:paraId="0ADCA797" w14:textId="77777777" w:rsidR="001E3D14" w:rsidRDefault="001E3D14" w:rsidP="001E3D14">
      <w:pPr>
        <w:ind w:firstLine="0"/>
        <w:rPr>
          <w:rFonts w:eastAsiaTheme="minorHAnsi"/>
        </w:rPr>
      </w:pPr>
    </w:p>
    <w:p w14:paraId="28B16A72" w14:textId="00159932" w:rsidR="001E3D14" w:rsidRDefault="001E3D14" w:rsidP="00A23343">
      <w:pPr>
        <w:ind w:firstLine="0"/>
        <w:jc w:val="center"/>
        <w:rPr>
          <w:rFonts w:eastAsiaTheme="minorHAnsi"/>
        </w:rPr>
      </w:pPr>
      <w:r>
        <w:rPr>
          <w:noProof/>
        </w:rPr>
        <w:drawing>
          <wp:inline distT="0" distB="0" distL="0" distR="0" wp14:anchorId="57A2B541" wp14:editId="181BC653">
            <wp:extent cx="5485765" cy="1961968"/>
            <wp:effectExtent l="0" t="0" r="635" b="63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4597"/>
                    <a:stretch/>
                  </pic:blipFill>
                  <pic:spPr bwMode="auto">
                    <a:xfrm>
                      <a:off x="0" y="0"/>
                      <a:ext cx="5575712" cy="1994137"/>
                    </a:xfrm>
                    <a:prstGeom prst="rect">
                      <a:avLst/>
                    </a:prstGeom>
                    <a:ln>
                      <a:noFill/>
                    </a:ln>
                    <a:extLst>
                      <a:ext uri="{53640926-AAD7-44D8-BBD7-CCE9431645EC}">
                        <a14:shadowObscured xmlns:a14="http://schemas.microsoft.com/office/drawing/2010/main"/>
                      </a:ext>
                    </a:extLst>
                  </pic:spPr>
                </pic:pic>
              </a:graphicData>
            </a:graphic>
          </wp:inline>
        </w:drawing>
      </w:r>
    </w:p>
    <w:p w14:paraId="6ECE607E" w14:textId="29870BF6" w:rsidR="000D5FB0" w:rsidRPr="009B13AE" w:rsidRDefault="000D5FB0" w:rsidP="009B13AE">
      <w:pPr>
        <w:ind w:firstLine="0"/>
        <w:rPr>
          <w:rFonts w:eastAsiaTheme="minorHAnsi"/>
          <w:highlight w:val="yellow"/>
        </w:rPr>
      </w:pPr>
    </w:p>
    <w:p w14:paraId="3CE298E9" w14:textId="0C2AD08B" w:rsidR="00ED233E" w:rsidRPr="00ED233E" w:rsidRDefault="00ED233E" w:rsidP="00203DE0">
      <w:pPr>
        <w:pStyle w:val="ad"/>
        <w:spacing w:after="0"/>
        <w:rPr>
          <w:rFonts w:eastAsiaTheme="minorHAnsi"/>
        </w:rPr>
      </w:pPr>
      <w:r w:rsidRPr="001E3D14">
        <w:lastRenderedPageBreak/>
        <w:t xml:space="preserve">Рисунок </w:t>
      </w:r>
      <w:r w:rsidR="0011249B" w:rsidRPr="001E3D14">
        <w:rPr>
          <w:noProof/>
        </w:rPr>
        <w:fldChar w:fldCharType="begin"/>
      </w:r>
      <w:r w:rsidR="0011249B" w:rsidRPr="001E3D14">
        <w:rPr>
          <w:noProof/>
        </w:rPr>
        <w:instrText xml:space="preserve"> STYLEREF 1 \s </w:instrText>
      </w:r>
      <w:r w:rsidR="0011249B" w:rsidRPr="001E3D14">
        <w:rPr>
          <w:noProof/>
        </w:rPr>
        <w:fldChar w:fldCharType="separate"/>
      </w:r>
      <w:r w:rsidR="008B084C">
        <w:rPr>
          <w:noProof/>
        </w:rPr>
        <w:t>2</w:t>
      </w:r>
      <w:r w:rsidR="0011249B" w:rsidRPr="001E3D14">
        <w:rPr>
          <w:noProof/>
        </w:rPr>
        <w:fldChar w:fldCharType="end"/>
      </w:r>
      <w:r w:rsidR="00F5544A" w:rsidRPr="001E3D14">
        <w:t>.</w:t>
      </w:r>
      <w:r w:rsidR="0011249B" w:rsidRPr="001E3D14">
        <w:rPr>
          <w:noProof/>
        </w:rPr>
        <w:fldChar w:fldCharType="begin"/>
      </w:r>
      <w:r w:rsidR="0011249B" w:rsidRPr="001E3D14">
        <w:rPr>
          <w:noProof/>
        </w:rPr>
        <w:instrText xml:space="preserve"> SEQ Рисунок \* ARABIC \s 1 </w:instrText>
      </w:r>
      <w:r w:rsidR="0011249B" w:rsidRPr="001E3D14">
        <w:rPr>
          <w:noProof/>
        </w:rPr>
        <w:fldChar w:fldCharType="separate"/>
      </w:r>
      <w:r w:rsidR="008B084C">
        <w:rPr>
          <w:noProof/>
        </w:rPr>
        <w:t>6</w:t>
      </w:r>
      <w:r w:rsidR="0011249B" w:rsidRPr="001E3D14">
        <w:rPr>
          <w:noProof/>
        </w:rPr>
        <w:fldChar w:fldCharType="end"/>
      </w:r>
      <w:r w:rsidRPr="001E3D14">
        <w:t xml:space="preserve"> </w:t>
      </w:r>
      <w:r w:rsidR="00CD2676" w:rsidRPr="001E3D14">
        <w:t>–</w:t>
      </w:r>
      <w:r w:rsidRPr="001E3D14">
        <w:t xml:space="preserve"> Зависимость пластичности от </w:t>
      </w:r>
      <w:proofErr w:type="spellStart"/>
      <w:r w:rsidRPr="001E3D14">
        <w:t>флюенса</w:t>
      </w:r>
      <w:proofErr w:type="spellEnd"/>
      <w:r w:rsidRPr="001E3D14">
        <w:t xml:space="preserve"> облучения</w:t>
      </w:r>
      <w:r>
        <w:t xml:space="preserve"> </w:t>
      </w:r>
      <w:r w:rsidR="00586BC7">
        <w:fldChar w:fldCharType="begin" w:fldLock="1"/>
      </w:r>
      <w:r w:rsidR="00E774EC">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3]","plainTextFormattedCitation":"[22,23]","previouslyFormattedCitation":"[22,23]"},"properties":{"noteIndex":0},"schema":"https://github.com/citation-style-language/schema/raw/master/csl-citation.json"}</w:instrText>
      </w:r>
      <w:r w:rsidR="00586BC7">
        <w:fldChar w:fldCharType="separate"/>
      </w:r>
      <w:r w:rsidR="00E774EC" w:rsidRPr="00E774EC">
        <w:rPr>
          <w:noProof/>
        </w:rPr>
        <w:t>[22,23]</w:t>
      </w:r>
      <w:r w:rsidR="00586BC7">
        <w:fldChar w:fldCharType="end"/>
      </w:r>
    </w:p>
    <w:p w14:paraId="6B93D2FC" w14:textId="77777777" w:rsidR="00E31C40" w:rsidRDefault="00E31C40" w:rsidP="00ED0646">
      <w:pPr>
        <w:ind w:firstLine="0"/>
        <w:rPr>
          <w:rFonts w:eastAsiaTheme="minorHAnsi"/>
        </w:rPr>
      </w:pPr>
    </w:p>
    <w:p w14:paraId="53BF267B" w14:textId="3B8E400D" w:rsidR="004D1545" w:rsidRDefault="00E31C40" w:rsidP="0002067E">
      <w:pPr>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3DA777F8" w:rsidR="00283B38" w:rsidRDefault="004D5BC9" w:rsidP="0002067E">
      <w:pPr>
        <w:rPr>
          <w:rFonts w:eastAsiaTheme="minorHAnsi"/>
        </w:rPr>
      </w:pPr>
      <w:r>
        <w:rPr>
          <w:rFonts w:eastAsiaTheme="minorHAnsi"/>
        </w:rPr>
        <w:t xml:space="preserve">Также следует отметить, что в </w:t>
      </w:r>
      <w:proofErr w:type="spellStart"/>
      <w:r>
        <w:rPr>
          <w:rFonts w:eastAsiaTheme="minorHAnsi"/>
        </w:rPr>
        <w:t>аустенитных</w:t>
      </w:r>
      <w:proofErr w:type="spellEnd"/>
      <w:r>
        <w:rPr>
          <w:rFonts w:eastAsiaTheme="minorHAnsi"/>
        </w:rPr>
        <w:t xml:space="preserve">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E774EC">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4]","plainTextFormattedCitation":"[18,24]","previouslyFormattedCitation":"[18,24]"},"properties":{"noteIndex":0},"schema":"https://github.com/citation-style-language/schema/raw/master/csl-citation.json"}</w:instrText>
      </w:r>
      <w:r w:rsidR="0003421D">
        <w:rPr>
          <w:rFonts w:eastAsiaTheme="minorHAnsi"/>
        </w:rPr>
        <w:fldChar w:fldCharType="separate"/>
      </w:r>
      <w:r w:rsidR="00E774EC" w:rsidRPr="00E774EC">
        <w:rPr>
          <w:rFonts w:eastAsiaTheme="minorHAnsi"/>
          <w:noProof/>
        </w:rPr>
        <w:t>[18,24]</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9E359A3" w:rsidR="002864BA" w:rsidRPr="00A23343" w:rsidRDefault="002864BA" w:rsidP="00AC401D">
      <w:pPr>
        <w:ind w:firstLine="0"/>
        <w:rPr>
          <w:rFonts w:eastAsiaTheme="minorHAnsi"/>
          <w:b/>
          <w:color w:val="000000" w:themeColor="text1"/>
        </w:rPr>
      </w:pPr>
    </w:p>
    <w:p w14:paraId="673427FB" w14:textId="3CD93394" w:rsidR="004D1545" w:rsidRPr="000F45CC" w:rsidRDefault="004D1545" w:rsidP="00C11C4E">
      <w:pPr>
        <w:pStyle w:val="2"/>
      </w:pPr>
      <w:bookmarkStart w:id="58" w:name="_Toc6869012"/>
      <w:bookmarkStart w:id="59" w:name="_Toc39928406"/>
      <w:bookmarkStart w:id="60" w:name="_Toc39928654"/>
      <w:r>
        <w:t xml:space="preserve">Радиационное </w:t>
      </w:r>
      <w:r w:rsidRPr="0002067E">
        <w:t>распухание</w:t>
      </w:r>
      <w:bookmarkEnd w:id="58"/>
      <w:bookmarkEnd w:id="59"/>
      <w:bookmarkEnd w:id="60"/>
    </w:p>
    <w:p w14:paraId="08CC735A" w14:textId="5A04A6C2" w:rsidR="00131DF6" w:rsidRDefault="00EB2EC6" w:rsidP="0002067E">
      <w:pPr>
        <w:rPr>
          <w:rFonts w:eastAsiaTheme="minorHAnsi"/>
        </w:rPr>
      </w:pPr>
      <w:proofErr w:type="spellStart"/>
      <w:r>
        <w:rPr>
          <w:rFonts w:eastAsiaTheme="minorHAnsi"/>
        </w:rPr>
        <w:t>Аустенитные</w:t>
      </w:r>
      <w:proofErr w:type="spellEnd"/>
      <w:r>
        <w:rPr>
          <w:rFonts w:eastAsiaTheme="minorHAnsi"/>
        </w:rPr>
        <w:t xml:space="preserve"> сплавы имеют склонность к радиационному распуханию, которая зависит</w:t>
      </w:r>
      <w:r w:rsidR="004D1545">
        <w:rPr>
          <w:rFonts w:eastAsiaTheme="minorHAnsi"/>
        </w:rPr>
        <w:t xml:space="preserve"> </w:t>
      </w:r>
      <w:r>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81DD6D6" w:rsidR="00131DF6" w:rsidRDefault="00E44B73" w:rsidP="0002067E">
      <w:r>
        <w:rPr>
          <w:rFonts w:eastAsiaTheme="minorHAnsi"/>
        </w:rPr>
        <w:t>Рисунок 2.7</w:t>
      </w:r>
      <w:r w:rsidR="00EB2EC6">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E774EC">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5]","plainTextFormattedCitation":"[25]","previouslyFormattedCitation":"[25]"},"properties":{"noteIndex":0},"schema":"https://github.com/citation-style-language/schema/raw/master/csl-citation.json"}</w:instrText>
      </w:r>
      <w:r w:rsidR="00131DF6">
        <w:rPr>
          <w:rFonts w:eastAsiaTheme="minorHAnsi"/>
        </w:rPr>
        <w:fldChar w:fldCharType="separate"/>
      </w:r>
      <w:r w:rsidR="00E774EC" w:rsidRPr="00E774EC">
        <w:rPr>
          <w:rFonts w:eastAsiaTheme="minorHAnsi"/>
          <w:noProof/>
        </w:rPr>
        <w:t>[25]</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5A144723" w14:textId="77777777" w:rsidR="009B13AE" w:rsidRPr="00131DF6" w:rsidRDefault="009B13AE" w:rsidP="009B13AE">
      <w:pPr>
        <w:ind w:firstLine="0"/>
        <w:rPr>
          <w:rFonts w:eastAsiaTheme="minorHAnsi"/>
        </w:rPr>
      </w:pPr>
    </w:p>
    <w:p w14:paraId="3C6D09E5" w14:textId="56F9EF17" w:rsidR="00776DC6" w:rsidRDefault="00EB2EC6" w:rsidP="00776DC6">
      <w:pPr>
        <w:jc w:val="center"/>
        <w:rPr>
          <w:rFonts w:eastAsiaTheme="minorHAnsi"/>
        </w:rPr>
      </w:pPr>
      <w:r>
        <w:rPr>
          <w:noProof/>
        </w:rPr>
        <w:lastRenderedPageBreak/>
        <w:drawing>
          <wp:inline distT="0" distB="0" distL="0" distR="0" wp14:anchorId="7ECE72CF" wp14:editId="781F8ECA">
            <wp:extent cx="2817861" cy="3251611"/>
            <wp:effectExtent l="0" t="0" r="1905" b="635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0027" cy="3277189"/>
                    </a:xfrm>
                    <a:prstGeom prst="rect">
                      <a:avLst/>
                    </a:prstGeom>
                  </pic:spPr>
                </pic:pic>
              </a:graphicData>
            </a:graphic>
          </wp:inline>
        </w:drawing>
      </w:r>
    </w:p>
    <w:p w14:paraId="49765CBF" w14:textId="70AB3CA6" w:rsidR="00EB2EC6" w:rsidRDefault="00EB2EC6" w:rsidP="009B13AE">
      <w:pPr>
        <w:pStyle w:val="ad"/>
        <w:ind w:firstLine="0"/>
      </w:pPr>
      <w:bookmarkStart w:id="61" w:name="_Ref388178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7</w:t>
      </w:r>
      <w:r w:rsidR="0011249B">
        <w:rPr>
          <w:noProof/>
        </w:rPr>
        <w:fldChar w:fldCharType="end"/>
      </w:r>
      <w:bookmarkEnd w:id="61"/>
      <w:r>
        <w:t xml:space="preserve"> </w:t>
      </w:r>
      <w:r w:rsidR="009B13AE">
        <w:t>–</w:t>
      </w:r>
      <w:r>
        <w:t xml:space="preserve">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E774EC">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6]","plainTextFormattedCitation":"[26]","previouslyFormattedCitation":"[26]"},"properties":{"noteIndex":0},"schema":"https://github.com/citation-style-language/schema/raw/master/csl-citation.json"}</w:instrText>
      </w:r>
      <w:r>
        <w:fldChar w:fldCharType="separate"/>
      </w:r>
      <w:r w:rsidR="00E774EC" w:rsidRPr="00E774EC">
        <w:rPr>
          <w:noProof/>
        </w:rPr>
        <w:t>[26]</w:t>
      </w:r>
      <w:r>
        <w:fldChar w:fldCharType="end"/>
      </w:r>
    </w:p>
    <w:p w14:paraId="6E6DDA7B" w14:textId="0055C088" w:rsidR="004D1545" w:rsidRDefault="00590F57" w:rsidP="0002067E">
      <w:r>
        <w:rPr>
          <w:rFonts w:eastAsiaTheme="minorHAnsi"/>
        </w:rPr>
        <w:t xml:space="preserve">При низких температурах, таких как рабочая, </w:t>
      </w:r>
      <w:r w:rsidR="003F79E4">
        <w:rPr>
          <w:rFonts w:eastAsiaTheme="minorHAnsi"/>
        </w:rPr>
        <w:t xml:space="preserve">радиационное </w:t>
      </w:r>
      <w:r>
        <w:rPr>
          <w:rFonts w:eastAsiaTheme="minorHAnsi"/>
        </w:rPr>
        <w:t xml:space="preserve">распухание </w:t>
      </w:r>
      <w:proofErr w:type="spellStart"/>
      <w:r>
        <w:rPr>
          <w:rFonts w:eastAsiaTheme="minorHAnsi"/>
        </w:rPr>
        <w:t>аустенитных</w:t>
      </w:r>
      <w:proofErr w:type="spellEnd"/>
      <w:r>
        <w:rPr>
          <w:rFonts w:eastAsiaTheme="minorHAnsi"/>
        </w:rPr>
        <w:t xml:space="preserve"> сталей незначительно. Так график зависимости распухания от температуры для основы с 10% никеля представлен на</w:t>
      </w:r>
      <w:r w:rsidRPr="00590F57">
        <w:rPr>
          <w:rFonts w:eastAsiaTheme="minorHAnsi"/>
        </w:rPr>
        <w:t xml:space="preserve"> </w:t>
      </w:r>
      <w:r>
        <w:rPr>
          <w:rFonts w:eastAsiaTheme="minorHAnsi"/>
        </w:rPr>
        <w:t xml:space="preserve">рисунке </w:t>
      </w:r>
      <w:r w:rsidR="00E44B73">
        <w:rPr>
          <w:rFonts w:eastAsiaTheme="minorHAnsi"/>
        </w:rPr>
        <w:t>2.8</w:t>
      </w:r>
      <w:r>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74C7DC99" w14:textId="77777777" w:rsidR="009B13AE" w:rsidRPr="003F79E4" w:rsidRDefault="009B13AE" w:rsidP="009B13AE">
      <w:pPr>
        <w:ind w:firstLine="0"/>
        <w:rPr>
          <w:rFonts w:eastAsiaTheme="minorHAnsi"/>
        </w:rPr>
      </w:pPr>
    </w:p>
    <w:p w14:paraId="0AFD4308" w14:textId="3266C675" w:rsidR="00590F57" w:rsidRDefault="00590F57" w:rsidP="00590F57">
      <w:pPr>
        <w:pStyle w:val="ad"/>
        <w:keepNext/>
      </w:pPr>
      <w:r>
        <w:rPr>
          <w:noProof/>
        </w:rPr>
        <w:drawing>
          <wp:inline distT="0" distB="0" distL="0" distR="0" wp14:anchorId="60FA8C26" wp14:editId="5D65D82E">
            <wp:extent cx="2041525" cy="1133647"/>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59538" cy="1143650"/>
                    </a:xfrm>
                    <a:prstGeom prst="rect">
                      <a:avLst/>
                    </a:prstGeom>
                  </pic:spPr>
                </pic:pic>
              </a:graphicData>
            </a:graphic>
          </wp:inline>
        </w:drawing>
      </w:r>
    </w:p>
    <w:p w14:paraId="2BD83585" w14:textId="77777777" w:rsidR="009B13AE" w:rsidRDefault="009B13AE" w:rsidP="00590F57">
      <w:pPr>
        <w:pStyle w:val="ad"/>
        <w:keepNext/>
      </w:pPr>
    </w:p>
    <w:p w14:paraId="3A897AD0" w14:textId="5F9671BB" w:rsidR="003F79E4" w:rsidRDefault="00590F57" w:rsidP="00590F57">
      <w:pPr>
        <w:pStyle w:val="ad"/>
      </w:pPr>
      <w:bookmarkStart w:id="62" w:name="_Ref3889190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8</w:t>
      </w:r>
      <w:r w:rsidR="0011249B">
        <w:rPr>
          <w:noProof/>
        </w:rPr>
        <w:fldChar w:fldCharType="end"/>
      </w:r>
      <w:bookmarkEnd w:id="62"/>
      <w:r>
        <w:t xml:space="preserve"> </w:t>
      </w:r>
      <w:r w:rsidR="009B13AE">
        <w:t>–</w:t>
      </w:r>
      <w:r>
        <w:t xml:space="preserve">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9B13AE">
      <w:pPr>
        <w:pStyle w:val="ad"/>
        <w:spacing w:after="0"/>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2089FFF1" w:rsidR="00242007" w:rsidRDefault="00242007" w:rsidP="009B13AE">
      <w:pPr>
        <w:ind w:firstLine="0"/>
        <w:rPr>
          <w:rFonts w:eastAsiaTheme="minorHAnsi"/>
        </w:rPr>
      </w:pPr>
    </w:p>
    <w:p w14:paraId="07639DE4" w14:textId="148CFB42" w:rsidR="004D1545" w:rsidRDefault="003F79E4" w:rsidP="0002067E">
      <w:pPr>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531EE2">
      <w:pPr>
        <w:ind w:firstLine="0"/>
      </w:pPr>
    </w:p>
    <w:p w14:paraId="13ACFB63" w14:textId="6064A0E3" w:rsidR="004D1545" w:rsidRPr="00F3543E" w:rsidRDefault="004D1545" w:rsidP="00A23343">
      <w:pPr>
        <w:pStyle w:val="2"/>
      </w:pPr>
      <w:bookmarkStart w:id="63" w:name="_Toc6869013"/>
      <w:bookmarkStart w:id="64" w:name="_Toc39928407"/>
      <w:bookmarkStart w:id="65" w:name="_Toc39928655"/>
      <w:r w:rsidRPr="00A23343">
        <w:lastRenderedPageBreak/>
        <w:t>Радиационный</w:t>
      </w:r>
      <w:r w:rsidRPr="00F3543E">
        <w:t xml:space="preserve"> рост</w:t>
      </w:r>
      <w:bookmarkEnd w:id="63"/>
      <w:bookmarkEnd w:id="64"/>
      <w:bookmarkEnd w:id="65"/>
    </w:p>
    <w:p w14:paraId="6E34CA59" w14:textId="42E1294B" w:rsidR="004D1545" w:rsidRPr="00D96AB1" w:rsidRDefault="004D1545" w:rsidP="0002067E">
      <w:pPr>
        <w:rPr>
          <w:rFonts w:eastAsiaTheme="minorHAnsi"/>
        </w:rPr>
      </w:pPr>
      <w:r>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E774EC">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D96AB1">
        <w:rPr>
          <w:rFonts w:eastAsiaTheme="minorHAnsi"/>
        </w:rPr>
        <w:fldChar w:fldCharType="separate"/>
      </w:r>
      <w:r w:rsidR="00E774EC" w:rsidRPr="00E774EC">
        <w:rPr>
          <w:rFonts w:eastAsiaTheme="minorHAnsi"/>
          <w:noProof/>
        </w:rPr>
        <w:t>[23]</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E774EC">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7]","plainTextFormattedCitation":"[27]","previouslyFormattedCitation":"[27]"},"properties":{"noteIndex":0},"schema":"https://github.com/citation-style-language/schema/raw/master/csl-citation.json"}</w:instrText>
      </w:r>
      <w:r w:rsidR="003E09D1">
        <w:rPr>
          <w:rFonts w:eastAsiaTheme="minorHAnsi"/>
        </w:rPr>
        <w:fldChar w:fldCharType="separate"/>
      </w:r>
      <w:r w:rsidR="00E774EC" w:rsidRPr="00E774EC">
        <w:rPr>
          <w:rFonts w:eastAsiaTheme="minorHAnsi"/>
          <w:noProof/>
        </w:rPr>
        <w:t>[27]</w:t>
      </w:r>
      <w:r w:rsidR="003E09D1">
        <w:rPr>
          <w:rFonts w:eastAsiaTheme="minorHAnsi"/>
        </w:rPr>
        <w:fldChar w:fldCharType="end"/>
      </w:r>
      <w:r w:rsidR="00D96AB1" w:rsidRPr="00D96AB1">
        <w:rPr>
          <w:rFonts w:eastAsiaTheme="minorHAnsi"/>
        </w:rPr>
        <w:t xml:space="preserve"> </w:t>
      </w:r>
      <w:r w:rsidR="00D96AB1">
        <w:rPr>
          <w:rFonts w:eastAsiaTheme="minorHAnsi"/>
        </w:rPr>
        <w:t xml:space="preserve">указано, что в большинстве случаев радиационный рост в </w:t>
      </w:r>
      <w:proofErr w:type="spellStart"/>
      <w:r w:rsidR="00D96AB1">
        <w:rPr>
          <w:rFonts w:eastAsiaTheme="minorHAnsi"/>
        </w:rPr>
        <w:t>аустенитных</w:t>
      </w:r>
      <w:proofErr w:type="spellEnd"/>
      <w:r w:rsidR="00D96AB1">
        <w:rPr>
          <w:rFonts w:eastAsiaTheme="minorHAnsi"/>
        </w:rPr>
        <w:t xml:space="preserve"> сталях пренебрежимо мал.</w:t>
      </w:r>
    </w:p>
    <w:p w14:paraId="290EB897" w14:textId="77777777" w:rsidR="002864BA" w:rsidRPr="00F3543E" w:rsidRDefault="002864BA" w:rsidP="00242007"/>
    <w:p w14:paraId="7A4399CF" w14:textId="23ED0579" w:rsidR="004D1545" w:rsidRPr="00F3543E" w:rsidRDefault="004D1545" w:rsidP="00A23343">
      <w:pPr>
        <w:pStyle w:val="2"/>
      </w:pPr>
      <w:bookmarkStart w:id="66" w:name="_Toc6869014"/>
      <w:bookmarkStart w:id="67" w:name="_Toc39928408"/>
      <w:bookmarkStart w:id="68" w:name="_Toc39928656"/>
      <w:r w:rsidRPr="00A23343">
        <w:t>Радиационная</w:t>
      </w:r>
      <w:r>
        <w:t xml:space="preserve"> ползучесть</w:t>
      </w:r>
      <w:bookmarkEnd w:id="66"/>
      <w:bookmarkEnd w:id="67"/>
      <w:bookmarkEnd w:id="68"/>
    </w:p>
    <w:p w14:paraId="0E70A68B" w14:textId="17689238" w:rsidR="004D1545" w:rsidRDefault="00582016" w:rsidP="0002067E">
      <w:r>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t xml:space="preserve"> начинается еще до распухания</w:t>
      </w:r>
      <w:r w:rsidRPr="00582016">
        <w:t xml:space="preserve"> (</w:t>
      </w:r>
      <w:r>
        <w:t>при облучении менее 1 сна)</w:t>
      </w:r>
      <w:r w:rsidR="003F79E4">
        <w:t xml:space="preserve"> </w:t>
      </w:r>
      <w:r>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t xml:space="preserve">температуре намного большую скорость, чем термическая ползучесть </w:t>
      </w:r>
      <w:r>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fldChar w:fldCharType="separate"/>
      </w:r>
      <w:r w:rsidR="00E774EC" w:rsidRPr="00E774EC">
        <w:rPr>
          <w:noProof/>
        </w:rPr>
        <w:t>[23]</w:t>
      </w:r>
      <w:r>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E44B73">
        <w:t>2.9</w:t>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69EAC001" w14:textId="77777777" w:rsidR="00A23343" w:rsidRPr="00582016" w:rsidRDefault="00A23343" w:rsidP="0002067E"/>
    <w:p w14:paraId="12B1DE38" w14:textId="11DE6832" w:rsidR="004D1545" w:rsidRDefault="000E0AD8" w:rsidP="000E0AD8">
      <w:pPr>
        <w:jc w:val="center"/>
      </w:pPr>
      <w:r>
        <w:rPr>
          <w:noProof/>
        </w:rPr>
        <w:drawing>
          <wp:inline distT="0" distB="0" distL="0" distR="0" wp14:anchorId="1C501345" wp14:editId="4761EBA9">
            <wp:extent cx="3366373" cy="2959100"/>
            <wp:effectExtent l="0" t="0" r="5715"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93238" cy="2982715"/>
                    </a:xfrm>
                    <a:prstGeom prst="rect">
                      <a:avLst/>
                    </a:prstGeom>
                  </pic:spPr>
                </pic:pic>
              </a:graphicData>
            </a:graphic>
          </wp:inline>
        </w:drawing>
      </w:r>
    </w:p>
    <w:p w14:paraId="4CA6B4E7" w14:textId="658D50D1" w:rsidR="004D1545" w:rsidRDefault="004D1545" w:rsidP="004D1545">
      <w:pPr>
        <w:jc w:val="center"/>
      </w:pPr>
    </w:p>
    <w:p w14:paraId="15D667C5" w14:textId="19C7CAB1" w:rsidR="004D1545" w:rsidRPr="0045243A" w:rsidRDefault="00617F8F" w:rsidP="009B13AE">
      <w:pPr>
        <w:pStyle w:val="ad"/>
        <w:ind w:firstLine="0"/>
      </w:pPr>
      <w:bookmarkStart w:id="69" w:name="_Ref38892927"/>
      <w:r>
        <w:lastRenderedPageBreak/>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9</w:t>
      </w:r>
      <w:r w:rsidR="0011249B">
        <w:rPr>
          <w:noProof/>
        </w:rPr>
        <w:fldChar w:fldCharType="end"/>
      </w:r>
      <w:bookmarkEnd w:id="69"/>
      <w:r>
        <w:t xml:space="preserve"> </w:t>
      </w:r>
      <w:r w:rsidR="009B13AE">
        <w:t>–</w:t>
      </w:r>
      <w:r>
        <w:t xml:space="preserve">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45243A">
        <w:fldChar w:fldCharType="separate"/>
      </w:r>
      <w:r w:rsidR="00E774EC" w:rsidRPr="00E774EC">
        <w:rPr>
          <w:noProof/>
        </w:rPr>
        <w:t>[23]</w:t>
      </w:r>
      <w:r w:rsidR="0045243A">
        <w:fldChar w:fldCharType="end"/>
      </w:r>
    </w:p>
    <w:p w14:paraId="06720849" w14:textId="32A2E5A9" w:rsidR="004F2AAC" w:rsidRPr="004F2AAC" w:rsidRDefault="004B6BA0" w:rsidP="0002067E">
      <w:r>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E774EC">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8]","plainTextFormattedCitation":"[28]","previouslyFormattedCitation":"[28]"},"properties":{"noteIndex":0},"schema":"https://github.com/citation-style-language/schema/raw/master/csl-citation.json"}</w:instrText>
      </w:r>
      <w:r w:rsidR="004F2AAC">
        <w:fldChar w:fldCharType="separate"/>
      </w:r>
      <w:r w:rsidR="00E774EC" w:rsidRPr="00E774EC">
        <w:rPr>
          <w:noProof/>
        </w:rPr>
        <w:t>[28]</w:t>
      </w:r>
      <w:r w:rsidR="004F2AAC">
        <w:fldChar w:fldCharType="end"/>
      </w:r>
      <w:r w:rsidR="004F2AAC" w:rsidRPr="004F2AAC">
        <w:t xml:space="preserve"> </w:t>
      </w:r>
      <w:r w:rsidR="004F2AAC">
        <w:t>и рассчитывается по формуле</w:t>
      </w:r>
      <w:r w:rsidR="005662E4">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4303B">
        <w:trPr>
          <w:trHeight w:val="677"/>
        </w:trPr>
        <w:tc>
          <w:tcPr>
            <w:tcW w:w="4648" w:type="pct"/>
          </w:tcPr>
          <w:p w14:paraId="6D1CFA6E" w14:textId="1A10321C" w:rsidR="004F2AAC" w:rsidRPr="005662E4" w:rsidRDefault="004358D7" w:rsidP="005662E4">
            <w:pPr>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352" w:type="pct"/>
          </w:tcPr>
          <w:p w14:paraId="0BC04B3F" w14:textId="4A585740" w:rsidR="004F2AAC" w:rsidRPr="004F2AAC" w:rsidRDefault="00E4303B" w:rsidP="00E4303B">
            <w:pPr>
              <w:ind w:firstLine="0"/>
              <w:rPr>
                <w:lang w:val="en-US"/>
              </w:rPr>
            </w:pPr>
            <w:r>
              <w:t>(</w:t>
            </w:r>
            <w:r w:rsidR="004F2AAC">
              <w:rPr>
                <w:lang w:val="en-US"/>
              </w:rPr>
              <w:t>11)</w:t>
            </w:r>
          </w:p>
        </w:tc>
      </w:tr>
    </w:tbl>
    <w:p w14:paraId="0950A83C" w14:textId="1433789C" w:rsidR="004D1545" w:rsidRDefault="005662E4" w:rsidP="0002067E">
      <w:pPr>
        <w:ind w:firstLine="0"/>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1E0E2A9" w:rsidR="005662E4" w:rsidRDefault="005662E4" w:rsidP="0002067E">
      <w:r>
        <w:t xml:space="preserve">В нашем случае, </w:t>
      </w:r>
      <w:r w:rsidR="00E525F2">
        <w:t>так как распухание отсутствует, с учетом (11) деформация равна:</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4303B">
        <w:trPr>
          <w:trHeight w:val="168"/>
        </w:trPr>
        <w:tc>
          <w:tcPr>
            <w:tcW w:w="4648" w:type="pct"/>
          </w:tcPr>
          <w:p w14:paraId="464957EE" w14:textId="7B7DDC8D" w:rsidR="00E525F2" w:rsidRPr="00E525F2" w:rsidRDefault="00E525F2" w:rsidP="00AD61EF">
            <w:pPr>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352" w:type="pct"/>
          </w:tcPr>
          <w:p w14:paraId="06BF1A95" w14:textId="49A8681A" w:rsidR="00E525F2" w:rsidRPr="004F2AAC" w:rsidRDefault="00E4303B" w:rsidP="00E4303B">
            <w:pPr>
              <w:ind w:firstLine="0"/>
              <w:rPr>
                <w:lang w:val="en-US"/>
              </w:rPr>
            </w:pPr>
            <w:r>
              <w:t>(</w:t>
            </w:r>
            <w:r w:rsidR="00E525F2">
              <w:rPr>
                <w:lang w:val="en-US"/>
              </w:rPr>
              <w:t>1</w:t>
            </w:r>
            <w:r w:rsidR="00E525F2">
              <w:t>2</w:t>
            </w:r>
            <w:r w:rsidR="00E525F2">
              <w:rPr>
                <w:lang w:val="en-US"/>
              </w:rPr>
              <w:t>)</w:t>
            </w:r>
          </w:p>
        </w:tc>
      </w:tr>
    </w:tbl>
    <w:p w14:paraId="055EE1C8" w14:textId="72B4F7A9" w:rsidR="00E525F2" w:rsidRDefault="00E525F2" w:rsidP="0002067E">
      <w:r>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 w14:paraId="7652CE8D" w14:textId="18346EC9" w:rsidR="004D1545" w:rsidRPr="009B402B" w:rsidRDefault="004D1545" w:rsidP="0002067E">
      <w:pPr>
        <w:pStyle w:val="2"/>
      </w:pPr>
      <w:bookmarkStart w:id="70" w:name="_Toc6869015"/>
      <w:bookmarkStart w:id="71" w:name="_Toc39928409"/>
      <w:bookmarkStart w:id="72" w:name="_Toc39928657"/>
      <w:r w:rsidRPr="009B402B">
        <w:t xml:space="preserve">Анализ </w:t>
      </w:r>
      <w:r w:rsidRPr="0002067E">
        <w:t>взаимодействия</w:t>
      </w:r>
      <w:r w:rsidRPr="009B402B">
        <w:t xml:space="preserve"> основы и среды</w:t>
      </w:r>
      <w:bookmarkEnd w:id="70"/>
      <w:bookmarkEnd w:id="71"/>
      <w:bookmarkEnd w:id="72"/>
    </w:p>
    <w:p w14:paraId="61CADF5F" w14:textId="238E14F8" w:rsidR="004D1545" w:rsidRDefault="004D1545" w:rsidP="0002067E">
      <w:r>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1CC72A43" w:rsidR="00F15B7B" w:rsidRPr="00F519B1" w:rsidRDefault="007C3D46" w:rsidP="0002067E">
      <w:r>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2227B071" w:rsidR="004D1545" w:rsidRDefault="0047763F" w:rsidP="0002067E">
      <w:r>
        <w:t xml:space="preserve">Диаграмма </w:t>
      </w:r>
      <w:proofErr w:type="spellStart"/>
      <w:r>
        <w:t>Пурбе</w:t>
      </w:r>
      <w:proofErr w:type="spellEnd"/>
      <w:r>
        <w:t xml:space="preserve"> материала основы изображена на рисунке </w:t>
      </w:r>
      <w:r w:rsidR="00E44B73">
        <w:t>2.10</w:t>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67A89838" w14:textId="77777777" w:rsidR="009B13AE" w:rsidRPr="00EF61B3" w:rsidRDefault="009B13AE" w:rsidP="009B13AE">
      <w:pPr>
        <w:ind w:firstLine="0"/>
      </w:pPr>
    </w:p>
    <w:p w14:paraId="083F188C" w14:textId="4F6C6C46" w:rsidR="004D1545" w:rsidRPr="00B64763" w:rsidRDefault="00E21134" w:rsidP="00E21134">
      <w:pPr>
        <w:jc w:val="center"/>
      </w:pPr>
      <w:r>
        <w:rPr>
          <w:noProof/>
        </w:rPr>
        <w:lastRenderedPageBreak/>
        <w:drawing>
          <wp:inline distT="0" distB="0" distL="0" distR="0" wp14:anchorId="0D828ABB" wp14:editId="3E839B25">
            <wp:extent cx="2737284" cy="2705100"/>
            <wp:effectExtent l="0" t="0" r="635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8978" cy="2726539"/>
                    </a:xfrm>
                    <a:prstGeom prst="rect">
                      <a:avLst/>
                    </a:prstGeom>
                  </pic:spPr>
                </pic:pic>
              </a:graphicData>
            </a:graphic>
          </wp:inline>
        </w:drawing>
      </w:r>
    </w:p>
    <w:p w14:paraId="2DD71484" w14:textId="77777777" w:rsidR="0047763F" w:rsidRDefault="0047763F" w:rsidP="004D1545">
      <w:pPr>
        <w:jc w:val="center"/>
      </w:pPr>
    </w:p>
    <w:p w14:paraId="44BBDA95" w14:textId="1F2AC453" w:rsidR="00F15B7B" w:rsidRDefault="0047763F" w:rsidP="00F15B7B">
      <w:pPr>
        <w:pStyle w:val="ad"/>
      </w:pPr>
      <w:bookmarkStart w:id="73" w:name="_Ref389047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10</w:t>
      </w:r>
      <w:r w:rsidR="0011249B">
        <w:rPr>
          <w:noProof/>
        </w:rPr>
        <w:fldChar w:fldCharType="end"/>
      </w:r>
      <w:bookmarkEnd w:id="73"/>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F519B1">
        <w:fldChar w:fldCharType="separate"/>
      </w:r>
      <w:r w:rsidR="00E774EC" w:rsidRPr="00E774EC">
        <w:rPr>
          <w:noProof/>
        </w:rPr>
        <w:t>[29]</w:t>
      </w:r>
      <w:r w:rsidR="00F519B1">
        <w:fldChar w:fldCharType="end"/>
      </w:r>
    </w:p>
    <w:p w14:paraId="30929068" w14:textId="1A1BBBEF" w:rsidR="00F519B1" w:rsidRDefault="00F519B1" w:rsidP="0002067E">
      <w:r>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E44B73">
        <w:t>2.11</w:t>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fldChar w:fldCharType="separate"/>
      </w:r>
      <w:r w:rsidR="00E774EC" w:rsidRPr="00E774EC">
        <w:rPr>
          <w:noProof/>
        </w:rPr>
        <w:t>[29]</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5FFDB38F" w14:textId="77777777" w:rsidR="009B13AE" w:rsidRDefault="009B13AE" w:rsidP="009B13AE">
      <w:pPr>
        <w:ind w:firstLine="0"/>
      </w:pPr>
    </w:p>
    <w:p w14:paraId="176D7C6B" w14:textId="3381B9FC" w:rsidR="000E0AD8" w:rsidRDefault="000E0AD8" w:rsidP="000E0AD8">
      <w:pPr>
        <w:pStyle w:val="ad"/>
      </w:pPr>
      <w:r>
        <w:rPr>
          <w:noProof/>
        </w:rPr>
        <w:drawing>
          <wp:inline distT="0" distB="0" distL="0" distR="0" wp14:anchorId="12C8CE31" wp14:editId="1F87F176">
            <wp:extent cx="2509520" cy="2500378"/>
            <wp:effectExtent l="0" t="0" r="508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54142" cy="2544838"/>
                    </a:xfrm>
                    <a:prstGeom prst="rect">
                      <a:avLst/>
                    </a:prstGeom>
                  </pic:spPr>
                </pic:pic>
              </a:graphicData>
            </a:graphic>
          </wp:inline>
        </w:drawing>
      </w:r>
    </w:p>
    <w:p w14:paraId="26CDCCE0" w14:textId="2843BFA0" w:rsidR="00F519B1" w:rsidRDefault="00F519B1" w:rsidP="00F519B1">
      <w:pPr>
        <w:pStyle w:val="ad"/>
      </w:pPr>
    </w:p>
    <w:p w14:paraId="0C5841E1" w14:textId="3AE14633" w:rsidR="00176E6A" w:rsidRDefault="00F519B1" w:rsidP="009B13AE">
      <w:pPr>
        <w:pStyle w:val="ad"/>
        <w:spacing w:after="0"/>
        <w:ind w:firstLine="0"/>
      </w:pPr>
      <w:bookmarkStart w:id="74" w:name="_Ref38906555"/>
      <w:r w:rsidRPr="009B13AE">
        <w:t xml:space="preserve">Рисунок </w:t>
      </w:r>
      <w:r w:rsidR="0011249B" w:rsidRPr="009B13AE">
        <w:rPr>
          <w:noProof/>
        </w:rPr>
        <w:fldChar w:fldCharType="begin"/>
      </w:r>
      <w:r w:rsidR="0011249B" w:rsidRPr="009B13AE">
        <w:rPr>
          <w:noProof/>
        </w:rPr>
        <w:instrText xml:space="preserve"> STYLEREF 1 \s </w:instrText>
      </w:r>
      <w:r w:rsidR="0011249B" w:rsidRPr="009B13AE">
        <w:rPr>
          <w:noProof/>
        </w:rPr>
        <w:fldChar w:fldCharType="separate"/>
      </w:r>
      <w:r w:rsidR="008B084C">
        <w:rPr>
          <w:noProof/>
        </w:rPr>
        <w:t>2</w:t>
      </w:r>
      <w:r w:rsidR="0011249B" w:rsidRPr="009B13AE">
        <w:rPr>
          <w:noProof/>
        </w:rPr>
        <w:fldChar w:fldCharType="end"/>
      </w:r>
      <w:r w:rsidR="00F5544A" w:rsidRPr="009B13AE">
        <w:t>.</w:t>
      </w:r>
      <w:r w:rsidR="0011249B" w:rsidRPr="009B13AE">
        <w:rPr>
          <w:noProof/>
        </w:rPr>
        <w:fldChar w:fldCharType="begin"/>
      </w:r>
      <w:r w:rsidR="0011249B" w:rsidRPr="009B13AE">
        <w:rPr>
          <w:noProof/>
        </w:rPr>
        <w:instrText xml:space="preserve"> SEQ Рисунок \* ARABIC \s 1 </w:instrText>
      </w:r>
      <w:r w:rsidR="0011249B" w:rsidRPr="009B13AE">
        <w:rPr>
          <w:noProof/>
        </w:rPr>
        <w:fldChar w:fldCharType="separate"/>
      </w:r>
      <w:r w:rsidR="008B084C">
        <w:rPr>
          <w:noProof/>
        </w:rPr>
        <w:t>11</w:t>
      </w:r>
      <w:r w:rsidR="0011249B" w:rsidRPr="009B13AE">
        <w:rPr>
          <w:noProof/>
        </w:rPr>
        <w:fldChar w:fldCharType="end"/>
      </w:r>
      <w:bookmarkEnd w:id="74"/>
      <w:r w:rsidRPr="009B13AE">
        <w:t xml:space="preserve"> </w:t>
      </w:r>
      <w:r w:rsidR="009B13AE">
        <w:t>–</w:t>
      </w:r>
      <w:r w:rsidRPr="009B13AE">
        <w:t xml:space="preserve"> Зависимость толщины оксидной пленки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9B13AE">
        <w:t xml:space="preserve"> 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rsidRPr="009B13AE">
        <w:t xml:space="preserve"> от количество хрома в аустенитном сплаве после 380  часов работы в реакторе при 320 ℃ </w:t>
      </w:r>
      <w:r w:rsidR="008B2EC4" w:rsidRPr="009B13AE">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rsidRPr="009B13AE">
        <w:fldChar w:fldCharType="separate"/>
      </w:r>
      <w:r w:rsidR="00E774EC" w:rsidRPr="00E774EC">
        <w:rPr>
          <w:noProof/>
        </w:rPr>
        <w:t>[29]</w:t>
      </w:r>
      <w:r w:rsidR="008B2EC4" w:rsidRPr="009B13AE">
        <w:fldChar w:fldCharType="end"/>
      </w:r>
      <w:bookmarkStart w:id="75" w:name="_Toc6869016"/>
    </w:p>
    <w:p w14:paraId="714D304C" w14:textId="77777777" w:rsidR="009B13AE" w:rsidRPr="009B13AE" w:rsidRDefault="009B13AE" w:rsidP="00531EE2">
      <w:pPr>
        <w:pStyle w:val="ad"/>
        <w:spacing w:after="0"/>
        <w:ind w:firstLine="0"/>
        <w:jc w:val="both"/>
      </w:pPr>
    </w:p>
    <w:p w14:paraId="22240546" w14:textId="0424A19A" w:rsidR="004D1545" w:rsidRDefault="004D1545" w:rsidP="0002067E">
      <w:pPr>
        <w:pStyle w:val="2"/>
      </w:pPr>
      <w:bookmarkStart w:id="76" w:name="_Toc39928410"/>
      <w:bookmarkStart w:id="77" w:name="_Toc39928658"/>
      <w:r w:rsidRPr="0002067E">
        <w:lastRenderedPageBreak/>
        <w:t>Характеристика</w:t>
      </w:r>
      <w:r>
        <w:t xml:space="preserve"> требуемого материала</w:t>
      </w:r>
      <w:bookmarkEnd w:id="75"/>
      <w:bookmarkEnd w:id="76"/>
      <w:bookmarkEnd w:id="77"/>
    </w:p>
    <w:p w14:paraId="6FB03D6B" w14:textId="6FEF9263" w:rsidR="00AC797C" w:rsidRPr="00AC797C" w:rsidRDefault="004D1545" w:rsidP="0002067E">
      <w:r>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02067E">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6CB9F4F9" w:rsidR="004D1545" w:rsidRPr="00176E6A" w:rsidRDefault="004D1545" w:rsidP="00BD66EA">
      <w:pPr>
        <w:pStyle w:val="a5"/>
        <w:numPr>
          <w:ilvl w:val="0"/>
          <w:numId w:val="7"/>
        </w:numPr>
        <w:ind w:left="1134"/>
        <w:rPr>
          <w:sz w:val="24"/>
          <w:lang w:eastAsia="ru-RU"/>
        </w:rPr>
      </w:pPr>
      <w:r w:rsidRPr="00176E6A">
        <w:rPr>
          <w:sz w:val="24"/>
          <w:lang w:eastAsia="ru-RU"/>
        </w:rPr>
        <w:t>Жаропрочность</w:t>
      </w:r>
      <w:r w:rsidR="00A23343">
        <w:rPr>
          <w:sz w:val="24"/>
          <w:lang w:val="en-US" w:eastAsia="ru-RU"/>
        </w:rPr>
        <w:t>,</w:t>
      </w:r>
    </w:p>
    <w:p w14:paraId="1E412690" w14:textId="34F7DB56" w:rsidR="004D1545" w:rsidRPr="00910037" w:rsidRDefault="004D1545" w:rsidP="00BD66EA">
      <w:pPr>
        <w:pStyle w:val="a5"/>
        <w:numPr>
          <w:ilvl w:val="0"/>
          <w:numId w:val="7"/>
        </w:numPr>
        <w:ind w:left="1134"/>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r w:rsidR="00A23343" w:rsidRPr="00A23343">
        <w:rPr>
          <w:sz w:val="24"/>
          <w:lang w:eastAsia="ru-RU"/>
        </w:rPr>
        <w:t>,</w:t>
      </w:r>
    </w:p>
    <w:p w14:paraId="75AFF00F" w14:textId="23A634DB" w:rsidR="00A23343" w:rsidRPr="00A23343" w:rsidRDefault="004D1545" w:rsidP="00BD66EA">
      <w:pPr>
        <w:pStyle w:val="a5"/>
        <w:numPr>
          <w:ilvl w:val="0"/>
          <w:numId w:val="7"/>
        </w:numPr>
        <w:spacing w:after="160"/>
        <w:ind w:left="1134"/>
      </w:pPr>
      <w:r>
        <w:rPr>
          <w:sz w:val="24"/>
          <w:lang w:eastAsia="ru-RU"/>
        </w:rPr>
        <w:t>Технологичность</w:t>
      </w:r>
      <w:r w:rsidR="00A23343">
        <w:rPr>
          <w:sz w:val="24"/>
          <w:lang w:val="en-US" w:eastAsia="ru-RU"/>
        </w:rPr>
        <w:t>.</w:t>
      </w:r>
    </w:p>
    <w:p w14:paraId="7CE9EA52" w14:textId="6DB5E21A" w:rsidR="00A91CDC" w:rsidRDefault="00A91CDC" w:rsidP="00BD66EA">
      <w:pPr>
        <w:pStyle w:val="a5"/>
        <w:numPr>
          <w:ilvl w:val="0"/>
          <w:numId w:val="2"/>
        </w:numPr>
        <w:spacing w:after="160"/>
      </w:pPr>
      <w:r>
        <w:br w:type="page"/>
      </w:r>
    </w:p>
    <w:p w14:paraId="382CFDE6" w14:textId="4E9E9956" w:rsidR="00367B42" w:rsidRPr="00367B42" w:rsidRDefault="00367B42" w:rsidP="0002067E">
      <w:pPr>
        <w:pStyle w:val="1"/>
      </w:pPr>
      <w:bookmarkStart w:id="78" w:name="_Toc6869017"/>
      <w:bookmarkStart w:id="79" w:name="_Toc39928411"/>
      <w:bookmarkStart w:id="80" w:name="_Toc39928659"/>
      <w:r w:rsidRPr="0002067E">
        <w:lastRenderedPageBreak/>
        <w:t>ТРЕБОВАНИЯ</w:t>
      </w:r>
      <w:r w:rsidRPr="00367B42">
        <w:t xml:space="preserve"> К</w:t>
      </w:r>
      <w:r w:rsidR="00B07CF1">
        <w:t xml:space="preserve"> СВОЙСТВАМ РАЗРАБАТЫВАЕМОГО МАТЕ</w:t>
      </w:r>
      <w:r w:rsidRPr="00367B42">
        <w:t>РИАЛА</w:t>
      </w:r>
      <w:bookmarkEnd w:id="78"/>
      <w:bookmarkEnd w:id="79"/>
      <w:bookmarkEnd w:id="80"/>
    </w:p>
    <w:p w14:paraId="44C16845" w14:textId="77777777" w:rsidR="0088238A" w:rsidRDefault="00367B42" w:rsidP="0088238A">
      <w:r>
        <w:t xml:space="preserve">В таблице </w:t>
      </w:r>
      <w:r w:rsidR="00D94AD2">
        <w:t>3.1</w:t>
      </w:r>
      <w:r>
        <w:t xml:space="preserve"> оценены свойства, которыми должен обладать разрабатываемый материал.</w:t>
      </w:r>
    </w:p>
    <w:p w14:paraId="387A2622" w14:textId="68FFDB84" w:rsidR="00367B42" w:rsidRDefault="00367B42" w:rsidP="00481D44">
      <w:pPr>
        <w:ind w:firstLine="0"/>
      </w:pPr>
    </w:p>
    <w:p w14:paraId="53EE7DC8" w14:textId="0AC32316" w:rsidR="00367B42" w:rsidRPr="0088238A" w:rsidRDefault="00367B42" w:rsidP="0088238A">
      <w:pPr>
        <w:pStyle w:val="af"/>
      </w:pPr>
      <w:bookmarkStart w:id="81" w:name="_Ref38907067"/>
      <w:r w:rsidRPr="0088238A">
        <w:t xml:space="preserve">Таблица </w:t>
      </w:r>
      <w:r w:rsidR="004358D7">
        <w:rPr>
          <w:noProof/>
        </w:rPr>
        <w:fldChar w:fldCharType="begin"/>
      </w:r>
      <w:r w:rsidR="004358D7">
        <w:rPr>
          <w:noProof/>
        </w:rPr>
        <w:instrText xml:space="preserve"> STYLEREF 1 \s </w:instrText>
      </w:r>
      <w:r w:rsidR="004358D7">
        <w:rPr>
          <w:noProof/>
        </w:rPr>
        <w:fldChar w:fldCharType="separate"/>
      </w:r>
      <w:r w:rsidR="008B084C">
        <w:rPr>
          <w:noProof/>
        </w:rPr>
        <w:t>3</w:t>
      </w:r>
      <w:r w:rsidR="004358D7">
        <w:rPr>
          <w:noProof/>
        </w:rPr>
        <w:fldChar w:fldCharType="end"/>
      </w:r>
      <w:r w:rsidR="00F72AF7" w:rsidRPr="0088238A">
        <w:t>.</w:t>
      </w:r>
      <w:r w:rsidR="004358D7">
        <w:rPr>
          <w:noProof/>
        </w:rPr>
        <w:fldChar w:fldCharType="begin"/>
      </w:r>
      <w:r w:rsidR="004358D7">
        <w:rPr>
          <w:noProof/>
        </w:rPr>
        <w:instrText xml:space="preserve"> SEQ Таблица \* ARABIC \s 1 </w:instrText>
      </w:r>
      <w:r w:rsidR="004358D7">
        <w:rPr>
          <w:noProof/>
        </w:rPr>
        <w:fldChar w:fldCharType="separate"/>
      </w:r>
      <w:r w:rsidR="008B084C">
        <w:rPr>
          <w:noProof/>
        </w:rPr>
        <w:t>1</w:t>
      </w:r>
      <w:r w:rsidR="004358D7">
        <w:rPr>
          <w:noProof/>
        </w:rPr>
        <w:fldChar w:fldCharType="end"/>
      </w:r>
      <w:bookmarkEnd w:id="81"/>
      <w:r w:rsidRPr="0088238A">
        <w:t xml:space="preserve"> – 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643"/>
        <w:gridCol w:w="2612"/>
      </w:tblGrid>
      <w:tr w:rsidR="00367B42" w:rsidRPr="00E65E3C" w14:paraId="473508B9" w14:textId="77777777" w:rsidTr="00E65E3C">
        <w:trPr>
          <w:trHeight w:val="567"/>
        </w:trPr>
        <w:tc>
          <w:tcPr>
            <w:tcW w:w="2411" w:type="dxa"/>
            <w:vAlign w:val="center"/>
          </w:tcPr>
          <w:p w14:paraId="4FBE4928" w14:textId="77777777" w:rsidR="00367B42" w:rsidRPr="00E65E3C" w:rsidRDefault="00367B42" w:rsidP="00E65E3C">
            <w:pPr>
              <w:pStyle w:val="af"/>
              <w:jc w:val="center"/>
              <w:rPr>
                <w:color w:val="auto"/>
                <w:sz w:val="20"/>
                <w:szCs w:val="20"/>
              </w:rPr>
            </w:pPr>
            <w:r w:rsidRPr="00E65E3C">
              <w:rPr>
                <w:color w:val="auto"/>
                <w:sz w:val="20"/>
                <w:szCs w:val="20"/>
              </w:rPr>
              <w:t>Характеристика сплава</w:t>
            </w:r>
          </w:p>
        </w:tc>
        <w:tc>
          <w:tcPr>
            <w:tcW w:w="4643" w:type="dxa"/>
            <w:vAlign w:val="center"/>
          </w:tcPr>
          <w:p w14:paraId="52096CF4" w14:textId="77777777" w:rsidR="00367B42" w:rsidRPr="00E65E3C" w:rsidRDefault="00367B42" w:rsidP="00E65E3C">
            <w:pPr>
              <w:pStyle w:val="af"/>
              <w:jc w:val="center"/>
              <w:rPr>
                <w:color w:val="auto"/>
                <w:sz w:val="20"/>
                <w:szCs w:val="20"/>
              </w:rPr>
            </w:pPr>
            <w:r w:rsidRPr="00E65E3C">
              <w:rPr>
                <w:color w:val="auto"/>
                <w:sz w:val="20"/>
                <w:szCs w:val="20"/>
              </w:rPr>
              <w:t>Свойства материала</w:t>
            </w:r>
          </w:p>
        </w:tc>
        <w:tc>
          <w:tcPr>
            <w:tcW w:w="2612" w:type="dxa"/>
            <w:vAlign w:val="center"/>
          </w:tcPr>
          <w:p w14:paraId="4EA5BC49" w14:textId="77777777" w:rsidR="00367B42" w:rsidRPr="00E65E3C" w:rsidRDefault="00367B42" w:rsidP="00E65E3C">
            <w:pPr>
              <w:pStyle w:val="af"/>
              <w:jc w:val="center"/>
              <w:rPr>
                <w:color w:val="auto"/>
                <w:sz w:val="20"/>
                <w:szCs w:val="20"/>
              </w:rPr>
            </w:pPr>
            <w:r w:rsidRPr="00E65E3C">
              <w:rPr>
                <w:color w:val="auto"/>
                <w:sz w:val="20"/>
                <w:szCs w:val="20"/>
              </w:rPr>
              <w:t>Количественная оценка свойства</w:t>
            </w:r>
          </w:p>
        </w:tc>
      </w:tr>
      <w:tr w:rsidR="00367B42" w:rsidRPr="00E65E3C" w14:paraId="5D15CDC0" w14:textId="77777777" w:rsidTr="00E65E3C">
        <w:trPr>
          <w:trHeight w:val="567"/>
        </w:trPr>
        <w:tc>
          <w:tcPr>
            <w:tcW w:w="2411" w:type="dxa"/>
            <w:vAlign w:val="center"/>
          </w:tcPr>
          <w:p w14:paraId="589C70A1"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Жаропрочность</w:t>
            </w:r>
          </w:p>
        </w:tc>
        <w:tc>
          <w:tcPr>
            <w:tcW w:w="4643" w:type="dxa"/>
            <w:vAlign w:val="center"/>
          </w:tcPr>
          <w:p w14:paraId="0499BF03" w14:textId="0E089525"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Физические</w:t>
            </w:r>
          </w:p>
          <w:p w14:paraId="1941867F" w14:textId="56836EEC"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rPr>
              <w:t xml:space="preserve"> – температура плавления, </w:t>
            </w:r>
            <w:r w:rsidRPr="00E65E3C">
              <w:rPr>
                <w:sz w:val="20"/>
                <w:szCs w:val="20"/>
              </w:rPr>
              <w:t>°С</w:t>
            </w:r>
          </w:p>
          <w:p w14:paraId="01D176A7" w14:textId="6C1B62FB" w:rsidR="00367B42" w:rsidRPr="00E65E3C" w:rsidRDefault="00367B42" w:rsidP="00E65E3C">
            <w:pPr>
              <w:spacing w:line="276" w:lineRule="auto"/>
              <w:ind w:firstLine="0"/>
              <w:jc w:val="center"/>
              <w:rPr>
                <w:color w:val="auto"/>
                <w:spacing w:val="0"/>
                <w:sz w:val="20"/>
                <w:szCs w:val="20"/>
                <w:vertAlign w:val="superscript"/>
              </w:rPr>
            </w:pPr>
            <w:r w:rsidRPr="00E65E3C">
              <w:rPr>
                <w:color w:val="auto"/>
                <w:spacing w:val="0"/>
                <w:sz w:val="20"/>
                <w:szCs w:val="20"/>
              </w:rPr>
              <w:t>α – коэффициент термического расширения, К</w:t>
            </w:r>
            <w:r w:rsidRPr="00E65E3C">
              <w:rPr>
                <w:color w:val="auto"/>
                <w:spacing w:val="0"/>
                <w:sz w:val="20"/>
                <w:szCs w:val="20"/>
                <w:vertAlign w:val="superscript"/>
              </w:rPr>
              <w:t>-1</w:t>
            </w:r>
          </w:p>
          <w:p w14:paraId="5BC1A734" w14:textId="7A4E6BD4"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Механические</w:t>
            </w:r>
          </w:p>
          <w:p w14:paraId="2F385B1F" w14:textId="6A287A4B"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 xml:space="preserve">в </w:t>
            </w:r>
            <w:r w:rsidRPr="00E65E3C">
              <w:rPr>
                <w:color w:val="auto"/>
                <w:spacing w:val="0"/>
                <w:sz w:val="20"/>
                <w:szCs w:val="20"/>
              </w:rPr>
              <w:t>- предел прочности, МПа</w:t>
            </w:r>
          </w:p>
          <w:p w14:paraId="200C8DF4" w14:textId="1D70804A"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r w:rsidR="00867326" w:rsidRPr="00E65E3C">
              <w:rPr>
                <w:color w:val="auto"/>
                <w:spacing w:val="0"/>
                <w:sz w:val="20"/>
                <w:szCs w:val="20"/>
                <w:vertAlign w:val="superscript"/>
              </w:rPr>
              <w:t xml:space="preserve"> </w:t>
            </w:r>
            <w:r w:rsidRPr="00E65E3C">
              <w:rPr>
                <w:color w:val="auto"/>
                <w:spacing w:val="0"/>
                <w:sz w:val="20"/>
                <w:szCs w:val="20"/>
              </w:rPr>
              <w:t>- предел текучести, МПа</w:t>
            </w:r>
          </w:p>
          <w:p w14:paraId="1CAE8D61" w14:textId="45B014AE"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σ</w:t>
            </w:r>
            <w:r w:rsidRPr="00E65E3C">
              <w:rPr>
                <w:color w:val="auto"/>
                <w:spacing w:val="0"/>
                <w:sz w:val="20"/>
                <w:szCs w:val="20"/>
                <w:vertAlign w:val="subscript"/>
              </w:rPr>
              <w:t>пол</w:t>
            </w:r>
            <w:proofErr w:type="spellEnd"/>
            <w:r w:rsidR="00AC797C" w:rsidRPr="00E65E3C">
              <w:rPr>
                <w:color w:val="auto"/>
                <w:spacing w:val="0"/>
                <w:sz w:val="20"/>
                <w:szCs w:val="20"/>
              </w:rPr>
              <w:t xml:space="preserve"> -</w:t>
            </w:r>
            <w:r w:rsidRPr="00E65E3C">
              <w:rPr>
                <w:color w:val="auto"/>
                <w:spacing w:val="0"/>
                <w:sz w:val="20"/>
                <w:szCs w:val="20"/>
              </w:rPr>
              <w:t xml:space="preserve"> предел ползучести, МПа.</w:t>
            </w:r>
          </w:p>
          <w:p w14:paraId="1645B1B5" w14:textId="5089C8D3"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rPr>
              <w:sym w:font="Symbol" w:char="F073"/>
            </w:r>
            <w:proofErr w:type="spellStart"/>
            <w:r w:rsidRPr="00E65E3C">
              <w:rPr>
                <w:color w:val="auto"/>
                <w:spacing w:val="0"/>
                <w:sz w:val="20"/>
                <w:szCs w:val="20"/>
                <w:vertAlign w:val="subscript"/>
              </w:rPr>
              <w:t>дп</w:t>
            </w:r>
            <w:proofErr w:type="spellEnd"/>
            <w:r w:rsidRPr="00E65E3C">
              <w:rPr>
                <w:color w:val="auto"/>
                <w:spacing w:val="0"/>
                <w:sz w:val="20"/>
                <w:szCs w:val="20"/>
              </w:rPr>
              <w:t xml:space="preserve"> - предел длительной прочности, МПа</w:t>
            </w:r>
            <w:r w:rsidRPr="00E65E3C">
              <w:rPr>
                <w:color w:val="auto"/>
                <w:spacing w:val="0"/>
                <w:sz w:val="20"/>
                <w:szCs w:val="20"/>
              </w:rPr>
              <w:sym w:font="Symbol" w:char="F064"/>
            </w:r>
            <w:r w:rsidRPr="00E65E3C">
              <w:rPr>
                <w:color w:val="auto"/>
                <w:spacing w:val="0"/>
                <w:sz w:val="20"/>
                <w:szCs w:val="20"/>
              </w:rPr>
              <w:t>- относительное удлинение, %</w:t>
            </w:r>
          </w:p>
        </w:tc>
        <w:tc>
          <w:tcPr>
            <w:tcW w:w="2612" w:type="dxa"/>
            <w:vAlign w:val="center"/>
          </w:tcPr>
          <w:p w14:paraId="0ABF1957" w14:textId="77777777" w:rsidR="00367B42" w:rsidRPr="00E65E3C" w:rsidRDefault="00367B42" w:rsidP="00E65E3C">
            <w:pPr>
              <w:spacing w:line="276" w:lineRule="auto"/>
              <w:jc w:val="center"/>
              <w:rPr>
                <w:color w:val="auto"/>
                <w:spacing w:val="0"/>
                <w:sz w:val="20"/>
                <w:szCs w:val="20"/>
              </w:rPr>
            </w:pPr>
          </w:p>
          <w:p w14:paraId="603BD500" w14:textId="0F163673"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r w:rsidRPr="00E65E3C">
              <w:rPr>
                <w:color w:val="auto"/>
                <w:spacing w:val="0"/>
                <w:sz w:val="20"/>
                <w:szCs w:val="20"/>
              </w:rPr>
              <w:sym w:font="Symbol" w:char="F0B3"/>
            </w:r>
            <w:r w:rsidRPr="00E65E3C">
              <w:rPr>
                <w:color w:val="auto"/>
                <w:spacing w:val="0"/>
                <w:sz w:val="20"/>
                <w:szCs w:val="20"/>
              </w:rPr>
              <w:t xml:space="preserve"> </w:t>
            </w: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r w:rsidRPr="00E65E3C">
              <w:rPr>
                <w:color w:val="auto"/>
                <w:spacing w:val="0"/>
                <w:sz w:val="20"/>
                <w:szCs w:val="20"/>
              </w:rPr>
              <w:t>= 1453</w:t>
            </w:r>
          </w:p>
          <w:p w14:paraId="72675C41" w14:textId="77777777" w:rsidR="00367B42" w:rsidRPr="00E65E3C" w:rsidRDefault="00367B42" w:rsidP="00E65E3C">
            <w:pPr>
              <w:spacing w:line="276" w:lineRule="auto"/>
              <w:ind w:firstLine="0"/>
              <w:jc w:val="center"/>
              <w:rPr>
                <w:sz w:val="20"/>
                <w:szCs w:val="20"/>
              </w:rPr>
            </w:pPr>
            <w:r w:rsidRPr="00E65E3C">
              <w:rPr>
                <w:rStyle w:val="fontstyle01"/>
                <w:rFonts w:ascii="Times New Roman" w:hAnsi="Times New Roman"/>
                <w:sz w:val="20"/>
                <w:szCs w:val="20"/>
              </w:rPr>
              <w:t>α ~ α</w:t>
            </w:r>
            <w:proofErr w:type="spellStart"/>
            <w:r w:rsidRPr="00E65E3C">
              <w:rPr>
                <w:rStyle w:val="fontstyle01"/>
                <w:rFonts w:ascii="Times New Roman" w:hAnsi="Times New Roman"/>
                <w:sz w:val="20"/>
                <w:szCs w:val="20"/>
                <w:vertAlign w:val="subscript"/>
              </w:rPr>
              <w:t>осн</w:t>
            </w:r>
            <w:proofErr w:type="spellEnd"/>
            <w:r w:rsidRPr="00E65E3C">
              <w:rPr>
                <w:rStyle w:val="fontstyle01"/>
                <w:rFonts w:ascii="Times New Roman" w:hAnsi="Times New Roman"/>
                <w:sz w:val="20"/>
                <w:szCs w:val="20"/>
              </w:rPr>
              <w:t xml:space="preserve">   = 12,8</w:t>
            </w:r>
            <w:r w:rsidRPr="00E65E3C">
              <w:rPr>
                <w:rStyle w:val="fontstyle21"/>
                <w:rFonts w:cs="Cambria Math"/>
                <w:sz w:val="20"/>
                <w:szCs w:val="20"/>
              </w:rPr>
              <w:t>⋅</w:t>
            </w:r>
            <w:r w:rsidRPr="00E65E3C">
              <w:rPr>
                <w:rStyle w:val="fontstyle01"/>
                <w:rFonts w:ascii="Times New Roman" w:hAnsi="Times New Roman"/>
                <w:sz w:val="20"/>
                <w:szCs w:val="20"/>
              </w:rPr>
              <w:t>10</w:t>
            </w:r>
            <w:r w:rsidRPr="00E65E3C">
              <w:rPr>
                <w:rStyle w:val="fontstyle01"/>
                <w:rFonts w:ascii="Times New Roman" w:hAnsi="Times New Roman"/>
                <w:sz w:val="20"/>
                <w:szCs w:val="20"/>
                <w:vertAlign w:val="superscript"/>
              </w:rPr>
              <w:t>-6</w:t>
            </w:r>
          </w:p>
          <w:p w14:paraId="1767F5EC" w14:textId="77777777" w:rsidR="00367B42" w:rsidRPr="00E65E3C" w:rsidRDefault="00367B42" w:rsidP="00E65E3C">
            <w:pPr>
              <w:spacing w:line="276" w:lineRule="auto"/>
              <w:ind w:firstLine="0"/>
              <w:rPr>
                <w:color w:val="auto"/>
                <w:spacing w:val="0"/>
                <w:sz w:val="20"/>
                <w:szCs w:val="20"/>
              </w:rPr>
            </w:pPr>
          </w:p>
          <w:p w14:paraId="0A52143D" w14:textId="3A64BFB3"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в</w:t>
            </w:r>
            <w:r w:rsidRPr="00E65E3C">
              <w:rPr>
                <w:color w:val="auto"/>
                <w:spacing w:val="0"/>
                <w:sz w:val="20"/>
                <w:szCs w:val="20"/>
                <w:vertAlign w:val="superscript"/>
              </w:rPr>
              <w:t>Тр</w:t>
            </w:r>
            <w:proofErr w:type="spellEnd"/>
            <w:r w:rsidRPr="00E65E3C">
              <w:rPr>
                <w:color w:val="auto"/>
                <w:spacing w:val="0"/>
                <w:sz w:val="20"/>
                <w:szCs w:val="20"/>
              </w:rPr>
              <w:t xml:space="preserve">  &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в</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00607135" w:rsidRPr="00E65E3C">
              <w:rPr>
                <w:sz w:val="20"/>
                <w:szCs w:val="20"/>
              </w:rPr>
              <w:t>475</w:t>
            </w:r>
          </w:p>
          <w:p w14:paraId="09DF26C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50E05A9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228</w:t>
            </w:r>
          </w:p>
          <w:p w14:paraId="4A013890"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proofErr w:type="spellStart"/>
            <w:r w:rsidRPr="00E65E3C">
              <w:rPr>
                <w:color w:val="auto"/>
                <w:spacing w:val="0"/>
                <w:sz w:val="20"/>
                <w:szCs w:val="20"/>
                <w:vertAlign w:val="subscript"/>
              </w:rPr>
              <w:t>дп</w:t>
            </w:r>
            <w:proofErr w:type="spellEnd"/>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380</w:t>
            </w:r>
          </w:p>
          <w:p w14:paraId="2BE3CBFF"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w:t>
            </w:r>
            <w:r w:rsidRPr="00E65E3C">
              <w:rPr>
                <w:color w:val="auto"/>
                <w:spacing w:val="0"/>
                <w:sz w:val="20"/>
                <w:szCs w:val="20"/>
              </w:rPr>
              <w:sym w:font="Symbol" w:char="F064"/>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proofErr w:type="gramStart"/>
            <w:r w:rsidRPr="00E65E3C">
              <w:rPr>
                <w:color w:val="auto"/>
                <w:spacing w:val="0"/>
                <w:sz w:val="20"/>
                <w:szCs w:val="20"/>
              </w:rPr>
              <w:tab/>
              <w:t xml:space="preserve">  =</w:t>
            </w:r>
            <w:proofErr w:type="gramEnd"/>
            <w:r w:rsidRPr="00E65E3C">
              <w:rPr>
                <w:color w:val="auto"/>
                <w:spacing w:val="0"/>
                <w:sz w:val="20"/>
                <w:szCs w:val="20"/>
              </w:rPr>
              <w:t xml:space="preserve"> </w:t>
            </w:r>
            <w:r w:rsidRPr="00E65E3C">
              <w:rPr>
                <w:sz w:val="20"/>
                <w:szCs w:val="20"/>
              </w:rPr>
              <w:t>25 - 30</w:t>
            </w:r>
          </w:p>
        </w:tc>
      </w:tr>
      <w:tr w:rsidR="00367B42" w:rsidRPr="00E65E3C" w14:paraId="58FA3E7C" w14:textId="77777777" w:rsidTr="00E65E3C">
        <w:trPr>
          <w:trHeight w:val="567"/>
        </w:trPr>
        <w:tc>
          <w:tcPr>
            <w:tcW w:w="2411" w:type="dxa"/>
            <w:vAlign w:val="center"/>
          </w:tcPr>
          <w:p w14:paraId="0555A5BD" w14:textId="77777777" w:rsidR="00367B42" w:rsidRPr="00E65E3C" w:rsidRDefault="00367B42" w:rsidP="00E65E3C">
            <w:pPr>
              <w:spacing w:line="276" w:lineRule="auto"/>
              <w:ind w:firstLine="0"/>
              <w:jc w:val="center"/>
              <w:rPr>
                <w:sz w:val="20"/>
                <w:szCs w:val="20"/>
              </w:rPr>
            </w:pPr>
            <w:r w:rsidRPr="00E65E3C">
              <w:rPr>
                <w:sz w:val="20"/>
                <w:szCs w:val="20"/>
              </w:rPr>
              <w:t>Стойкость к радиационной ползучести</w:t>
            </w:r>
          </w:p>
        </w:tc>
        <w:tc>
          <w:tcPr>
            <w:tcW w:w="4643" w:type="dxa"/>
            <w:vAlign w:val="center"/>
          </w:tcPr>
          <w:p w14:paraId="476722ED" w14:textId="101FABCD" w:rsidR="00E65E3C" w:rsidRPr="00E65E3C" w:rsidRDefault="00367B42" w:rsidP="00E65E3C">
            <w:pPr>
              <w:spacing w:before="40" w:line="276" w:lineRule="auto"/>
              <w:ind w:firstLine="0"/>
              <w:jc w:val="center"/>
              <w:rPr>
                <w:sz w:val="20"/>
                <w:szCs w:val="20"/>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примесей,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p>
          <w:p w14:paraId="135A8901" w14:textId="5AB3B9A9" w:rsidR="00367B42" w:rsidRPr="00E65E3C" w:rsidRDefault="00367B42" w:rsidP="00E65E3C">
            <w:pPr>
              <w:spacing w:before="40" w:line="276" w:lineRule="auto"/>
              <w:ind w:firstLine="0"/>
              <w:jc w:val="center"/>
              <w:rPr>
                <w:color w:val="auto"/>
                <w:spacing w:val="0"/>
                <w:sz w:val="20"/>
                <w:szCs w:val="20"/>
                <w:u w:val="single"/>
              </w:rPr>
            </w:pPr>
            <w:r w:rsidRPr="00E65E3C">
              <w:rPr>
                <w:iCs/>
                <w:color w:val="000000"/>
                <w:sz w:val="20"/>
                <w:szCs w:val="20"/>
                <w:u w:val="single"/>
              </w:rPr>
              <w:t>Механические</w:t>
            </w:r>
            <w:r w:rsidRPr="00E65E3C">
              <w:rPr>
                <w:iCs/>
                <w:color w:val="000000"/>
                <w:sz w:val="20"/>
                <w:szCs w:val="20"/>
                <w:u w:val="single"/>
              </w:rPr>
              <w:br/>
            </w:r>
            <w:r w:rsidRPr="00E65E3C">
              <w:rPr>
                <w:sz w:val="20"/>
                <w:szCs w:val="20"/>
                <w:lang w:val="en-US"/>
              </w:rPr>
              <w:sym w:font="Symbol" w:char="F073"/>
            </w:r>
            <w:r w:rsidR="004541FD" w:rsidRPr="00E65E3C">
              <w:rPr>
                <w:sz w:val="20"/>
                <w:szCs w:val="20"/>
                <w:vertAlign w:val="subscript"/>
              </w:rPr>
              <w:t>0,2</w:t>
            </w:r>
            <w:r w:rsidRPr="00E65E3C">
              <w:rPr>
                <w:sz w:val="20"/>
                <w:szCs w:val="20"/>
              </w:rPr>
              <w:t xml:space="preserve"> </w:t>
            </w:r>
            <w:r w:rsidRPr="00E65E3C">
              <w:rPr>
                <w:i/>
                <w:color w:val="000000"/>
                <w:sz w:val="20"/>
                <w:szCs w:val="20"/>
              </w:rPr>
              <w:sym w:font="Symbol" w:char="F02D"/>
            </w:r>
            <w:r w:rsidRPr="00E65E3C">
              <w:rPr>
                <w:sz w:val="20"/>
                <w:szCs w:val="20"/>
              </w:rPr>
              <w:t xml:space="preserve"> </w:t>
            </w:r>
            <w:r w:rsidRPr="00E65E3C">
              <w:rPr>
                <w:color w:val="000000"/>
                <w:sz w:val="20"/>
                <w:szCs w:val="20"/>
              </w:rPr>
              <w:t xml:space="preserve">предел </w:t>
            </w:r>
            <w:r w:rsidR="00183DD9" w:rsidRPr="00E65E3C">
              <w:rPr>
                <w:color w:val="000000"/>
                <w:sz w:val="20"/>
                <w:szCs w:val="20"/>
              </w:rPr>
              <w:t>текучести</w:t>
            </w:r>
            <w:r w:rsidRPr="00E65E3C">
              <w:rPr>
                <w:color w:val="000000"/>
                <w:sz w:val="20"/>
                <w:szCs w:val="20"/>
              </w:rPr>
              <w:t>, МПа</w:t>
            </w:r>
            <w:r w:rsidRPr="00E65E3C">
              <w:rPr>
                <w:color w:val="000000"/>
                <w:sz w:val="20"/>
                <w:szCs w:val="20"/>
              </w:rPr>
              <w:br/>
            </w:r>
            <w:r w:rsidRPr="00E65E3C">
              <w:rPr>
                <w:sz w:val="20"/>
                <w:szCs w:val="20"/>
                <w:lang w:val="en-US"/>
              </w:rPr>
              <w:sym w:font="Symbol" w:char="F073"/>
            </w:r>
            <w:r w:rsidRPr="00E65E3C">
              <w:rPr>
                <w:sz w:val="20"/>
                <w:szCs w:val="20"/>
                <w:vertAlign w:val="subscript"/>
              </w:rPr>
              <w:t>пол</w:t>
            </w:r>
            <w:r w:rsidRPr="00E65E3C">
              <w:rPr>
                <w:sz w:val="20"/>
                <w:szCs w:val="20"/>
              </w:rPr>
              <w:t xml:space="preserve"> – предел ползучести</w:t>
            </w:r>
            <w:r w:rsidRPr="00E65E3C">
              <w:rPr>
                <w:sz w:val="20"/>
                <w:szCs w:val="20"/>
              </w:rPr>
              <w:br/>
            </w:r>
            <w:r w:rsidRPr="00E65E3C">
              <w:rPr>
                <w:rStyle w:val="fontstyle11"/>
                <w:sz w:val="20"/>
                <w:szCs w:val="20"/>
              </w:rPr>
              <w:t>ε’-скорость ползучести, ч</w:t>
            </w:r>
            <w:r w:rsidRPr="00E65E3C">
              <w:rPr>
                <w:rStyle w:val="fontstyle11"/>
                <w:sz w:val="20"/>
                <w:szCs w:val="20"/>
                <w:vertAlign w:val="superscript"/>
              </w:rPr>
              <w:t>-1</w:t>
            </w:r>
          </w:p>
        </w:tc>
        <w:tc>
          <w:tcPr>
            <w:tcW w:w="2612" w:type="dxa"/>
            <w:vAlign w:val="center"/>
          </w:tcPr>
          <w:p w14:paraId="1346B565"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D</w:t>
            </w:r>
            <w:r w:rsidRPr="00E65E3C">
              <w:rPr>
                <w:color w:val="auto"/>
                <w:spacing w:val="0"/>
                <w:sz w:val="20"/>
                <w:szCs w:val="20"/>
              </w:rPr>
              <w:sym w:font="Symbol" w:char="F0AE"/>
            </w:r>
            <w:r w:rsidRPr="00E65E3C">
              <w:rPr>
                <w:color w:val="auto"/>
                <w:spacing w:val="0"/>
                <w:sz w:val="20"/>
                <w:szCs w:val="20"/>
                <w:lang w:val="en-US"/>
              </w:rPr>
              <w:t>min</w:t>
            </w:r>
          </w:p>
          <w:p w14:paraId="1AA9A8DA" w14:textId="77777777" w:rsidR="00367B42" w:rsidRPr="00E65E3C" w:rsidRDefault="00367B42" w:rsidP="00E65E3C">
            <w:pPr>
              <w:adjustRightInd w:val="0"/>
              <w:spacing w:line="276" w:lineRule="auto"/>
              <w:jc w:val="center"/>
              <w:textAlignment w:val="baseline"/>
              <w:rPr>
                <w:color w:val="auto"/>
                <w:spacing w:val="0"/>
                <w:sz w:val="20"/>
                <w:szCs w:val="20"/>
              </w:rPr>
            </w:pPr>
          </w:p>
          <w:p w14:paraId="743CEA27" w14:textId="77777777" w:rsidR="00607135" w:rsidRPr="00E65E3C" w:rsidRDefault="00607135" w:rsidP="00E65E3C">
            <w:pPr>
              <w:adjustRightInd w:val="0"/>
              <w:spacing w:line="276" w:lineRule="auto"/>
              <w:ind w:firstLine="0"/>
              <w:textAlignment w:val="baseline"/>
              <w:rPr>
                <w:color w:val="auto"/>
                <w:spacing w:val="0"/>
                <w:sz w:val="20"/>
                <w:szCs w:val="20"/>
              </w:rPr>
            </w:pPr>
          </w:p>
          <w:p w14:paraId="2891A5D5" w14:textId="77777777" w:rsidR="00183DD9" w:rsidRPr="00E65E3C" w:rsidRDefault="00183DD9"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6A9490F5" w14:textId="77777777" w:rsidR="00F63F88"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228</w:t>
            </w:r>
          </w:p>
          <w:p w14:paraId="6E26939F" w14:textId="01992106"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rStyle w:val="fontstyle11"/>
                <w:sz w:val="20"/>
                <w:szCs w:val="20"/>
              </w:rPr>
              <w:t>ε’</w:t>
            </w:r>
            <w:r w:rsidRPr="00E65E3C">
              <w:rPr>
                <w:rStyle w:val="fontstyle01"/>
                <w:rFonts w:ascii="Times New Roman" w:hAnsi="Times New Roman"/>
                <w:sz w:val="20"/>
                <w:szCs w:val="20"/>
              </w:rPr>
              <w:sym w:font="Symbol" w:char="F0AE"/>
            </w:r>
            <w:r w:rsidRPr="00E65E3C">
              <w:rPr>
                <w:rStyle w:val="fontstyle11"/>
                <w:sz w:val="20"/>
                <w:szCs w:val="20"/>
              </w:rPr>
              <w:t>m</w:t>
            </w:r>
            <w:r w:rsidRPr="00E65E3C">
              <w:rPr>
                <w:rStyle w:val="fontstyle11"/>
                <w:sz w:val="20"/>
                <w:szCs w:val="20"/>
                <w:lang w:val="en-US"/>
              </w:rPr>
              <w:t>in</w:t>
            </w:r>
          </w:p>
        </w:tc>
      </w:tr>
      <w:tr w:rsidR="00367B42" w:rsidRPr="00E65E3C" w14:paraId="709A3A60" w14:textId="77777777" w:rsidTr="00E65E3C">
        <w:trPr>
          <w:trHeight w:val="567"/>
        </w:trPr>
        <w:tc>
          <w:tcPr>
            <w:tcW w:w="2411" w:type="dxa"/>
            <w:vAlign w:val="center"/>
          </w:tcPr>
          <w:p w14:paraId="0011646A" w14:textId="48274C2A" w:rsidR="00367B42" w:rsidRPr="00E65E3C" w:rsidRDefault="00367B42" w:rsidP="00E65E3C">
            <w:pPr>
              <w:spacing w:line="276" w:lineRule="auto"/>
              <w:ind w:firstLine="0"/>
              <w:jc w:val="center"/>
              <w:rPr>
                <w:sz w:val="20"/>
                <w:szCs w:val="20"/>
              </w:rPr>
            </w:pPr>
            <w:r w:rsidRPr="00E65E3C">
              <w:rPr>
                <w:sz w:val="20"/>
                <w:szCs w:val="20"/>
              </w:rPr>
              <w:t>Стойкость к</w:t>
            </w:r>
            <w:r w:rsidR="00E65E3C" w:rsidRPr="00E65E3C">
              <w:rPr>
                <w:sz w:val="20"/>
                <w:szCs w:val="20"/>
              </w:rPr>
              <w:t xml:space="preserve"> </w:t>
            </w:r>
            <w:r w:rsidRPr="00E65E3C">
              <w:rPr>
                <w:sz w:val="20"/>
                <w:szCs w:val="20"/>
              </w:rPr>
              <w:t xml:space="preserve">низкотемпературному радиационному </w:t>
            </w:r>
            <w:proofErr w:type="spellStart"/>
            <w:r w:rsidRPr="00E65E3C">
              <w:rPr>
                <w:sz w:val="20"/>
                <w:szCs w:val="20"/>
              </w:rPr>
              <w:t>охрупчиванию</w:t>
            </w:r>
            <w:proofErr w:type="spellEnd"/>
          </w:p>
        </w:tc>
        <w:tc>
          <w:tcPr>
            <w:tcW w:w="4643" w:type="dxa"/>
            <w:vAlign w:val="center"/>
          </w:tcPr>
          <w:p w14:paraId="3645E7BD" w14:textId="2A0E87F4" w:rsidR="00367B42" w:rsidRPr="00E65E3C" w:rsidRDefault="00367B42" w:rsidP="00E65E3C">
            <w:pPr>
              <w:spacing w:before="40" w:line="276" w:lineRule="auto"/>
              <w:ind w:firstLine="0"/>
              <w:jc w:val="center"/>
              <w:rPr>
                <w:color w:val="000000"/>
                <w:sz w:val="20"/>
                <w:szCs w:val="20"/>
                <w:u w:val="single"/>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атомов примеси,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r w:rsidRPr="00E65E3C">
              <w:rPr>
                <w:sz w:val="20"/>
                <w:szCs w:val="20"/>
              </w:rPr>
              <w:br/>
            </w:r>
            <w:r w:rsidRPr="00E65E3C">
              <w:rPr>
                <w:iCs/>
                <w:color w:val="000000"/>
                <w:sz w:val="20"/>
                <w:szCs w:val="20"/>
                <w:u w:val="single"/>
              </w:rPr>
              <w:t>Механические</w:t>
            </w:r>
            <w:r w:rsidRPr="00E65E3C">
              <w:rPr>
                <w:iCs/>
                <w:color w:val="000000"/>
                <w:sz w:val="20"/>
                <w:szCs w:val="20"/>
                <w:u w:val="single"/>
              </w:rPr>
              <w:br/>
            </w:r>
            <w:proofErr w:type="spellStart"/>
            <w:r w:rsidRPr="00E65E3C">
              <w:rPr>
                <w:iCs/>
                <w:color w:val="000000"/>
                <w:sz w:val="20"/>
                <w:szCs w:val="20"/>
              </w:rPr>
              <w:t>Т</w:t>
            </w:r>
            <w:r w:rsidRPr="00E65E3C">
              <w:rPr>
                <w:iCs/>
                <w:color w:val="000000"/>
                <w:sz w:val="20"/>
                <w:szCs w:val="20"/>
                <w:vertAlign w:val="subscript"/>
              </w:rPr>
              <w:t>х</w:t>
            </w:r>
            <w:proofErr w:type="spellEnd"/>
            <w:r w:rsidRPr="00E65E3C">
              <w:rPr>
                <w:iCs/>
                <w:color w:val="000000"/>
                <w:sz w:val="20"/>
                <w:szCs w:val="20"/>
              </w:rPr>
              <w:t xml:space="preserve"> – температура хрупко-вязкого перехода</w:t>
            </w:r>
            <w:r w:rsidR="008327A7" w:rsidRPr="00E65E3C">
              <w:rPr>
                <w:iCs/>
                <w:color w:val="000000"/>
                <w:sz w:val="20"/>
                <w:szCs w:val="20"/>
              </w:rPr>
              <w:t xml:space="preserve">, </w:t>
            </w:r>
            <w:r w:rsidR="008327A7" w:rsidRPr="00E65E3C">
              <w:rPr>
                <w:sz w:val="20"/>
                <w:szCs w:val="20"/>
              </w:rPr>
              <w:t>°С</w:t>
            </w:r>
            <w:r w:rsidRPr="00E65E3C">
              <w:rPr>
                <w:iCs/>
                <w:color w:val="000000"/>
                <w:sz w:val="20"/>
                <w:szCs w:val="20"/>
              </w:rPr>
              <w:br/>
            </w:r>
            <w:r w:rsidRPr="00E65E3C">
              <w:rPr>
                <w:b/>
                <w:iCs/>
                <w:color w:val="000000"/>
                <w:sz w:val="20"/>
                <w:szCs w:val="20"/>
              </w:rPr>
              <w:sym w:font="Symbol" w:char="F064"/>
            </w:r>
            <w:r w:rsidRPr="00E65E3C">
              <w:rPr>
                <w:iCs/>
                <w:color w:val="000000"/>
                <w:sz w:val="20"/>
                <w:szCs w:val="20"/>
              </w:rPr>
              <w:t xml:space="preserve"> </w:t>
            </w:r>
            <w:r w:rsidRPr="00E65E3C">
              <w:rPr>
                <w:color w:val="000000"/>
                <w:sz w:val="20"/>
                <w:szCs w:val="20"/>
              </w:rPr>
              <w:sym w:font="Symbol" w:char="F02D"/>
            </w:r>
            <w:r w:rsidRPr="00E65E3C">
              <w:rPr>
                <w:iCs/>
                <w:color w:val="000000"/>
                <w:sz w:val="20"/>
                <w:szCs w:val="20"/>
              </w:rPr>
              <w:t xml:space="preserve"> </w:t>
            </w:r>
            <w:r w:rsidRPr="00E65E3C">
              <w:rPr>
                <w:color w:val="auto"/>
                <w:spacing w:val="0"/>
                <w:sz w:val="20"/>
                <w:szCs w:val="20"/>
              </w:rPr>
              <w:t>относительное удлинение</w:t>
            </w:r>
            <w:r w:rsidRPr="00E65E3C">
              <w:rPr>
                <w:color w:val="000000"/>
                <w:sz w:val="20"/>
                <w:szCs w:val="20"/>
              </w:rPr>
              <w:t xml:space="preserve"> %</w:t>
            </w:r>
          </w:p>
        </w:tc>
        <w:tc>
          <w:tcPr>
            <w:tcW w:w="2612" w:type="dxa"/>
            <w:vAlign w:val="center"/>
          </w:tcPr>
          <w:p w14:paraId="32D7FE1A" w14:textId="77777777" w:rsidR="00367B42" w:rsidRPr="00E65E3C" w:rsidRDefault="00367B42" w:rsidP="00E65E3C">
            <w:pPr>
              <w:adjustRightInd w:val="0"/>
              <w:spacing w:line="276" w:lineRule="auto"/>
              <w:jc w:val="center"/>
              <w:textAlignment w:val="baseline"/>
              <w:rPr>
                <w:color w:val="auto"/>
                <w:spacing w:val="0"/>
                <w:sz w:val="20"/>
                <w:szCs w:val="20"/>
              </w:rPr>
            </w:pPr>
          </w:p>
          <w:p w14:paraId="6CFE4F68" w14:textId="733934FA" w:rsidR="00E65E3C" w:rsidRPr="00E65E3C" w:rsidRDefault="00367B42" w:rsidP="00E65E3C">
            <w:pPr>
              <w:adjustRightInd w:val="0"/>
              <w:spacing w:line="276" w:lineRule="auto"/>
              <w:ind w:firstLine="0"/>
              <w:jc w:val="center"/>
              <w:textAlignment w:val="baseline"/>
              <w:rPr>
                <w:color w:val="auto"/>
                <w:spacing w:val="0"/>
                <w:sz w:val="20"/>
                <w:szCs w:val="20"/>
              </w:rPr>
            </w:pPr>
            <w:proofErr w:type="gramStart"/>
            <w:r w:rsidRPr="00E65E3C">
              <w:rPr>
                <w:color w:val="auto"/>
                <w:spacing w:val="0"/>
                <w:sz w:val="20"/>
                <w:szCs w:val="20"/>
              </w:rPr>
              <w:t>D&lt;</w:t>
            </w:r>
            <w:proofErr w:type="spellStart"/>
            <w:proofErr w:type="gramEnd"/>
            <w:r w:rsidRPr="00E65E3C">
              <w:rPr>
                <w:color w:val="auto"/>
                <w:spacing w:val="0"/>
                <w:sz w:val="20"/>
                <w:szCs w:val="20"/>
              </w:rPr>
              <w:t>D</w:t>
            </w:r>
            <w:r w:rsidRPr="00E65E3C">
              <w:rPr>
                <w:color w:val="auto"/>
                <w:spacing w:val="0"/>
                <w:sz w:val="20"/>
                <w:szCs w:val="20"/>
                <w:vertAlign w:val="subscript"/>
              </w:rPr>
              <w:t>сд</w:t>
            </w:r>
            <w:proofErr w:type="spellEnd"/>
            <w:r w:rsidRPr="00E65E3C">
              <w:rPr>
                <w:color w:val="auto"/>
                <w:spacing w:val="0"/>
                <w:sz w:val="20"/>
                <w:szCs w:val="20"/>
              </w:rPr>
              <w:t xml:space="preserve"> – коэффициент</w:t>
            </w:r>
          </w:p>
          <w:p w14:paraId="4E256FE7" w14:textId="74B23FBF"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t>диффузии атомов примеси в основе</w:t>
            </w:r>
          </w:p>
          <w:p w14:paraId="0D42C477" w14:textId="076F5B07" w:rsidR="00367B42" w:rsidRPr="00E65E3C" w:rsidRDefault="00367B42" w:rsidP="00E65E3C">
            <w:pPr>
              <w:adjustRightInd w:val="0"/>
              <w:spacing w:line="276" w:lineRule="auto"/>
              <w:ind w:firstLine="0"/>
              <w:jc w:val="center"/>
              <w:textAlignment w:val="baseline"/>
              <w:rPr>
                <w:sz w:val="20"/>
                <w:szCs w:val="20"/>
                <w:vertAlign w:val="superscript"/>
                <w:lang w:val="en-US"/>
              </w:rPr>
            </w:pPr>
            <w:proofErr w:type="spellStart"/>
            <w:proofErr w:type="gramStart"/>
            <w:r w:rsidRPr="00E65E3C">
              <w:rPr>
                <w:sz w:val="20"/>
                <w:szCs w:val="20"/>
              </w:rPr>
              <w:t>Т</w:t>
            </w:r>
            <w:r w:rsidRPr="00E65E3C">
              <w:rPr>
                <w:sz w:val="20"/>
                <w:szCs w:val="20"/>
                <w:vertAlign w:val="subscript"/>
              </w:rPr>
              <w:t>х</w:t>
            </w:r>
            <w:proofErr w:type="spellEnd"/>
            <w:r w:rsidR="00F73F3F" w:rsidRPr="00E65E3C">
              <w:rPr>
                <w:color w:val="auto"/>
                <w:spacing w:val="0"/>
                <w:sz w:val="20"/>
                <w:szCs w:val="20"/>
                <w:lang w:val="en-US"/>
              </w:rPr>
              <w:t>&lt;</w:t>
            </w:r>
            <w:proofErr w:type="gramEnd"/>
            <w:r w:rsidR="00F73F3F" w:rsidRPr="00E65E3C">
              <w:rPr>
                <w:color w:val="auto"/>
                <w:spacing w:val="0"/>
                <w:sz w:val="20"/>
                <w:szCs w:val="20"/>
                <w:lang w:val="en-US"/>
              </w:rPr>
              <w:t>&lt;</w:t>
            </w:r>
            <w:r w:rsidR="00F73F3F" w:rsidRPr="00E65E3C">
              <w:rPr>
                <w:sz w:val="20"/>
                <w:szCs w:val="20"/>
              </w:rPr>
              <w:t xml:space="preserve"> </w:t>
            </w:r>
            <w:proofErr w:type="spellStart"/>
            <w:r w:rsidR="00F73F3F" w:rsidRPr="00E65E3C">
              <w:rPr>
                <w:sz w:val="20"/>
                <w:szCs w:val="20"/>
              </w:rPr>
              <w:t>Т</w:t>
            </w:r>
            <w:r w:rsidR="00F73F3F" w:rsidRPr="00E65E3C">
              <w:rPr>
                <w:sz w:val="20"/>
                <w:szCs w:val="20"/>
                <w:vertAlign w:val="subscript"/>
              </w:rPr>
              <w:t>р</w:t>
            </w:r>
            <w:proofErr w:type="spellEnd"/>
            <w:r w:rsidR="008327A7" w:rsidRPr="00E65E3C">
              <w:rPr>
                <w:sz w:val="20"/>
                <w:szCs w:val="20"/>
              </w:rPr>
              <w:t>=320°С</w:t>
            </w:r>
            <w:r w:rsidR="00F73F3F" w:rsidRPr="00E65E3C">
              <w:rPr>
                <w:color w:val="auto"/>
                <w:spacing w:val="0"/>
                <w:sz w:val="20"/>
                <w:szCs w:val="20"/>
                <w:lang w:val="en-US"/>
              </w:rPr>
              <w:t>;</w:t>
            </w:r>
          </w:p>
          <w:p w14:paraId="5577D103" w14:textId="77777777" w:rsidR="00367B42" w:rsidRPr="00E65E3C" w:rsidRDefault="00367B42" w:rsidP="00E65E3C">
            <w:pPr>
              <w:spacing w:line="276" w:lineRule="auto"/>
              <w:ind w:firstLine="0"/>
              <w:jc w:val="center"/>
              <w:rPr>
                <w:color w:val="auto"/>
                <w:spacing w:val="0"/>
                <w:sz w:val="20"/>
                <w:szCs w:val="20"/>
              </w:rPr>
            </w:pPr>
            <w:r w:rsidRPr="00E65E3C">
              <w:rPr>
                <w:iCs/>
                <w:color w:val="000000"/>
                <w:sz w:val="20"/>
                <w:szCs w:val="20"/>
              </w:rPr>
              <w:sym w:font="Symbol" w:char="F064"/>
            </w:r>
            <w:r w:rsidRPr="00E65E3C">
              <w:rPr>
                <w:iCs/>
                <w:color w:val="000000"/>
                <w:sz w:val="20"/>
                <w:szCs w:val="20"/>
              </w:rPr>
              <w:t xml:space="preserve"> </w:t>
            </w:r>
            <w:r w:rsidRPr="00E65E3C">
              <w:rPr>
                <w:iCs/>
                <w:color w:val="000000"/>
                <w:sz w:val="20"/>
                <w:szCs w:val="20"/>
              </w:rPr>
              <w:sym w:font="Symbol" w:char="F0BB"/>
            </w:r>
            <w:r w:rsidRPr="00E65E3C">
              <w:rPr>
                <w:iCs/>
                <w:color w:val="000000"/>
                <w:sz w:val="20"/>
                <w:szCs w:val="20"/>
              </w:rPr>
              <w:t xml:space="preserve"> 30%</w:t>
            </w:r>
          </w:p>
        </w:tc>
      </w:tr>
      <w:tr w:rsidR="00E65E3C" w:rsidRPr="00E65E3C" w14:paraId="0133B56F" w14:textId="77777777" w:rsidTr="00E65E3C">
        <w:trPr>
          <w:trHeight w:val="567"/>
        </w:trPr>
        <w:tc>
          <w:tcPr>
            <w:tcW w:w="2411" w:type="dxa"/>
            <w:vAlign w:val="center"/>
          </w:tcPr>
          <w:p w14:paraId="21336840" w14:textId="5DD229C3" w:rsidR="00E65E3C" w:rsidRPr="00E65E3C" w:rsidRDefault="00E65E3C" w:rsidP="00E65E3C">
            <w:pPr>
              <w:spacing w:line="276" w:lineRule="auto"/>
              <w:ind w:firstLine="0"/>
              <w:jc w:val="center"/>
              <w:rPr>
                <w:sz w:val="20"/>
                <w:szCs w:val="20"/>
              </w:rPr>
            </w:pPr>
            <w:r w:rsidRPr="00E65E3C">
              <w:rPr>
                <w:color w:val="auto"/>
                <w:spacing w:val="0"/>
                <w:sz w:val="20"/>
                <w:szCs w:val="20"/>
              </w:rPr>
              <w:t>Технологичность</w:t>
            </w:r>
          </w:p>
        </w:tc>
        <w:tc>
          <w:tcPr>
            <w:tcW w:w="4643" w:type="dxa"/>
            <w:vAlign w:val="center"/>
          </w:tcPr>
          <w:p w14:paraId="01210918" w14:textId="77777777" w:rsidR="00E65E3C" w:rsidRPr="00E65E3C" w:rsidRDefault="00E65E3C" w:rsidP="00E65E3C">
            <w:pPr>
              <w:spacing w:line="276" w:lineRule="auto"/>
              <w:ind w:firstLine="0"/>
              <w:jc w:val="center"/>
              <w:rPr>
                <w:color w:val="auto"/>
                <w:spacing w:val="0"/>
                <w:sz w:val="20"/>
                <w:szCs w:val="20"/>
                <w:u w:val="single"/>
              </w:rPr>
            </w:pPr>
            <w:r w:rsidRPr="00E65E3C">
              <w:rPr>
                <w:color w:val="auto"/>
                <w:spacing w:val="0"/>
                <w:sz w:val="20"/>
                <w:szCs w:val="20"/>
              </w:rPr>
              <w:sym w:font="Symbol" w:char="F074"/>
            </w:r>
            <w:r w:rsidRPr="00E65E3C">
              <w:rPr>
                <w:color w:val="auto"/>
                <w:spacing w:val="0"/>
                <w:sz w:val="20"/>
                <w:szCs w:val="20"/>
              </w:rPr>
              <w:t xml:space="preserve"> - критерий трещинообразования</w:t>
            </w:r>
          </w:p>
          <w:p w14:paraId="6B66983C" w14:textId="77777777" w:rsidR="00E65E3C" w:rsidRPr="00E65E3C" w:rsidRDefault="00E65E3C"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критерий порообразования</w:t>
            </w:r>
          </w:p>
          <w:p w14:paraId="4C331114" w14:textId="59EB30AE" w:rsidR="00E65E3C" w:rsidRPr="00E65E3C" w:rsidRDefault="00E65E3C" w:rsidP="00E65E3C">
            <w:pPr>
              <w:spacing w:before="40" w:line="276" w:lineRule="auto"/>
              <w:ind w:firstLine="0"/>
              <w:jc w:val="center"/>
              <w:rPr>
                <w:color w:val="000000"/>
                <w:sz w:val="20"/>
                <w:szCs w:val="20"/>
                <w:u w:val="single"/>
              </w:rPr>
            </w:pPr>
            <w:r w:rsidRPr="00E65E3C">
              <w:rPr>
                <w:color w:val="auto"/>
                <w:sz w:val="20"/>
                <w:szCs w:val="20"/>
                <w:lang w:val="en-US"/>
              </w:rPr>
              <w:t>β</w:t>
            </w:r>
            <w:r w:rsidRPr="00E65E3C">
              <w:rPr>
                <w:color w:val="auto"/>
                <w:sz w:val="20"/>
                <w:szCs w:val="20"/>
              </w:rPr>
              <w:t xml:space="preserve"> – параметр свариваемости</w:t>
            </w:r>
          </w:p>
        </w:tc>
        <w:tc>
          <w:tcPr>
            <w:tcW w:w="2612" w:type="dxa"/>
            <w:vAlign w:val="center"/>
          </w:tcPr>
          <w:p w14:paraId="1C3204F0"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74"/>
            </w:r>
            <w:r w:rsidRPr="00E65E3C">
              <w:rPr>
                <w:color w:val="auto"/>
                <w:spacing w:val="0"/>
                <w:sz w:val="20"/>
                <w:szCs w:val="20"/>
              </w:rPr>
              <w:sym w:font="Symbol" w:char="F0AE"/>
            </w:r>
            <w:r w:rsidRPr="00E65E3C">
              <w:rPr>
                <w:color w:val="auto"/>
                <w:spacing w:val="0"/>
                <w:sz w:val="20"/>
                <w:szCs w:val="20"/>
                <w:lang w:val="en-US"/>
              </w:rPr>
              <w:t>min</w:t>
            </w:r>
          </w:p>
          <w:p w14:paraId="45F439CA"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64"/>
            </w:r>
            <w:r w:rsidRPr="00E65E3C">
              <w:rPr>
                <w:color w:val="auto"/>
                <w:spacing w:val="0"/>
                <w:sz w:val="20"/>
                <w:szCs w:val="20"/>
              </w:rPr>
              <w:sym w:font="Symbol" w:char="F0AE"/>
            </w:r>
            <w:r w:rsidRPr="00E65E3C">
              <w:rPr>
                <w:color w:val="auto"/>
                <w:spacing w:val="0"/>
                <w:sz w:val="20"/>
                <w:szCs w:val="20"/>
                <w:lang w:val="en-US"/>
              </w:rPr>
              <w:t>min</w:t>
            </w:r>
          </w:p>
          <w:p w14:paraId="5E230996" w14:textId="4559C29D" w:rsidR="00E65E3C" w:rsidRPr="00E65E3C" w:rsidRDefault="00E65E3C" w:rsidP="00E65E3C">
            <w:pPr>
              <w:adjustRightInd w:val="0"/>
              <w:spacing w:line="276" w:lineRule="auto"/>
              <w:ind w:firstLine="0"/>
              <w:jc w:val="center"/>
              <w:textAlignment w:val="baseline"/>
              <w:rPr>
                <w:sz w:val="20"/>
                <w:szCs w:val="20"/>
              </w:rPr>
            </w:pPr>
            <w:r w:rsidRPr="00E65E3C">
              <w:rPr>
                <w:color w:val="auto"/>
                <w:sz w:val="20"/>
                <w:szCs w:val="20"/>
                <w:lang w:val="en-US"/>
              </w:rPr>
              <w:t>β</w:t>
            </w:r>
            <w:r w:rsidRPr="00E65E3C">
              <w:rPr>
                <w:color w:val="auto"/>
                <w:sz w:val="20"/>
                <w:szCs w:val="20"/>
              </w:rPr>
              <w:t xml:space="preserve"> </w:t>
            </w:r>
            <w:r w:rsidRPr="00E65E3C">
              <w:rPr>
                <w:color w:val="auto"/>
                <w:spacing w:val="0"/>
                <w:sz w:val="20"/>
                <w:szCs w:val="20"/>
              </w:rPr>
              <w:sym w:font="Symbol" w:char="F0AE"/>
            </w:r>
            <w:r w:rsidRPr="00E65E3C">
              <w:rPr>
                <w:color w:val="auto"/>
                <w:spacing w:val="0"/>
                <w:sz w:val="20"/>
                <w:szCs w:val="20"/>
                <w:lang w:val="en-US"/>
              </w:rPr>
              <w:t xml:space="preserve"> max</w:t>
            </w:r>
          </w:p>
        </w:tc>
      </w:tr>
    </w:tbl>
    <w:p w14:paraId="24C08F93" w14:textId="7A99A982" w:rsidR="009A7279" w:rsidRPr="009A7279" w:rsidRDefault="00367B42" w:rsidP="0002067E">
      <w:pPr>
        <w:pStyle w:val="1"/>
      </w:pPr>
      <w:r>
        <w:br w:type="page"/>
      </w:r>
      <w:bookmarkStart w:id="82" w:name="_Toc7202690"/>
      <w:bookmarkStart w:id="83" w:name="_Toc39928412"/>
      <w:bookmarkStart w:id="84" w:name="_Toc39928660"/>
      <w:r w:rsidR="009A7279" w:rsidRPr="0002067E">
        <w:lastRenderedPageBreak/>
        <w:t>ВЫБОР</w:t>
      </w:r>
      <w:r w:rsidR="009A7279" w:rsidRPr="009A7279">
        <w:t xml:space="preserve"> ЛЕГИРУЮЩЕГО КОМПЛЕКСА</w:t>
      </w:r>
      <w:bookmarkEnd w:id="82"/>
      <w:bookmarkEnd w:id="83"/>
      <w:bookmarkEnd w:id="84"/>
    </w:p>
    <w:p w14:paraId="0A50B945"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85" w:name="_Toc6221059"/>
      <w:bookmarkStart w:id="86" w:name="_Toc6221103"/>
      <w:bookmarkStart w:id="87" w:name="_Toc6221186"/>
      <w:bookmarkStart w:id="88" w:name="_Toc6243992"/>
      <w:bookmarkStart w:id="89" w:name="_Toc6910668"/>
      <w:bookmarkStart w:id="90" w:name="_Toc6916252"/>
      <w:bookmarkStart w:id="91" w:name="_Toc7194748"/>
      <w:bookmarkStart w:id="92" w:name="_Toc7202691"/>
      <w:bookmarkStart w:id="93" w:name="_Toc39928316"/>
      <w:bookmarkStart w:id="94" w:name="_Toc39928413"/>
      <w:bookmarkStart w:id="95" w:name="_Toc39928661"/>
      <w:bookmarkEnd w:id="85"/>
      <w:bookmarkEnd w:id="86"/>
      <w:bookmarkEnd w:id="87"/>
      <w:bookmarkEnd w:id="88"/>
      <w:bookmarkEnd w:id="89"/>
      <w:bookmarkEnd w:id="90"/>
      <w:bookmarkEnd w:id="91"/>
      <w:bookmarkEnd w:id="92"/>
      <w:bookmarkEnd w:id="93"/>
      <w:bookmarkEnd w:id="94"/>
      <w:bookmarkEnd w:id="95"/>
    </w:p>
    <w:p w14:paraId="55E04EC0"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96" w:name="_Toc6221060"/>
      <w:bookmarkStart w:id="97" w:name="_Toc6221104"/>
      <w:bookmarkStart w:id="98" w:name="_Toc6221187"/>
      <w:bookmarkStart w:id="99" w:name="_Toc6243993"/>
      <w:bookmarkStart w:id="100" w:name="_Toc6910669"/>
      <w:bookmarkStart w:id="101" w:name="_Toc6916253"/>
      <w:bookmarkStart w:id="102" w:name="_Toc7194749"/>
      <w:bookmarkStart w:id="103" w:name="_Toc7202692"/>
      <w:bookmarkStart w:id="104" w:name="_Toc39928317"/>
      <w:bookmarkStart w:id="105" w:name="_Toc39928414"/>
      <w:bookmarkStart w:id="106" w:name="_Toc39928662"/>
      <w:bookmarkEnd w:id="96"/>
      <w:bookmarkEnd w:id="97"/>
      <w:bookmarkEnd w:id="98"/>
      <w:bookmarkEnd w:id="99"/>
      <w:bookmarkEnd w:id="100"/>
      <w:bookmarkEnd w:id="101"/>
      <w:bookmarkEnd w:id="102"/>
      <w:bookmarkEnd w:id="103"/>
      <w:bookmarkEnd w:id="104"/>
      <w:bookmarkEnd w:id="105"/>
      <w:bookmarkEnd w:id="106"/>
    </w:p>
    <w:p w14:paraId="193A0EEB" w14:textId="6DF6ED3E" w:rsidR="009A7279" w:rsidRPr="001C2371" w:rsidRDefault="009A7279" w:rsidP="0002067E">
      <w:pPr>
        <w:pStyle w:val="2"/>
      </w:pPr>
      <w:bookmarkStart w:id="107" w:name="_Toc7202693"/>
      <w:bookmarkStart w:id="108" w:name="_Toc39928415"/>
      <w:bookmarkStart w:id="109" w:name="_Toc39928663"/>
      <w:r>
        <w:t xml:space="preserve">Общая </w:t>
      </w:r>
      <w:r w:rsidRPr="0002067E">
        <w:t>классификация</w:t>
      </w:r>
      <w:r w:rsidRPr="001C2371">
        <w:t xml:space="preserve"> легирующих элементов</w:t>
      </w:r>
      <w:bookmarkEnd w:id="107"/>
      <w:bookmarkEnd w:id="108"/>
      <w:bookmarkEnd w:id="109"/>
    </w:p>
    <w:p w14:paraId="635B07D0" w14:textId="685CA9F8" w:rsidR="009A7279" w:rsidRPr="00E92078" w:rsidRDefault="009A7279" w:rsidP="0002067E">
      <w:r>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2CD1383F" w:rsidR="009A7279" w:rsidRPr="00844F91" w:rsidRDefault="009A7279" w:rsidP="0002067E">
      <w:r>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716794C9" w:rsidR="009A7279" w:rsidRDefault="009A7279" w:rsidP="0002067E">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462411CA" w14:textId="11D7C280" w:rsidR="00730CD8" w:rsidRDefault="00730CD8" w:rsidP="0088238A">
      <w:r>
        <w:t>Обобщим все возможные добавки в нашу основу в таблице</w:t>
      </w:r>
      <w:r w:rsidRPr="00730CD8">
        <w:t xml:space="preserve"> </w:t>
      </w:r>
      <w:r w:rsidR="00D94AD2">
        <w:t>4.1</w:t>
      </w:r>
      <w:r w:rsidR="008E0147" w:rsidRPr="008E0147">
        <w:t>.</w:t>
      </w:r>
    </w:p>
    <w:p w14:paraId="1D4D50E4" w14:textId="77777777" w:rsidR="0088238A" w:rsidRDefault="0088238A" w:rsidP="00481D44">
      <w:pPr>
        <w:ind w:firstLine="0"/>
      </w:pPr>
    </w:p>
    <w:p w14:paraId="3F325B05" w14:textId="34470781" w:rsidR="00730CD8" w:rsidRDefault="00730CD8" w:rsidP="0088238A">
      <w:pPr>
        <w:pStyle w:val="af"/>
      </w:pPr>
      <w:bookmarkStart w:id="110" w:name="_Ref39239114"/>
      <w:bookmarkStart w:id="111"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1</w:t>
      </w:r>
      <w:r w:rsidR="0033326D">
        <w:rPr>
          <w:noProof/>
        </w:rPr>
        <w:fldChar w:fldCharType="end"/>
      </w:r>
      <w:bookmarkEnd w:id="110"/>
      <w:r>
        <w:t xml:space="preserve"> </w:t>
      </w:r>
      <w:r w:rsidR="00E65E3C">
        <w:t>–</w:t>
      </w:r>
      <w:r>
        <w:t xml:space="preserve"> Возможные добавки в сплав </w:t>
      </w:r>
      <w:r>
        <w:rPr>
          <w:lang w:val="en-US"/>
        </w:rPr>
        <w:t>Fe</w:t>
      </w:r>
      <w:r w:rsidRPr="00730CD8">
        <w:t>-</w:t>
      </w:r>
      <w:r>
        <w:rPr>
          <w:lang w:val="en-US"/>
        </w:rPr>
        <w:t>Cr</w:t>
      </w:r>
      <w:r w:rsidRPr="00730CD8">
        <w:t>-</w:t>
      </w:r>
      <w:r>
        <w:rPr>
          <w:lang w:val="en-US"/>
        </w:rPr>
        <w:t>Ni</w:t>
      </w:r>
      <w:bookmarkEnd w:id="111"/>
    </w:p>
    <w:tbl>
      <w:tblPr>
        <w:tblStyle w:val="a6"/>
        <w:tblW w:w="5000" w:type="pct"/>
        <w:tblLook w:val="04A0" w:firstRow="1" w:lastRow="0" w:firstColumn="1" w:lastColumn="0" w:noHBand="0" w:noVBand="1"/>
      </w:tblPr>
      <w:tblGrid>
        <w:gridCol w:w="4510"/>
        <w:gridCol w:w="5061"/>
      </w:tblGrid>
      <w:tr w:rsidR="00730CD8" w14:paraId="79D1EB4F" w14:textId="77777777" w:rsidTr="004101EE">
        <w:trPr>
          <w:trHeight w:val="465"/>
        </w:trPr>
        <w:tc>
          <w:tcPr>
            <w:tcW w:w="2356" w:type="pct"/>
            <w:vAlign w:val="center"/>
          </w:tcPr>
          <w:p w14:paraId="692DF99C" w14:textId="6017FACB" w:rsidR="00730CD8" w:rsidRDefault="00730CD8" w:rsidP="00AB010E">
            <w:pPr>
              <w:pStyle w:val="af"/>
              <w:spacing w:after="240"/>
              <w:jc w:val="center"/>
            </w:pPr>
            <w:r>
              <w:t>Тип добавки</w:t>
            </w:r>
          </w:p>
        </w:tc>
        <w:tc>
          <w:tcPr>
            <w:tcW w:w="2644" w:type="pct"/>
            <w:vAlign w:val="center"/>
          </w:tcPr>
          <w:p w14:paraId="25B05C4E" w14:textId="25EE225E" w:rsidR="00730CD8" w:rsidRDefault="00730CD8" w:rsidP="00AB010E">
            <w:pPr>
              <w:pStyle w:val="af"/>
              <w:jc w:val="center"/>
            </w:pPr>
            <w:r>
              <w:t>Элементы</w:t>
            </w:r>
          </w:p>
        </w:tc>
      </w:tr>
      <w:tr w:rsidR="00730CD8" w14:paraId="5016D1D2" w14:textId="77777777" w:rsidTr="004101EE">
        <w:trPr>
          <w:trHeight w:val="198"/>
        </w:trPr>
        <w:tc>
          <w:tcPr>
            <w:tcW w:w="2356" w:type="pct"/>
            <w:vAlign w:val="center"/>
          </w:tcPr>
          <w:p w14:paraId="053D20C7" w14:textId="4CABFE7B" w:rsidR="00730CD8" w:rsidRDefault="00730CD8" w:rsidP="00AB010E">
            <w:pPr>
              <w:ind w:firstLine="0"/>
              <w:jc w:val="center"/>
            </w:pPr>
            <w:r>
              <w:t>Основные ЛЭ</w:t>
            </w:r>
          </w:p>
        </w:tc>
        <w:tc>
          <w:tcPr>
            <w:tcW w:w="2644" w:type="pct"/>
            <w:vAlign w:val="center"/>
          </w:tcPr>
          <w:p w14:paraId="647AA4F2" w14:textId="0D583B56" w:rsidR="00730CD8" w:rsidRDefault="00730CD8" w:rsidP="00AB010E">
            <w:pPr>
              <w:ind w:firstLine="0"/>
              <w:jc w:val="center"/>
            </w:pPr>
            <w:r>
              <w:rPr>
                <w:lang w:val="en-US"/>
              </w:rPr>
              <w:t>C</w:t>
            </w:r>
            <w:r w:rsidRPr="00E92078">
              <w:t xml:space="preserve">, </w:t>
            </w:r>
            <w:r>
              <w:rPr>
                <w:lang w:val="en-US"/>
              </w:rPr>
              <w:t>Mn</w:t>
            </w:r>
            <w:r w:rsidRPr="00E92078">
              <w:t xml:space="preserve">, </w:t>
            </w:r>
            <w:r>
              <w:rPr>
                <w:lang w:val="en-US"/>
              </w:rPr>
              <w:t>Si</w:t>
            </w:r>
          </w:p>
        </w:tc>
      </w:tr>
      <w:tr w:rsidR="00730CD8" w:rsidRPr="004358D7" w14:paraId="69E82631" w14:textId="77777777" w:rsidTr="004101EE">
        <w:trPr>
          <w:trHeight w:val="198"/>
        </w:trPr>
        <w:tc>
          <w:tcPr>
            <w:tcW w:w="2356" w:type="pct"/>
            <w:vAlign w:val="center"/>
          </w:tcPr>
          <w:p w14:paraId="167C5370" w14:textId="57B73AE6" w:rsidR="00730CD8" w:rsidRDefault="00730CD8" w:rsidP="00AB010E">
            <w:pPr>
              <w:ind w:firstLine="0"/>
              <w:jc w:val="center"/>
            </w:pPr>
            <w:r>
              <w:t>Вспомогательные ЛЭ</w:t>
            </w:r>
          </w:p>
        </w:tc>
        <w:tc>
          <w:tcPr>
            <w:tcW w:w="2644" w:type="pct"/>
            <w:vAlign w:val="center"/>
          </w:tcPr>
          <w:p w14:paraId="33269328" w14:textId="7C09625E" w:rsidR="00730CD8" w:rsidRPr="00730CD8" w:rsidRDefault="00730CD8" w:rsidP="00AB010E">
            <w:pPr>
              <w:ind w:firstLine="0"/>
              <w:jc w:val="center"/>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4358D7" w14:paraId="26684552" w14:textId="77777777" w:rsidTr="004101EE">
        <w:trPr>
          <w:trHeight w:val="198"/>
        </w:trPr>
        <w:tc>
          <w:tcPr>
            <w:tcW w:w="2356" w:type="pct"/>
            <w:vAlign w:val="center"/>
          </w:tcPr>
          <w:p w14:paraId="01F3702C" w14:textId="1158F76E" w:rsidR="00730CD8" w:rsidRDefault="00730CD8" w:rsidP="00AB010E">
            <w:pPr>
              <w:ind w:firstLine="0"/>
              <w:jc w:val="center"/>
            </w:pPr>
            <w:r>
              <w:t>Вредные примеси</w:t>
            </w:r>
          </w:p>
        </w:tc>
        <w:tc>
          <w:tcPr>
            <w:tcW w:w="2644" w:type="pct"/>
            <w:vAlign w:val="center"/>
          </w:tcPr>
          <w:p w14:paraId="1F7D5666" w14:textId="65B258B0" w:rsidR="00730CD8" w:rsidRPr="00730CD8" w:rsidRDefault="00730CD8" w:rsidP="00AB010E">
            <w:pPr>
              <w:ind w:firstLine="0"/>
              <w:jc w:val="center"/>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88238A">
      <w:pPr>
        <w:ind w:firstLine="0"/>
        <w:rPr>
          <w:lang w:val="en-US"/>
        </w:rPr>
      </w:pPr>
    </w:p>
    <w:p w14:paraId="56B7FACC" w14:textId="05DF6C89" w:rsidR="00367B42" w:rsidRPr="008E0147" w:rsidRDefault="008E0147" w:rsidP="0002067E">
      <w:pPr>
        <w:pStyle w:val="2"/>
        <w:rPr>
          <w:lang w:val="en-US"/>
        </w:rPr>
      </w:pPr>
      <w:bookmarkStart w:id="112" w:name="_Toc39928416"/>
      <w:bookmarkStart w:id="113" w:name="_Toc39928664"/>
      <w:r w:rsidRPr="008E0147">
        <w:t>Повышение жаропрочных свойств</w:t>
      </w:r>
      <w:bookmarkEnd w:id="112"/>
      <w:bookmarkEnd w:id="113"/>
    </w:p>
    <w:p w14:paraId="76466E48" w14:textId="28683BB7" w:rsidR="00316AD8" w:rsidRDefault="00B94609" w:rsidP="0002067E">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w:t>
      </w:r>
      <w:r w:rsidR="00560AE3" w:rsidRPr="004C6C58">
        <w:t>ще</w:t>
      </w:r>
      <w:r w:rsidR="00B07CF1" w:rsidRPr="004C6C58">
        <w:t>го</w:t>
      </w:r>
      <w:r w:rsidR="00560AE3">
        <w:t xml:space="preserve"> осуществить дисперсионное</w:t>
      </w:r>
      <w:r w:rsidR="00316AD8">
        <w:t xml:space="preserve"> </w:t>
      </w:r>
      <w:r w:rsidR="00316AD8" w:rsidRPr="004C6C58">
        <w:t>упрочнени</w:t>
      </w:r>
      <w:r w:rsidR="00560AE3" w:rsidRPr="004C6C58">
        <w:t>е</w:t>
      </w:r>
      <w:r w:rsidR="00C56A3C" w:rsidRPr="004C6C58">
        <w:t xml:space="preserve"> </w:t>
      </w:r>
      <w:r w:rsidR="00B07CF1" w:rsidRPr="004C6C58">
        <w:t xml:space="preserve">с помощью </w:t>
      </w:r>
      <w:r w:rsidR="00C56A3C" w:rsidRPr="004C6C58">
        <w:t>выделени</w:t>
      </w:r>
      <w:r w:rsidR="00B07CF1" w:rsidRPr="004C6C58">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w:t>
      </w:r>
      <w:r w:rsidR="009B13AE">
        <w:t>а</w:t>
      </w:r>
      <w:r w:rsidR="00CF3AE9">
        <w:t xml:space="preserve"> на рисунке </w:t>
      </w:r>
      <w:r w:rsidR="00E44B73">
        <w:lastRenderedPageBreak/>
        <w:t>4.1</w:t>
      </w:r>
      <w:r w:rsidR="00560AE3">
        <w:t xml:space="preserve">, из которого видно, что самое эффективное упрочнение </w:t>
      </w:r>
      <w:r w:rsidR="00560AE3" w:rsidRPr="004C6C58">
        <w:t xml:space="preserve">достигается </w:t>
      </w:r>
      <w:r w:rsidR="00B07CF1" w:rsidRPr="004C6C58">
        <w:t xml:space="preserve">за счет образования карбидов и нитридов </w:t>
      </w:r>
      <w:r w:rsidR="00560AE3" w:rsidRPr="004C6C58">
        <w:t>п</w:t>
      </w:r>
      <w:r w:rsidR="00B07CF1" w:rsidRPr="004C6C58">
        <w:t xml:space="preserve">ри повышении концентрации </w:t>
      </w:r>
      <w:r w:rsidR="00560AE3" w:rsidRPr="004C6C58">
        <w:t>углерода и азота</w:t>
      </w:r>
      <w:r w:rsidR="00B07CF1" w:rsidRPr="004C6C58">
        <w:t xml:space="preserve"> в сплаве</w:t>
      </w:r>
      <w:r w:rsidR="00560AE3" w:rsidRPr="004C6C58">
        <w:t>.</w:t>
      </w:r>
    </w:p>
    <w:p w14:paraId="2AA1D8EB" w14:textId="77777777" w:rsidR="00560AE3" w:rsidRDefault="00560AE3" w:rsidP="009B13AE">
      <w:pPr>
        <w:ind w:firstLine="0"/>
      </w:pPr>
    </w:p>
    <w:p w14:paraId="601CA3D8" w14:textId="41C7A3F0" w:rsidR="00CF3AE9" w:rsidRDefault="00CF3AE9" w:rsidP="00CF3AE9">
      <w:pPr>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8299" cy="2519830"/>
                    </a:xfrm>
                    <a:prstGeom prst="rect">
                      <a:avLst/>
                    </a:prstGeom>
                  </pic:spPr>
                </pic:pic>
              </a:graphicData>
            </a:graphic>
          </wp:inline>
        </w:drawing>
      </w:r>
    </w:p>
    <w:p w14:paraId="22E8FA77" w14:textId="77777777" w:rsidR="009B13AE" w:rsidRDefault="009B13AE" w:rsidP="00CF3AE9">
      <w:pPr>
        <w:ind w:firstLine="708"/>
        <w:jc w:val="center"/>
      </w:pPr>
    </w:p>
    <w:p w14:paraId="3DC3327B" w14:textId="57822931" w:rsidR="00CF3AE9" w:rsidRDefault="00CF3AE9" w:rsidP="009B13AE">
      <w:pPr>
        <w:pStyle w:val="ad"/>
        <w:ind w:firstLine="0"/>
      </w:pPr>
      <w:bookmarkStart w:id="114" w:name="_Ref3927446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1</w:t>
      </w:r>
      <w:r w:rsidR="0011249B">
        <w:rPr>
          <w:noProof/>
        </w:rPr>
        <w:fldChar w:fldCharType="end"/>
      </w:r>
      <w:bookmarkEnd w:id="114"/>
      <w:r>
        <w:t xml:space="preserve"> </w:t>
      </w:r>
      <w:r w:rsidR="009B13AE">
        <w:t>–</w:t>
      </w:r>
      <w:r>
        <w:t xml:space="preserve"> </w:t>
      </w:r>
      <w:r w:rsidRPr="00565AD7">
        <w:t>Влияние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ind w:firstLine="708"/>
        <w:jc w:val="center"/>
      </w:pPr>
    </w:p>
    <w:p w14:paraId="53E3982B" w14:textId="6B0CE657" w:rsidR="00B35E1B" w:rsidRPr="00740198" w:rsidRDefault="006260B6" w:rsidP="0002067E">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E774EC">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0]","plainTextFormattedCitation":"[30]","previouslyFormattedCitation":"[30]"},"properties":{"noteIndex":0},"schema":"https://github.com/citation-style-language/schema/raw/master/csl-citation.json"}</w:instrText>
      </w:r>
      <w:r>
        <w:fldChar w:fldCharType="separate"/>
      </w:r>
      <w:r w:rsidR="00E774EC" w:rsidRPr="00E774EC">
        <w:rPr>
          <w:noProof/>
        </w:rPr>
        <w:t>[30]</w:t>
      </w:r>
      <w:r>
        <w:fldChar w:fldCharType="end"/>
      </w:r>
      <w:r>
        <w:t xml:space="preserve">. Как видно из рисунка </w:t>
      </w:r>
      <w:r w:rsidR="00E44B73" w:rsidRPr="00E44B73">
        <w:t>4.1</w:t>
      </w:r>
      <w:r>
        <w:t xml:space="preserve"> максимальное упрочнение путем легирования азотом до 0.4</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t xml:space="preserve">%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1]","manualFormatting":"[3]","plainTextFormattedCitation":"[3,31]","previouslyFormattedCitation":"[3,31]"},"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МКК минимальна, и такое легирование допускается только при содержании азота более 0.1</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и </w:t>
      </w:r>
      <w:r w:rsidR="00740198" w:rsidRPr="00740198">
        <w:t>~</w:t>
      </w:r>
      <w:r w:rsidR="00740198">
        <w:t>20</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w:t>
      </w:r>
      <w:r w:rsidR="00740198">
        <w:rPr>
          <w:lang w:val="en-US"/>
        </w:rPr>
        <w:t>Cr</w:t>
      </w:r>
      <w:r w:rsidR="00740198" w:rsidRPr="00740198">
        <w:t xml:space="preserve"> </w:t>
      </w:r>
      <w:r w:rsidR="00740198">
        <w:fldChar w:fldCharType="begin" w:fldLock="1"/>
      </w:r>
      <w:r w:rsidR="00E774EC">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1]","plainTextFormattedCitation":"[31]","previouslyFormattedCitation":"[31]"},"properties":{"noteIndex":0},"schema":"https://github.com/citation-style-language/schema/raw/master/csl-citation.json"}</w:instrText>
      </w:r>
      <w:r w:rsidR="00740198">
        <w:fldChar w:fldCharType="separate"/>
      </w:r>
      <w:r w:rsidR="00E774EC" w:rsidRPr="00E774EC">
        <w:rPr>
          <w:noProof/>
        </w:rPr>
        <w:t>[31]</w:t>
      </w:r>
      <w:r w:rsidR="00740198">
        <w:fldChar w:fldCharType="end"/>
      </w:r>
      <w:r w:rsidR="00740198" w:rsidRPr="00740198">
        <w:t>.</w:t>
      </w:r>
    </w:p>
    <w:p w14:paraId="6753760B" w14:textId="75C23EE2" w:rsidR="008E0147" w:rsidRPr="00FC582F" w:rsidRDefault="00560AE3" w:rsidP="0002067E">
      <w:r>
        <w:t xml:space="preserve">Как видно из рисунка </w:t>
      </w:r>
      <w:r w:rsidR="00E44B73" w:rsidRPr="00E44B73">
        <w:t>4.1</w:t>
      </w:r>
      <w:r>
        <w:t xml:space="preserve">, добавление </w:t>
      </w:r>
      <w:r w:rsidR="009D0AF9">
        <w:t xml:space="preserve">углерода и </w:t>
      </w:r>
      <w:proofErr w:type="spellStart"/>
      <w:r w:rsidR="009D0AF9">
        <w:t>карбидообразователей</w:t>
      </w:r>
      <w:proofErr w:type="spellEnd"/>
      <w:r>
        <w:t xml:space="preserve"> также не </w:t>
      </w:r>
      <w:r w:rsidRPr="004C6C58">
        <w:t xml:space="preserve">приводит к </w:t>
      </w:r>
      <w:r w:rsidR="00B07CF1" w:rsidRPr="004C6C58">
        <w:t xml:space="preserve">достижению </w:t>
      </w:r>
      <w:r w:rsidRPr="004C6C58">
        <w:t>желаемо</w:t>
      </w:r>
      <w:r w:rsidR="00B07CF1" w:rsidRPr="004C6C58">
        <w:t>го</w:t>
      </w:r>
      <w:r w:rsidRPr="004C6C58">
        <w:t xml:space="preserve"> предела</w:t>
      </w:r>
      <w:r w:rsidRPr="00FC582F">
        <w:t xml:space="preserve">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55A08C66" w:rsidR="003A0EF5" w:rsidRDefault="003A0EF5" w:rsidP="0002067E">
      <w:r w:rsidRPr="00FC582F">
        <w:t xml:space="preserve">Влияние </w:t>
      </w:r>
      <w:r w:rsidR="00AA56DA" w:rsidRPr="00FC582F">
        <w:t>углерода на структуру</w:t>
      </w:r>
      <w:r w:rsidR="00251320" w:rsidRPr="00FC582F">
        <w:t xml:space="preserve"> сплава, близкого по составу к выбранной</w:t>
      </w:r>
      <w:r w:rsidR="00AA56DA" w:rsidRPr="00FC582F">
        <w:t xml:space="preserve"> </w:t>
      </w:r>
      <w:r w:rsidR="00251320" w:rsidRPr="00FC582F">
        <w:t>основе,</w:t>
      </w:r>
      <w:r w:rsidR="00AA56DA" w:rsidRPr="00FC582F">
        <w:t xml:space="preserve"> представлена на рисунке </w:t>
      </w:r>
      <w:r w:rsidR="00E44B73">
        <w:t>4.2</w:t>
      </w:r>
      <w:r w:rsidR="00251320" w:rsidRPr="00FC582F">
        <w:t xml:space="preserve">. </w:t>
      </w:r>
      <w:r w:rsidR="004F7557" w:rsidRPr="00FC582F">
        <w:t>С добавлением никеля, пунктирная ли</w:t>
      </w:r>
      <w:r w:rsidR="004F7557" w:rsidRPr="004C6C58">
        <w:t>н</w:t>
      </w:r>
      <w:r w:rsidR="00B07CF1" w:rsidRPr="004C6C58">
        <w:t>и</w:t>
      </w:r>
      <w:r w:rsidR="004F7557" w:rsidRPr="004C6C58">
        <w:t>я</w:t>
      </w:r>
      <w:r w:rsidR="004F7557" w:rsidRPr="00FC582F">
        <w:t xml:space="preserve"> на этом рисунке сместится еще ближе к левому углу</w:t>
      </w:r>
      <w:r w:rsidR="004F7557">
        <w:t xml:space="preserve">, поэтому минимальное значение необходимое для существования стойкой </w:t>
      </w:r>
      <w:proofErr w:type="spellStart"/>
      <w:r w:rsidR="004F7557">
        <w:t>аустенитной</w:t>
      </w:r>
      <w:proofErr w:type="spellEnd"/>
      <w:r w:rsidR="004F7557">
        <w:t xml:space="preserve"> структуры принимаем за </w:t>
      </w:r>
      <w:r w:rsidR="004F7557" w:rsidRPr="004C6C58">
        <w:t>0.7</w:t>
      </w:r>
      <w:r w:rsidR="004C6C58" w:rsidRPr="004C6C58">
        <w:t xml:space="preserve"> </w:t>
      </w:r>
      <w:proofErr w:type="spellStart"/>
      <w:r w:rsidR="004C6C58" w:rsidRPr="004C6C58">
        <w:t>мас</w:t>
      </w:r>
      <w:proofErr w:type="spellEnd"/>
      <w:r w:rsidR="004C6C58" w:rsidRPr="004C6C58">
        <w:t xml:space="preserve">. </w:t>
      </w:r>
      <w:r w:rsidR="004F7557" w:rsidRPr="004C6C58">
        <w:t>%</w:t>
      </w:r>
      <w:r w:rsidR="004C6C58" w:rsidRPr="004C6C58">
        <w:t>.</w:t>
      </w:r>
      <w:r w:rsidR="004F7557">
        <w:t xml:space="preserve"> </w:t>
      </w:r>
    </w:p>
    <w:p w14:paraId="0B36FA7A" w14:textId="77777777" w:rsidR="00481D44" w:rsidRDefault="00481D44" w:rsidP="00481D44">
      <w:pPr>
        <w:ind w:firstLine="0"/>
      </w:pPr>
    </w:p>
    <w:p w14:paraId="563FB1A9" w14:textId="51C42F7F" w:rsidR="00AA56DA" w:rsidRDefault="00AA56DA" w:rsidP="00AA56DA">
      <w:pPr>
        <w:spacing w:after="160"/>
        <w:ind w:firstLine="708"/>
        <w:jc w:val="center"/>
        <w:rPr>
          <w:color w:val="000000" w:themeColor="text1"/>
        </w:rPr>
      </w:pPr>
      <w:r>
        <w:rPr>
          <w:noProof/>
        </w:rPr>
        <w:drawing>
          <wp:inline distT="0" distB="0" distL="0" distR="0" wp14:anchorId="23B9E2C3" wp14:editId="3B5F6488">
            <wp:extent cx="3148330" cy="3376209"/>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77588" cy="3407585"/>
                    </a:xfrm>
                    <a:prstGeom prst="rect">
                      <a:avLst/>
                    </a:prstGeom>
                  </pic:spPr>
                </pic:pic>
              </a:graphicData>
            </a:graphic>
          </wp:inline>
        </w:drawing>
      </w:r>
    </w:p>
    <w:p w14:paraId="6E5EF81F" w14:textId="77777777" w:rsidR="009B13AE" w:rsidRDefault="009B13AE" w:rsidP="00481D44">
      <w:pPr>
        <w:spacing w:after="160"/>
        <w:ind w:firstLine="0"/>
        <w:rPr>
          <w:color w:val="000000" w:themeColor="text1"/>
        </w:rPr>
      </w:pPr>
    </w:p>
    <w:p w14:paraId="2DC64D62" w14:textId="2795D48B" w:rsidR="003A0EF5" w:rsidRDefault="00AA56DA" w:rsidP="009B13AE">
      <w:pPr>
        <w:pStyle w:val="ad"/>
        <w:ind w:firstLine="0"/>
      </w:pPr>
      <w:bookmarkStart w:id="115" w:name="_Ref39510197"/>
      <w:bookmarkStart w:id="116" w:name="_Ref3924347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2</w:t>
      </w:r>
      <w:r w:rsidR="0011249B">
        <w:rPr>
          <w:noProof/>
        </w:rPr>
        <w:fldChar w:fldCharType="end"/>
      </w:r>
      <w:bookmarkEnd w:id="115"/>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116"/>
      <w:proofErr w:type="spellEnd"/>
      <w:r w:rsidR="00251320">
        <w:t xml:space="preserve"> </w:t>
      </w:r>
      <w:r w:rsidR="00251320">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251320">
        <w:fldChar w:fldCharType="separate"/>
      </w:r>
      <w:r w:rsidR="00E774EC" w:rsidRPr="00E774EC">
        <w:rPr>
          <w:noProof/>
        </w:rPr>
        <w:t>[32]</w:t>
      </w:r>
      <w:r w:rsidR="00251320">
        <w:fldChar w:fldCharType="end"/>
      </w:r>
    </w:p>
    <w:p w14:paraId="3E7432F7" w14:textId="77777777" w:rsidR="004F7557" w:rsidRDefault="004F7557" w:rsidP="00481D44">
      <w:pPr>
        <w:ind w:firstLine="0"/>
        <w:rPr>
          <w:color w:val="000000" w:themeColor="text1"/>
        </w:rPr>
      </w:pPr>
    </w:p>
    <w:p w14:paraId="0D91ADBD" w14:textId="11639C3C" w:rsidR="00EF5D42" w:rsidRPr="00A2221A" w:rsidRDefault="005D6D2F" w:rsidP="0002067E">
      <w:r>
        <w:t>Г</w:t>
      </w:r>
      <w:r w:rsidR="00F217B4">
        <w:t xml:space="preserve">лавным недостатком упрочнения сплавов </w:t>
      </w:r>
      <w:r w:rsidR="00F217B4">
        <w:rPr>
          <w:lang w:val="en-US"/>
        </w:rPr>
        <w:t>Fe</w:t>
      </w:r>
      <w:r w:rsidR="00F217B4" w:rsidRPr="00F217B4">
        <w:t>-</w:t>
      </w:r>
      <w:r w:rsidR="00F217B4">
        <w:rPr>
          <w:lang w:val="en-US"/>
        </w:rPr>
        <w:t>Cr</w:t>
      </w:r>
      <w:r w:rsidR="00F217B4" w:rsidRPr="00F217B4">
        <w:t>-</w:t>
      </w:r>
      <w:r w:rsidR="00F217B4">
        <w:rPr>
          <w:lang w:val="en-US"/>
        </w:rPr>
        <w:t>Ni</w:t>
      </w:r>
      <w:r w:rsidR="00F217B4">
        <w:t xml:space="preserve"> углеродом является большое сродство </w:t>
      </w:r>
      <w:r w:rsidR="00F217B4" w:rsidRPr="00A2221A">
        <w:t>атомов хрома к углероду. По этой причине образуются гидриды типа М</w:t>
      </w:r>
      <w:r w:rsidR="00F14EDD" w:rsidRPr="00A2221A">
        <w:rPr>
          <w:vertAlign w:val="subscript"/>
        </w:rPr>
        <w:t>23</w:t>
      </w:r>
      <w:r w:rsidR="00F14EDD" w:rsidRPr="00A2221A">
        <w:rPr>
          <w:lang w:val="en-US"/>
        </w:rPr>
        <w:t>C</w:t>
      </w:r>
      <w:r w:rsidR="00F14EDD" w:rsidRPr="00A2221A">
        <w:rPr>
          <w:vertAlign w:val="subscript"/>
        </w:rPr>
        <w:t>6</w:t>
      </w:r>
      <w:r w:rsidR="00F14EDD" w:rsidRPr="00A2221A">
        <w:t>, которые</w:t>
      </w:r>
      <w:r w:rsidR="00B07CF1" w:rsidRPr="00A2221A">
        <w:t>,</w:t>
      </w:r>
      <w:r w:rsidR="00F14EDD" w:rsidRPr="00A2221A">
        <w:t xml:space="preserve"> хотя и уч</w:t>
      </w:r>
      <w:r w:rsidR="00B07CF1" w:rsidRPr="00A2221A">
        <w:t>а</w:t>
      </w:r>
      <w:r w:rsidR="00F14EDD" w:rsidRPr="00A2221A">
        <w:t>ствуют в дисперсионном упрочнении, но их образование является нежелательным из-за сильного обеднения хромом участков вблизи границ зерен, которое приводи</w:t>
      </w:r>
      <w:r w:rsidR="00B07CF1" w:rsidRPr="00A2221A">
        <w:t>т</w:t>
      </w:r>
      <w:r w:rsidR="00F14EDD" w:rsidRPr="00A2221A">
        <w:t xml:space="preserve"> к понижению стойкости к коррозии </w:t>
      </w:r>
      <w:r w:rsidR="00F14EDD" w:rsidRPr="00A2221A">
        <w:fldChar w:fldCharType="begin" w:fldLock="1"/>
      </w:r>
      <w:r w:rsidR="00C0574E" w:rsidRPr="00A2221A">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sidRPr="00A2221A">
        <w:fldChar w:fldCharType="separate"/>
      </w:r>
      <w:r w:rsidR="00F14EDD" w:rsidRPr="00A2221A">
        <w:rPr>
          <w:noProof/>
        </w:rPr>
        <w:t>[8]</w:t>
      </w:r>
      <w:r w:rsidR="00F14EDD" w:rsidRPr="00A2221A">
        <w:fldChar w:fldCharType="end"/>
      </w:r>
      <w:r w:rsidR="00F14EDD" w:rsidRPr="00A2221A">
        <w:t>.</w:t>
      </w:r>
    </w:p>
    <w:p w14:paraId="2EBC748F" w14:textId="42F4E626" w:rsidR="00EF5D42" w:rsidRDefault="00EF5D42" w:rsidP="0002067E">
      <w:pPr>
        <w:rPr>
          <w:color w:val="000000" w:themeColor="text1"/>
        </w:rPr>
      </w:pPr>
      <w:r w:rsidRPr="00A2221A">
        <w:rPr>
          <w:color w:val="000000" w:themeColor="text1"/>
        </w:rPr>
        <w:t xml:space="preserve">Для сохранения коррозионностойких свойств, </w:t>
      </w:r>
      <w:proofErr w:type="spellStart"/>
      <w:r w:rsidRPr="00A2221A">
        <w:rPr>
          <w:color w:val="000000" w:themeColor="text1"/>
        </w:rPr>
        <w:t>карбидообразователи</w:t>
      </w:r>
      <w:proofErr w:type="spellEnd"/>
      <w:r w:rsidR="00B07CF1" w:rsidRPr="00A2221A">
        <w:rPr>
          <w:color w:val="000000" w:themeColor="text1"/>
        </w:rPr>
        <w:t>,</w:t>
      </w:r>
      <w:r w:rsidRPr="00A2221A">
        <w:rPr>
          <w:color w:val="000000" w:themeColor="text1"/>
        </w:rPr>
        <w:t xml:space="preserve"> вводимые в сплав основы вместе с углеродом, должны иметь сродство к углероду выше,</w:t>
      </w:r>
      <w:r>
        <w:rPr>
          <w:color w:val="000000" w:themeColor="text1"/>
        </w:rPr>
        <w:t xml:space="preserve">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3984367B" w:rsidR="00EF5D42" w:rsidRDefault="00EF5D42" w:rsidP="0002067E">
      <w:pPr>
        <w:rPr>
          <w:color w:val="000000" w:themeColor="text1"/>
        </w:rPr>
      </w:pPr>
      <w:r>
        <w:rPr>
          <w:color w:val="000000" w:themeColor="text1"/>
        </w:rPr>
        <w:t xml:space="preserve">Энергии образования Гиббса при разных температурах представлены на рисунке </w:t>
      </w:r>
      <w:r w:rsidR="00E44B73">
        <w:rPr>
          <w:color w:val="000000" w:themeColor="text1"/>
        </w:rPr>
        <w:t>4.3</w:t>
      </w:r>
      <w:r>
        <w:rPr>
          <w:color w:val="000000" w:themeColor="text1"/>
        </w:rPr>
        <w:fldChar w:fldCharType="begin"/>
      </w:r>
      <w:r>
        <w:rPr>
          <w:color w:val="000000" w:themeColor="text1"/>
        </w:rPr>
        <w:instrText xml:space="preserve"> REF _Ref39263456 \h </w:instrText>
      </w:r>
      <w:r w:rsidR="0002067E">
        <w:rPr>
          <w:color w:val="000000" w:themeColor="text1"/>
        </w:rPr>
        <w:instrText xml:space="preserve"> \* MERGEFORMAT </w:instrText>
      </w:r>
      <w:r>
        <w:rPr>
          <w:color w:val="000000" w:themeColor="text1"/>
        </w:rPr>
      </w:r>
      <w:r>
        <w:rPr>
          <w:color w:val="000000" w:themeColor="text1"/>
        </w:rPr>
        <w:fldChar w:fldCharType="separate"/>
      </w:r>
      <w:r w:rsidR="008B084C">
        <w:t xml:space="preserve">Рисунок </w:t>
      </w:r>
      <w:r w:rsidR="008B084C">
        <w:rPr>
          <w:noProof/>
        </w:rPr>
        <w:t>4</w:t>
      </w:r>
      <w:r w:rsidR="008B084C">
        <w:t>.</w:t>
      </w:r>
      <w:r w:rsidR="008B084C">
        <w:rPr>
          <w:noProof/>
        </w:rPr>
        <w:t>3</w:t>
      </w:r>
      <w:r w:rsidR="008B084C">
        <w:t xml:space="preserve"> – Свободная энергия образования карбидов в зависимости от температуры</w:t>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E774EC">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3]","plainTextFormattedCitation":"[33]","previouslyFormattedCitation":"[33]"},"properties":{"noteIndex":0},"schema":"https://github.com/citation-style-language/schema/raw/master/csl-citation.json"}</w:instrText>
      </w:r>
      <w:r w:rsidR="00C0574E">
        <w:rPr>
          <w:color w:val="000000" w:themeColor="text1"/>
        </w:rPr>
        <w:fldChar w:fldCharType="separate"/>
      </w:r>
      <w:r w:rsidR="00E774EC" w:rsidRPr="00E774EC">
        <w:rPr>
          <w:noProof/>
          <w:color w:val="000000" w:themeColor="text1"/>
        </w:rPr>
        <w:t>[33]</w:t>
      </w:r>
      <w:r w:rsidR="00C0574E">
        <w:rPr>
          <w:color w:val="000000" w:themeColor="text1"/>
        </w:rPr>
        <w:fldChar w:fldCharType="end"/>
      </w:r>
      <w:r w:rsidR="00C0574E">
        <w:rPr>
          <w:color w:val="000000" w:themeColor="text1"/>
        </w:rPr>
        <w:t xml:space="preserve">. </w:t>
      </w:r>
    </w:p>
    <w:p w14:paraId="0CE5B45E" w14:textId="77777777" w:rsidR="00C0574E" w:rsidRDefault="00C0574E" w:rsidP="00481D44">
      <w:pPr>
        <w:ind w:firstLine="0"/>
        <w:rPr>
          <w:color w:val="000000" w:themeColor="text1"/>
        </w:rPr>
      </w:pPr>
    </w:p>
    <w:p w14:paraId="3BF409B2" w14:textId="4C61A70F" w:rsidR="00EF5D42" w:rsidRDefault="00EF5D42" w:rsidP="00EF5D42">
      <w:pPr>
        <w:spacing w:after="160"/>
        <w:ind w:firstLine="708"/>
        <w:jc w:val="center"/>
        <w:rPr>
          <w:color w:val="000000" w:themeColor="text1"/>
        </w:rPr>
      </w:pPr>
      <w:r>
        <w:rPr>
          <w:noProof/>
        </w:rPr>
        <w:lastRenderedPageBreak/>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45561" cy="1676728"/>
                    </a:xfrm>
                    <a:prstGeom prst="rect">
                      <a:avLst/>
                    </a:prstGeom>
                  </pic:spPr>
                </pic:pic>
              </a:graphicData>
            </a:graphic>
          </wp:inline>
        </w:drawing>
      </w:r>
    </w:p>
    <w:p w14:paraId="5952D692" w14:textId="77777777" w:rsidR="009B13AE" w:rsidRDefault="009B13AE" w:rsidP="009B13AE">
      <w:pPr>
        <w:ind w:firstLine="708"/>
        <w:jc w:val="center"/>
        <w:rPr>
          <w:color w:val="000000" w:themeColor="text1"/>
        </w:rPr>
      </w:pPr>
    </w:p>
    <w:p w14:paraId="087FB518" w14:textId="446E5C5C" w:rsidR="005D6D2F" w:rsidRPr="005D6D2F" w:rsidRDefault="00EF5D42" w:rsidP="009B13AE">
      <w:pPr>
        <w:pStyle w:val="ad"/>
        <w:spacing w:after="0"/>
        <w:ind w:firstLine="0"/>
      </w:pPr>
      <w:bookmarkStart w:id="117" w:name="_Ref3926345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3</w:t>
      </w:r>
      <w:r w:rsidR="0011249B">
        <w:rPr>
          <w:noProof/>
        </w:rPr>
        <w:fldChar w:fldCharType="end"/>
      </w:r>
      <w:r>
        <w:t xml:space="preserve"> </w:t>
      </w:r>
      <w:r w:rsidR="009B13AE">
        <w:t>–</w:t>
      </w:r>
      <w:r>
        <w:t xml:space="preserve"> Свободная энергия образования карбидов в зависимости от температуры</w:t>
      </w:r>
      <w:bookmarkEnd w:id="117"/>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ind w:firstLine="708"/>
        <w:rPr>
          <w:color w:val="000000" w:themeColor="text1"/>
        </w:rPr>
      </w:pPr>
    </w:p>
    <w:p w14:paraId="10F0A2CE" w14:textId="531A9575" w:rsidR="009B13AE" w:rsidRDefault="005D6D2F" w:rsidP="0002067E">
      <w:r>
        <w:t>Эфф</w:t>
      </w:r>
      <w:r w:rsidR="00316AD8">
        <w:t>е</w:t>
      </w:r>
      <w:r>
        <w:t xml:space="preserve">ктивность </w:t>
      </w:r>
      <w:r>
        <w:rPr>
          <w:lang w:val="en-US"/>
        </w:rPr>
        <w:t>V</w:t>
      </w:r>
      <w:r w:rsidRPr="003F3202">
        <w:t xml:space="preserve">, </w:t>
      </w:r>
      <w:proofErr w:type="spellStart"/>
      <w:r>
        <w:rPr>
          <w:lang w:val="en-US"/>
        </w:rPr>
        <w:t>Nb</w:t>
      </w:r>
      <w:proofErr w:type="spellEnd"/>
      <w:r>
        <w:t xml:space="preserve"> и</w:t>
      </w:r>
      <w:r w:rsidRPr="003F3202">
        <w:t xml:space="preserve"> </w:t>
      </w:r>
      <w:proofErr w:type="spellStart"/>
      <w:r>
        <w:rPr>
          <w:lang w:val="en-US"/>
        </w:rPr>
        <w:t>Ti</w:t>
      </w:r>
      <w:proofErr w:type="spellEnd"/>
      <w:r>
        <w:t xml:space="preserve"> рассмотрена в исследовании </w:t>
      </w:r>
      <w:proofErr w:type="spellStart"/>
      <w:r>
        <w:t>Такаюки</w:t>
      </w:r>
      <w:proofErr w:type="spellEnd"/>
      <w:r>
        <w:t xml:space="preserve"> </w:t>
      </w:r>
      <w:proofErr w:type="spellStart"/>
      <w:r>
        <w:t>Шинода</w:t>
      </w:r>
      <w:proofErr w:type="spellEnd"/>
      <w:r>
        <w:t xml:space="preserve"> </w:t>
      </w:r>
      <w:r>
        <w:fldChar w:fldCharType="begin" w:fldLock="1"/>
      </w:r>
      <w:r w:rsidR="00E774EC">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fldChar w:fldCharType="separate"/>
      </w:r>
      <w:r w:rsidR="00E774EC" w:rsidRPr="00E774EC">
        <w:rPr>
          <w:noProof/>
        </w:rPr>
        <w:t>[34]</w:t>
      </w:r>
      <w:r>
        <w:fldChar w:fldCharType="end"/>
      </w:r>
      <w:r w:rsidRPr="005D6D2F">
        <w:t xml:space="preserve">, </w:t>
      </w:r>
      <w:r>
        <w:t>где рассматривалось эффективность длительного упрочнения сплавов 18</w:t>
      </w:r>
      <w:r w:rsidR="00A2221A">
        <w:t xml:space="preserve"> </w:t>
      </w:r>
      <w:proofErr w:type="spellStart"/>
      <w:r w:rsidR="00A2221A">
        <w:t>мас</w:t>
      </w:r>
      <w:proofErr w:type="spellEnd"/>
      <w:r w:rsidR="00A2221A">
        <w:t xml:space="preserve">. </w:t>
      </w:r>
      <w:r w:rsidRPr="005D6D2F">
        <w:t xml:space="preserve">% </w:t>
      </w:r>
      <w:r>
        <w:rPr>
          <w:lang w:val="en-US"/>
        </w:rPr>
        <w:t>Cr</w:t>
      </w:r>
      <w:r w:rsidR="00316AD8">
        <w:t xml:space="preserve"> </w:t>
      </w:r>
      <w:r w:rsidR="00A2221A">
        <w:t>–</w:t>
      </w:r>
      <w:r w:rsidR="00316AD8">
        <w:t xml:space="preserve"> </w:t>
      </w:r>
      <w:r w:rsidRPr="005D6D2F">
        <w:t>10</w:t>
      </w:r>
      <w:r w:rsidR="00A2221A">
        <w:t xml:space="preserve"> </w:t>
      </w:r>
      <w:proofErr w:type="spellStart"/>
      <w:r w:rsidR="00A2221A">
        <w:t>мас</w:t>
      </w:r>
      <w:proofErr w:type="spellEnd"/>
      <w:r w:rsidR="00A2221A">
        <w:t xml:space="preserve">. </w:t>
      </w:r>
      <w:r w:rsidRPr="005D6D2F">
        <w:t xml:space="preserve">% </w:t>
      </w:r>
      <w:r>
        <w:rPr>
          <w:lang w:val="en-US"/>
        </w:rPr>
        <w:t>Ni</w:t>
      </w:r>
      <w:r w:rsidRPr="005D6D2F">
        <w:t xml:space="preserve"> </w:t>
      </w:r>
      <w:r>
        <w:t>для разных</w:t>
      </w:r>
      <w:r w:rsidR="00316AD8">
        <w:t xml:space="preserve"> содержаний </w:t>
      </w:r>
      <w:proofErr w:type="spellStart"/>
      <w:r w:rsidR="00316AD8">
        <w:t>карбидообразователей</w:t>
      </w:r>
      <w:proofErr w:type="spellEnd"/>
      <w:r w:rsidR="00316AD8">
        <w:t xml:space="preserve"> в сплаве. Результаты исследования приведены на рисунке</w:t>
      </w:r>
      <w:r w:rsidR="00E44B73">
        <w:t xml:space="preserve"> 4.4</w:t>
      </w:r>
      <w:r w:rsidR="00316AD8" w:rsidRPr="00316AD8">
        <w:t xml:space="preserve">. </w:t>
      </w:r>
      <w:r w:rsidR="00316AD8">
        <w:t xml:space="preserve">Видно, что самым лучшим упрочняющим воздействием обладает ванадий, однако в разделе </w:t>
      </w:r>
      <w:r w:rsidR="00E44B73" w:rsidRPr="00E44B73">
        <w:t>4.1</w:t>
      </w:r>
      <w:r w:rsidR="00316AD8">
        <w:t xml:space="preserve">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t>а.е.м</w:t>
      </w:r>
      <w:proofErr w:type="spellEnd"/>
      <w:r w:rsidR="00316AD8">
        <w:t xml:space="preserve">., а ниобия – 93 </w:t>
      </w:r>
      <w:proofErr w:type="spellStart"/>
      <w:r w:rsidR="00316AD8">
        <w:t>а.е.м</w:t>
      </w:r>
      <w:proofErr w:type="spellEnd"/>
      <w:r w:rsidR="00316AD8">
        <w:t>.) следует что титана потребуется в 2 раза меньше по массе, чтобы добиться наилучшего эффекта.</w:t>
      </w:r>
    </w:p>
    <w:p w14:paraId="645FEF01" w14:textId="71B48DD4" w:rsidR="00316AD8" w:rsidRDefault="00900354" w:rsidP="009B13AE">
      <w:pPr>
        <w:jc w:val="center"/>
      </w:pPr>
      <w:r>
        <w:rPr>
          <w:noProof/>
        </w:rPr>
        <w:drawing>
          <wp:inline distT="0" distB="0" distL="0" distR="0" wp14:anchorId="3DC1F44C" wp14:editId="4A24FAE2">
            <wp:extent cx="3469510" cy="3289300"/>
            <wp:effectExtent l="0" t="0" r="0" b="635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970"/>
                    <a:stretch/>
                  </pic:blipFill>
                  <pic:spPr bwMode="auto">
                    <a:xfrm>
                      <a:off x="0" y="0"/>
                      <a:ext cx="3474423" cy="3293958"/>
                    </a:xfrm>
                    <a:prstGeom prst="rect">
                      <a:avLst/>
                    </a:prstGeom>
                    <a:ln>
                      <a:noFill/>
                    </a:ln>
                    <a:extLst>
                      <a:ext uri="{53640926-AAD7-44D8-BBD7-CCE9431645EC}">
                        <a14:shadowObscured xmlns:a14="http://schemas.microsoft.com/office/drawing/2010/main"/>
                      </a:ext>
                    </a:extLst>
                  </pic:spPr>
                </pic:pic>
              </a:graphicData>
            </a:graphic>
          </wp:inline>
        </w:drawing>
      </w:r>
    </w:p>
    <w:p w14:paraId="36B1E1BF" w14:textId="77777777" w:rsidR="009B13AE" w:rsidRDefault="009B13AE" w:rsidP="009B13AE">
      <w:pPr>
        <w:jc w:val="center"/>
      </w:pPr>
    </w:p>
    <w:p w14:paraId="1ABB02FC" w14:textId="0D846984" w:rsidR="00F217B4" w:rsidRPr="00316AD8" w:rsidRDefault="00316AD8" w:rsidP="009B13AE">
      <w:pPr>
        <w:pStyle w:val="ad"/>
        <w:ind w:firstLine="0"/>
      </w:pPr>
      <w:bookmarkStart w:id="118" w:name="_Ref39273794"/>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4</w:t>
      </w:r>
      <w:r w:rsidR="0011249B">
        <w:rPr>
          <w:noProof/>
        </w:rPr>
        <w:fldChar w:fldCharType="end"/>
      </w:r>
      <w:bookmarkEnd w:id="118"/>
      <w:r>
        <w:t xml:space="preserve"> </w:t>
      </w:r>
      <w:r w:rsidR="009B13AE">
        <w:t>–</w:t>
      </w:r>
      <w:r>
        <w:t xml:space="preserve">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E774EC">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rPr>
          <w:noProof/>
        </w:rPr>
        <w:fldChar w:fldCharType="separate"/>
      </w:r>
      <w:r w:rsidR="00E774EC" w:rsidRPr="00E774EC">
        <w:rPr>
          <w:noProof/>
        </w:rPr>
        <w:t>[34]</w:t>
      </w:r>
      <w:r>
        <w:rPr>
          <w:noProof/>
        </w:rPr>
        <w:fldChar w:fldCharType="end"/>
      </w:r>
    </w:p>
    <w:p w14:paraId="03A65CD3" w14:textId="77777777" w:rsidR="00740198" w:rsidRDefault="00740198" w:rsidP="00740198">
      <w:pPr>
        <w:rPr>
          <w:color w:val="000000" w:themeColor="text1"/>
        </w:rPr>
      </w:pPr>
      <w:r>
        <w:rPr>
          <w:color w:val="000000" w:themeColor="text1"/>
        </w:rPr>
        <w:lastRenderedPageBreak/>
        <w:tab/>
      </w:r>
    </w:p>
    <w:p w14:paraId="08F91B36" w14:textId="72E9C64D" w:rsidR="00F217B4" w:rsidRDefault="00740198" w:rsidP="0002067E">
      <w:r>
        <w:t xml:space="preserve">В работе И. Д. </w:t>
      </w:r>
      <w:proofErr w:type="spellStart"/>
      <w:r>
        <w:t>Рыбасенко</w:t>
      </w:r>
      <w:proofErr w:type="spellEnd"/>
      <w:r>
        <w:t xml:space="preserve"> </w:t>
      </w:r>
      <w:r>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fldChar w:fldCharType="separate"/>
      </w:r>
      <w:r w:rsidR="00E774EC" w:rsidRPr="00E774EC">
        <w:rPr>
          <w:noProof/>
        </w:rPr>
        <w:t>[35]</w:t>
      </w:r>
      <w:r>
        <w:fldChar w:fldCharType="end"/>
      </w:r>
      <w: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t xml:space="preserve">упрочнения. На рисунке </w:t>
      </w:r>
      <w:r w:rsidR="00E44B73">
        <w:t>4.5</w:t>
      </w:r>
      <w:r w:rsidR="000C4FF5">
        <w:t xml:space="preserve"> продемонстрирована зависимость растворимости карбида титана от температуры, которая имеет максимум около 0,12 </w:t>
      </w:r>
      <w:proofErr w:type="spellStart"/>
      <w:r w:rsidR="000C4FF5">
        <w:t>мас</w:t>
      </w:r>
      <w:proofErr w:type="spellEnd"/>
      <w:r w:rsidR="000C4FF5">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347A0267" w14:textId="77777777" w:rsidR="009B13AE" w:rsidRDefault="009B13AE" w:rsidP="009B13AE">
      <w:pPr>
        <w:ind w:firstLine="0"/>
      </w:pPr>
    </w:p>
    <w:p w14:paraId="284ADEE1" w14:textId="67CD615F" w:rsidR="00740198" w:rsidRDefault="00740198" w:rsidP="00740198">
      <w:pPr>
        <w:spacing w:after="160"/>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89454" cy="3117898"/>
                    </a:xfrm>
                    <a:prstGeom prst="rect">
                      <a:avLst/>
                    </a:prstGeom>
                  </pic:spPr>
                </pic:pic>
              </a:graphicData>
            </a:graphic>
          </wp:inline>
        </w:drawing>
      </w:r>
    </w:p>
    <w:p w14:paraId="4D1D7764" w14:textId="77777777" w:rsidR="009B13AE" w:rsidRDefault="009B13AE" w:rsidP="009B13AE">
      <w:pPr>
        <w:jc w:val="center"/>
        <w:rPr>
          <w:color w:val="000000" w:themeColor="text1"/>
        </w:rPr>
      </w:pPr>
    </w:p>
    <w:p w14:paraId="3EDA4705" w14:textId="1C296C32" w:rsidR="000C4FF5" w:rsidRPr="005E204A" w:rsidRDefault="000C4FF5" w:rsidP="009B13AE">
      <w:pPr>
        <w:pStyle w:val="ad"/>
        <w:spacing w:after="0"/>
        <w:ind w:firstLine="0"/>
      </w:pPr>
      <w:bookmarkStart w:id="119" w:name="_Ref392809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5</w:t>
      </w:r>
      <w:r w:rsidR="0011249B">
        <w:rPr>
          <w:noProof/>
        </w:rPr>
        <w:fldChar w:fldCharType="end"/>
      </w:r>
      <w:bookmarkEnd w:id="119"/>
      <w:r>
        <w:t xml:space="preserve"> </w:t>
      </w:r>
      <w:r w:rsidR="009B13AE">
        <w:t>–</w:t>
      </w:r>
      <w:r>
        <w:t xml:space="preserve">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rsidR="005E204A">
        <w:fldChar w:fldCharType="separate"/>
      </w:r>
      <w:r w:rsidR="00E774EC" w:rsidRPr="00E774EC">
        <w:rPr>
          <w:noProof/>
        </w:rPr>
        <w:t>[35]</w:t>
      </w:r>
      <w:r w:rsidR="005E204A">
        <w:fldChar w:fldCharType="end"/>
      </w:r>
    </w:p>
    <w:p w14:paraId="755F07A7" w14:textId="24872BE5" w:rsidR="000C4FF5" w:rsidRPr="007F5032" w:rsidRDefault="000C4FF5" w:rsidP="00C2144B">
      <w:pPr>
        <w:pStyle w:val="ab"/>
        <w:spacing w:after="0"/>
        <w:ind w:firstLine="0"/>
        <w:rPr>
          <w:i w:val="0"/>
          <w:color w:val="000000" w:themeColor="text1"/>
          <w:sz w:val="24"/>
          <w:szCs w:val="24"/>
        </w:rPr>
      </w:pPr>
    </w:p>
    <w:p w14:paraId="65D9BC05" w14:textId="52EDFEC3" w:rsidR="000C4FF5" w:rsidRPr="003F087D" w:rsidRDefault="000C4FF5" w:rsidP="0002067E">
      <w:r>
        <w:t>Если мы принимаем соотношение атомов титана и углерода как 1÷1.3 (из рисунка</w:t>
      </w:r>
      <w:r w:rsidR="00E44B73">
        <w:t xml:space="preserve"> 4.4)</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57F058DC" w:rsidR="003F087D" w:rsidRPr="00DF41EC" w:rsidRDefault="003F087D" w:rsidP="0002067E">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а значит разрабатываемый материал относится к «группе хорошей свариваемости»</w:t>
      </w:r>
      <w:r w:rsidR="00063792">
        <w:t xml:space="preserve"> </w:t>
      </w:r>
      <w:r w:rsidR="00063792">
        <w:fldChar w:fldCharType="begin" w:fldLock="1"/>
      </w:r>
      <w:r w:rsidR="00E774EC">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6]","plainTextFormattedCitation":"[36]","previouslyFormattedCitation":"[36]"},"properties":{"noteIndex":0},"schema":"https://github.com/citation-style-language/schema/raw/master/csl-citation.json"}</w:instrText>
      </w:r>
      <w:r w:rsidR="00063792">
        <w:fldChar w:fldCharType="separate"/>
      </w:r>
      <w:r w:rsidR="00E774EC" w:rsidRPr="00E774EC">
        <w:rPr>
          <w:noProof/>
        </w:rPr>
        <w:t>[36]</w:t>
      </w:r>
      <w:r w:rsidR="00063792">
        <w:fldChar w:fldCharType="end"/>
      </w:r>
      <w:r w:rsidR="00DF41EC">
        <w:t>.</w:t>
      </w:r>
    </w:p>
    <w:p w14:paraId="3F3D9F9A" w14:textId="77777777" w:rsidR="000A58DB" w:rsidRPr="003F087D" w:rsidRDefault="000A58DB" w:rsidP="00026A64">
      <w:pPr>
        <w:ind w:firstLine="0"/>
      </w:pPr>
    </w:p>
    <w:p w14:paraId="7DF0D094" w14:textId="13D82907" w:rsidR="000A58DB" w:rsidRPr="008E0147" w:rsidRDefault="001B534F" w:rsidP="0002067E">
      <w:pPr>
        <w:pStyle w:val="2"/>
        <w:rPr>
          <w:lang w:val="en-US"/>
        </w:rPr>
      </w:pPr>
      <w:bookmarkStart w:id="120" w:name="_Toc39928417"/>
      <w:bookmarkStart w:id="121" w:name="_Toc39928665"/>
      <w:r>
        <w:t>Уменьшение склонности к НТРО</w:t>
      </w:r>
      <w:bookmarkEnd w:id="120"/>
      <w:bookmarkEnd w:id="121"/>
    </w:p>
    <w:p w14:paraId="2B678724" w14:textId="5221750D" w:rsidR="00AD61EF" w:rsidRDefault="0006452B" w:rsidP="0002067E">
      <w:r>
        <w:t>НТРО в нашем случае опасно тем, что</w:t>
      </w:r>
      <w:r w:rsidR="00AD61EF">
        <w:t xml:space="preserve"> оно приводит к межкристаллитному растрескиванию металла основы. Это происходит по причине большой концентрации напря</w:t>
      </w:r>
      <w:r w:rsidR="00AD61EF">
        <w:lastRenderedPageBreak/>
        <w:t xml:space="preserve">жений на границ зерен, и, как следствие, появления на них анодных участков с последующим коррозионным растрескиванием под напряжением </w:t>
      </w:r>
      <w:r w:rsidR="00AD61EF">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7]","plainTextFormattedCitation":"[3,37]","previouslyFormattedCitation":"[3,37]"},"properties":{"noteIndex":0},"schema":"https://github.com/citation-style-language/schema/raw/master/csl-citation.json"}</w:instrText>
      </w:r>
      <w:r w:rsidR="00AD61EF">
        <w:fldChar w:fldCharType="separate"/>
      </w:r>
      <w:r w:rsidR="00E774EC" w:rsidRPr="00E774EC">
        <w:rPr>
          <w:noProof/>
        </w:rPr>
        <w:t>[3,37]</w:t>
      </w:r>
      <w:r w:rsidR="00AD61EF">
        <w:fldChar w:fldCharType="end"/>
      </w:r>
      <w:r w:rsidR="00073706">
        <w:t xml:space="preserve"> (КРН)</w:t>
      </w:r>
      <w:r w:rsidR="00AD61EF">
        <w:t>.</w:t>
      </w:r>
    </w:p>
    <w:p w14:paraId="01718BF6" w14:textId="46439815" w:rsidR="00C479FB" w:rsidRDefault="00AD61EF" w:rsidP="0002067E">
      <w:r>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18</w:t>
      </w:r>
      <w:r w:rsidR="003D26ED" w:rsidRPr="003D26ED">
        <w:t xml:space="preserve"> </w:t>
      </w:r>
      <w:r w:rsidR="00073706" w:rsidRPr="005D6D2F">
        <w:t xml:space="preserve">% </w:t>
      </w:r>
      <w:r w:rsidR="00073706">
        <w:rPr>
          <w:lang w:val="en-US"/>
        </w:rPr>
        <w:t>Cr</w:t>
      </w:r>
      <w:r w:rsidR="00073706">
        <w:t xml:space="preserve"> </w:t>
      </w:r>
      <w:r w:rsidR="00073706" w:rsidRPr="005D6D2F">
        <w:t>-</w:t>
      </w:r>
      <w:r w:rsidR="00073706">
        <w:t xml:space="preserve"> </w:t>
      </w:r>
      <w:r w:rsidR="00073706" w:rsidRPr="005D6D2F">
        <w:t>10</w:t>
      </w:r>
      <w:r w:rsidR="003D26ED" w:rsidRPr="003D26ED">
        <w:t xml:space="preserve"> </w:t>
      </w:r>
      <w:r w:rsidR="00073706" w:rsidRPr="005D6D2F">
        <w:t xml:space="preserve">% </w:t>
      </w:r>
      <w:r w:rsidR="00073706">
        <w:rPr>
          <w:lang w:val="en-US"/>
        </w:rPr>
        <w:t>Ni</w:t>
      </w:r>
      <w:r w:rsidR="00073706">
        <w:t xml:space="preserve"> была проведена Х. </w:t>
      </w:r>
      <w:proofErr w:type="spellStart"/>
      <w:r w:rsidR="00073706">
        <w:t>Чангом</w:t>
      </w:r>
      <w:proofErr w:type="spellEnd"/>
      <w:r w:rsidR="00073706">
        <w:t xml:space="preserve"> </w:t>
      </w:r>
      <w:r w:rsidR="00073706">
        <w:fldChar w:fldCharType="begin" w:fldLock="1"/>
      </w:r>
      <w:r w:rsidR="00E774EC">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8]","plainTextFormattedCitation":"[38]","previouslyFormattedCitation":"[38]"},"properties":{"noteIndex":0},"schema":"https://github.com/citation-style-language/schema/raw/master/csl-citation.json"}</w:instrText>
      </w:r>
      <w:r w:rsidR="00073706">
        <w:fldChar w:fldCharType="separate"/>
      </w:r>
      <w:r w:rsidR="00E774EC" w:rsidRPr="00E774EC">
        <w:rPr>
          <w:noProof/>
        </w:rPr>
        <w:t>[38]</w:t>
      </w:r>
      <w:r w:rsidR="00073706">
        <w:fldChar w:fldCharType="end"/>
      </w:r>
      <w:r w:rsidR="00073706" w:rsidRPr="00073706">
        <w:t xml:space="preserve">, </w:t>
      </w:r>
      <w:r w:rsidR="00073706">
        <w:t>в результате которой, оптимальным значением содержания кремния в сплаве было принято 0.8-1.5</w:t>
      </w:r>
      <w:r w:rsidR="003D26ED" w:rsidRPr="003D26ED">
        <w:t xml:space="preserve"> </w:t>
      </w:r>
      <w:r w:rsidR="00073706">
        <w:t xml:space="preserve">%. </w:t>
      </w:r>
      <w:r w:rsidR="00C479FB">
        <w:t>Результаты приведены на рисунке</w:t>
      </w:r>
      <w:r w:rsidR="00E44B73">
        <w:t xml:space="preserve"> 4.6</w:t>
      </w:r>
      <w:r w:rsidR="00C479FB">
        <w:t xml:space="preserve">. Исходя из экспериментальных данных, оптимальным было принято содержание кремния от 0.8 до 1.5 </w:t>
      </w:r>
      <w:proofErr w:type="gramStart"/>
      <w:r w:rsidR="00C479FB">
        <w:t>%..</w:t>
      </w:r>
      <w:proofErr w:type="gramEnd"/>
      <w:r w:rsidR="00C479FB">
        <w:t xml:space="preserve"> В этом случае, материал обладает приемлемыми прочностными характеристиками и лучшей стойкостью к КРН.</w:t>
      </w:r>
    </w:p>
    <w:p w14:paraId="6CEAD463" w14:textId="07E2C2F1" w:rsidR="00E5713C" w:rsidRDefault="00E5713C" w:rsidP="00026A64">
      <w:pPr>
        <w:ind w:firstLine="0"/>
        <w:rPr>
          <w:color w:val="000000" w:themeColor="text1"/>
        </w:rPr>
      </w:pPr>
    </w:p>
    <w:p w14:paraId="215D5D76" w14:textId="05FA5CD6" w:rsidR="00E5713C" w:rsidRPr="00C479FB" w:rsidRDefault="00E5713C" w:rsidP="009B13AE">
      <w:pPr>
        <w:ind w:firstLine="0"/>
        <w:rPr>
          <w:color w:val="000000" w:themeColor="text1"/>
        </w:rPr>
      </w:pPr>
      <w:r>
        <w:rPr>
          <w:noProof/>
        </w:rPr>
        <w:drawing>
          <wp:inline distT="0" distB="0" distL="0" distR="0" wp14:anchorId="70C821DB" wp14:editId="620BF8A9">
            <wp:extent cx="5940425" cy="2569845"/>
            <wp:effectExtent l="0" t="0" r="3175" b="190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0425" cy="2569845"/>
                    </a:xfrm>
                    <a:prstGeom prst="rect">
                      <a:avLst/>
                    </a:prstGeom>
                  </pic:spPr>
                </pic:pic>
              </a:graphicData>
            </a:graphic>
          </wp:inline>
        </w:drawing>
      </w:r>
    </w:p>
    <w:p w14:paraId="586A5591" w14:textId="101AB0D2" w:rsidR="00073706" w:rsidRDefault="00073706" w:rsidP="009B13AE">
      <w:pPr>
        <w:ind w:firstLine="0"/>
      </w:pPr>
    </w:p>
    <w:p w14:paraId="6F1CE3AD" w14:textId="7B398173" w:rsidR="00073706" w:rsidRPr="00C479FB" w:rsidRDefault="00C479FB" w:rsidP="00C479FB">
      <w:pPr>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9B13AE">
      <w:pPr>
        <w:pStyle w:val="ad"/>
        <w:spacing w:after="0"/>
        <w:ind w:firstLine="0"/>
        <w:jc w:val="both"/>
      </w:pPr>
    </w:p>
    <w:p w14:paraId="71BD8E98" w14:textId="68B9305B" w:rsidR="00AD61EF" w:rsidRPr="00AD61EF" w:rsidRDefault="00073706" w:rsidP="00A23343">
      <w:pPr>
        <w:pStyle w:val="ad"/>
        <w:spacing w:after="0"/>
        <w:ind w:firstLine="0"/>
      </w:pPr>
      <w:bookmarkStart w:id="122" w:name="_Ref39339558"/>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6</w:t>
      </w:r>
      <w:r w:rsidR="0011249B">
        <w:rPr>
          <w:noProof/>
        </w:rPr>
        <w:fldChar w:fldCharType="end"/>
      </w:r>
      <w:bookmarkEnd w:id="122"/>
      <w:r>
        <w:t xml:space="preserve"> </w:t>
      </w:r>
      <w:r w:rsidR="009B13AE">
        <w:t>–</w:t>
      </w:r>
      <w:r>
        <w:t xml:space="preserve">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rPr>
          <w:color w:val="000000" w:themeColor="text1"/>
        </w:rPr>
      </w:pPr>
    </w:p>
    <w:p w14:paraId="144D7971" w14:textId="2A18CCD4" w:rsidR="00765A57" w:rsidRDefault="00765A57" w:rsidP="00A23343">
      <w:r>
        <w:rPr>
          <w:color w:val="000000" w:themeColor="text1"/>
        </w:rPr>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Исходя из данных его исследования, можно предположить, что даже при 2</w:t>
      </w:r>
      <w:r w:rsidR="003D26ED">
        <w:t xml:space="preserve"> </w:t>
      </w:r>
      <w:proofErr w:type="spellStart"/>
      <w:r w:rsidR="003D26ED">
        <w:t>мас</w:t>
      </w:r>
      <w:proofErr w:type="spellEnd"/>
      <w:r w:rsidR="003D26ED">
        <w:t xml:space="preserve">. </w:t>
      </w:r>
      <w:r>
        <w:t xml:space="preserve">%,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w:t>
      </w:r>
      <w:r w:rsidRPr="003D26ED">
        <w:t>сплаве</w:t>
      </w:r>
      <w:r w:rsidR="003D26ED" w:rsidRPr="003D26ED">
        <w:t xml:space="preserve"> –</w:t>
      </w:r>
      <w:r w:rsidRPr="003D26ED">
        <w:t xml:space="preserve"> 2</w:t>
      </w:r>
      <w:r w:rsidR="003D26ED">
        <w:t xml:space="preserve"> </w:t>
      </w:r>
      <w:r>
        <w:t>%.</w:t>
      </w:r>
    </w:p>
    <w:p w14:paraId="1476AD38" w14:textId="77777777" w:rsidR="00A23343" w:rsidRPr="00A23343" w:rsidRDefault="00A23343" w:rsidP="00A23343">
      <w:pPr>
        <w:ind w:firstLine="0"/>
      </w:pPr>
    </w:p>
    <w:p w14:paraId="06B1BE7F" w14:textId="654914D0" w:rsidR="00423E19" w:rsidRPr="00423E19" w:rsidRDefault="00423E19" w:rsidP="0002067E">
      <w:pPr>
        <w:pStyle w:val="2"/>
        <w:rPr>
          <w:lang w:val="en-US"/>
        </w:rPr>
      </w:pPr>
      <w:bookmarkStart w:id="123" w:name="_Toc39928418"/>
      <w:bookmarkStart w:id="124" w:name="_Toc39928666"/>
      <w:r>
        <w:lastRenderedPageBreak/>
        <w:t>. Увеличение технологичности</w:t>
      </w:r>
      <w:bookmarkEnd w:id="123"/>
      <w:bookmarkEnd w:id="124"/>
    </w:p>
    <w:p w14:paraId="26901045" w14:textId="2ADB1A8C" w:rsidR="00AD61EF" w:rsidRPr="003D26ED" w:rsidRDefault="00423E19" w:rsidP="0002067E">
      <w:r w:rsidRPr="003D26ED">
        <w:t>Технологичность сплава обеспечивается снижением</w:t>
      </w:r>
      <w:r w:rsidR="00514C40" w:rsidRPr="003D26ED">
        <w:t xml:space="preserve"> </w:t>
      </w:r>
      <w:r w:rsidRPr="003D26ED">
        <w:t>таких компонентов</w:t>
      </w:r>
      <w:r w:rsidR="00B07CF1" w:rsidRPr="003D26ED">
        <w:t>,</w:t>
      </w:r>
      <w:r w:rsidRPr="003D26ED">
        <w:t xml:space="preserve"> как фосфор, сера и медь</w:t>
      </w:r>
      <w:r w:rsidR="00514C40" w:rsidRPr="003D26ED">
        <w:t>.</w:t>
      </w:r>
      <w:r w:rsidR="0025170E" w:rsidRPr="003D26ED">
        <w:t xml:space="preserve"> Высок</w:t>
      </w:r>
      <w:r w:rsidR="00F51033" w:rsidRPr="003D26ED">
        <w:t>ая концентрация этих элементов в сплаве влияет на его механические свойства и свариваемость.</w:t>
      </w:r>
    </w:p>
    <w:p w14:paraId="68774F9D" w14:textId="17C550EE" w:rsidR="00514C40" w:rsidRDefault="00514C40" w:rsidP="0002067E">
      <w:r w:rsidRPr="003D26ED">
        <w:t>Фос</w:t>
      </w:r>
      <w:r w:rsidR="003D3B46" w:rsidRPr="003D26ED">
        <w:t>фор упрочняет сплав основы, однако сильно повыша</w:t>
      </w:r>
      <w:r w:rsidR="00B07CF1" w:rsidRPr="003D26ED">
        <w:t>е</w:t>
      </w:r>
      <w:r w:rsidR="003D3B46" w:rsidRPr="003D26ED">
        <w:t>т усадочную пористость при литье и склонность к трещинам. Наличие фосфора лимитируется 0</w:t>
      </w:r>
      <w:r w:rsidR="00B07CF1" w:rsidRPr="003D26ED">
        <w:t>,</w:t>
      </w:r>
      <w:r w:rsidR="003D3B46" w:rsidRPr="003D26ED">
        <w:t>05</w:t>
      </w:r>
      <w:r w:rsidR="003D26ED">
        <w:t xml:space="preserve"> </w:t>
      </w:r>
      <w:proofErr w:type="spellStart"/>
      <w:r w:rsidR="003D26ED" w:rsidRPr="004C6C58">
        <w:rPr>
          <w:color w:val="000000" w:themeColor="text1"/>
        </w:rPr>
        <w:t>мас</w:t>
      </w:r>
      <w:proofErr w:type="spellEnd"/>
      <w:r w:rsidR="003D26ED" w:rsidRPr="004C6C58">
        <w:rPr>
          <w:color w:val="000000" w:themeColor="text1"/>
        </w:rPr>
        <w:t xml:space="preserve">. </w:t>
      </w:r>
      <w:r w:rsidR="003D3B46">
        <w:t xml:space="preserve">% в мате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E774EC">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39]","plainTextFormattedCitation":"[39]","previouslyFormattedCitation":"[39]"},"properties":{"noteIndex":0},"schema":"https://github.com/citation-style-language/schema/raw/master/csl-citation.json"}</w:instrText>
      </w:r>
      <w:r w:rsidR="003D3B46">
        <w:fldChar w:fldCharType="separate"/>
      </w:r>
      <w:r w:rsidR="00E774EC" w:rsidRPr="00E774EC">
        <w:rPr>
          <w:noProof/>
        </w:rPr>
        <w:t>[39]</w:t>
      </w:r>
      <w:r w:rsidR="003D3B46">
        <w:fldChar w:fldCharType="end"/>
      </w:r>
    </w:p>
    <w:p w14:paraId="0C231319" w14:textId="5D026553" w:rsidR="003D3B46" w:rsidRPr="00063792" w:rsidRDefault="003D3B46" w:rsidP="0002067E">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DA329B">
        <w:fldChar w:fldCharType="separate"/>
      </w:r>
      <w:r w:rsidR="00E774EC" w:rsidRPr="00E774EC">
        <w:rPr>
          <w:noProof/>
        </w:rPr>
        <w:t>[32]</w:t>
      </w:r>
      <w:r w:rsidR="00DA329B">
        <w:fldChar w:fldCharType="end"/>
      </w:r>
    </w:p>
    <w:p w14:paraId="235F53A5" w14:textId="3A16BF4E" w:rsidR="000C4FF5" w:rsidRDefault="000A58DB" w:rsidP="000C4FF5">
      <w:pPr>
        <w:pStyle w:val="ab"/>
        <w:rPr>
          <w:i w:val="0"/>
          <w:color w:val="000000" w:themeColor="text1"/>
          <w:sz w:val="24"/>
          <w:szCs w:val="24"/>
        </w:rPr>
      </w:pPr>
      <w:r>
        <w:rPr>
          <w:i w:val="0"/>
          <w:color w:val="000000" w:themeColor="text1"/>
        </w:rPr>
        <w:tab/>
      </w:r>
    </w:p>
    <w:p w14:paraId="7E9DE51C" w14:textId="6D0C18BA" w:rsidR="00063792" w:rsidRPr="00063792" w:rsidRDefault="00063792" w:rsidP="0002067E">
      <w:pPr>
        <w:pStyle w:val="2"/>
        <w:rPr>
          <w:lang w:val="en-US"/>
        </w:rPr>
      </w:pPr>
      <w:bookmarkStart w:id="125" w:name="_Toc39928419"/>
      <w:bookmarkStart w:id="126" w:name="_Toc39928667"/>
      <w:r>
        <w:t>Обобщение легированного состава сплава</w:t>
      </w:r>
      <w:bookmarkEnd w:id="125"/>
      <w:bookmarkEnd w:id="126"/>
    </w:p>
    <w:p w14:paraId="15B5F8DE" w14:textId="777AF978" w:rsidR="00063792" w:rsidRDefault="00063792" w:rsidP="0002067E">
      <w:r>
        <w:t>Обобщив рассуждения пунктов 4.1-4.5, получаем следующий состав разрабатываемого материала, который представлен в таблице</w:t>
      </w:r>
      <w:r w:rsidR="0088238A">
        <w:t xml:space="preserve"> 4.2.</w:t>
      </w:r>
    </w:p>
    <w:p w14:paraId="43C17930" w14:textId="77777777" w:rsidR="0088238A" w:rsidRDefault="0088238A" w:rsidP="0088238A">
      <w:pPr>
        <w:ind w:firstLine="0"/>
      </w:pPr>
    </w:p>
    <w:p w14:paraId="6167E8AE" w14:textId="5CE0E992" w:rsidR="00063792" w:rsidRDefault="00A23343" w:rsidP="0088238A">
      <w:pPr>
        <w:pStyle w:val="af"/>
      </w:pPr>
      <w:r>
        <w:t>Таблица</w:t>
      </w:r>
      <w:r w:rsidR="00063792">
        <w:t xml:space="preserve"> </w:t>
      </w:r>
      <w:r w:rsidR="0033326D">
        <w:rPr>
          <w:noProof/>
        </w:rPr>
        <w:fldChar w:fldCharType="begin"/>
      </w:r>
      <w:r w:rsidR="0033326D">
        <w:rPr>
          <w:noProof/>
        </w:rPr>
        <w:instrText xml:space="preserve"> STYLEREF 1 \s </w:instrText>
      </w:r>
      <w:r w:rsidR="0033326D">
        <w:rPr>
          <w:noProof/>
        </w:rPr>
        <w:fldChar w:fldCharType="separate"/>
      </w:r>
      <w:r w:rsidR="008B084C">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2</w:t>
      </w:r>
      <w:r w:rsidR="0033326D">
        <w:rPr>
          <w:noProof/>
        </w:rPr>
        <w:fldChar w:fldCharType="end"/>
      </w:r>
      <w:r>
        <w:rPr>
          <w:noProof/>
        </w:rPr>
        <w:t xml:space="preserve"> –</w:t>
      </w:r>
      <w:r w:rsidR="00063792">
        <w:rPr>
          <w:lang w:val="en-US"/>
        </w:rPr>
        <w:t xml:space="preserve"> </w:t>
      </w:r>
      <w:r w:rsidR="00063792">
        <w:t>Состав разрабатываемого сплава</w:t>
      </w:r>
    </w:p>
    <w:tbl>
      <w:tblPr>
        <w:tblStyle w:val="a6"/>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r>
              <w:t>Элемент</w:t>
            </w:r>
          </w:p>
        </w:tc>
        <w:tc>
          <w:tcPr>
            <w:tcW w:w="903" w:type="dxa"/>
          </w:tcPr>
          <w:p w14:paraId="7AC36212" w14:textId="70790273" w:rsidR="00063792" w:rsidRPr="00063792" w:rsidRDefault="00063792" w:rsidP="00063792">
            <w:pPr>
              <w:rPr>
                <w:lang w:val="en-US"/>
              </w:rPr>
            </w:pPr>
            <w:r>
              <w:rPr>
                <w:lang w:val="en-US"/>
              </w:rPr>
              <w:t>Cr</w:t>
            </w:r>
          </w:p>
        </w:tc>
        <w:tc>
          <w:tcPr>
            <w:tcW w:w="903" w:type="dxa"/>
          </w:tcPr>
          <w:p w14:paraId="34963FDB" w14:textId="72AC6CD9" w:rsidR="00063792" w:rsidRPr="00063792" w:rsidRDefault="00063792" w:rsidP="00063792">
            <w:pPr>
              <w:rPr>
                <w:lang w:val="en-US"/>
              </w:rPr>
            </w:pPr>
            <w:r>
              <w:rPr>
                <w:lang w:val="en-US"/>
              </w:rPr>
              <w:t>Ni</w:t>
            </w:r>
          </w:p>
        </w:tc>
        <w:tc>
          <w:tcPr>
            <w:tcW w:w="976" w:type="dxa"/>
          </w:tcPr>
          <w:p w14:paraId="031C7D05" w14:textId="525660BC" w:rsidR="00063792" w:rsidRPr="00063792" w:rsidRDefault="00063792" w:rsidP="00063792">
            <w:pPr>
              <w:rPr>
                <w:lang w:val="en-US"/>
              </w:rPr>
            </w:pPr>
            <w:r>
              <w:rPr>
                <w:lang w:val="en-US"/>
              </w:rPr>
              <w:t>C</w:t>
            </w:r>
          </w:p>
        </w:tc>
        <w:tc>
          <w:tcPr>
            <w:tcW w:w="1206" w:type="dxa"/>
          </w:tcPr>
          <w:p w14:paraId="76F4CEBA" w14:textId="313CDFFB" w:rsidR="00063792" w:rsidRPr="00063792" w:rsidRDefault="00063792" w:rsidP="00063792">
            <w:pPr>
              <w:rPr>
                <w:lang w:val="en-US"/>
              </w:rPr>
            </w:pPr>
            <w:proofErr w:type="spellStart"/>
            <w:r>
              <w:rPr>
                <w:lang w:val="en-US"/>
              </w:rPr>
              <w:t>Ti</w:t>
            </w:r>
            <w:proofErr w:type="spellEnd"/>
          </w:p>
        </w:tc>
        <w:tc>
          <w:tcPr>
            <w:tcW w:w="1152" w:type="dxa"/>
          </w:tcPr>
          <w:p w14:paraId="28ABB254" w14:textId="57E5CF6A" w:rsidR="00063792" w:rsidRPr="00063792" w:rsidRDefault="00063792" w:rsidP="00063792">
            <w:pPr>
              <w:rPr>
                <w:lang w:val="en-US"/>
              </w:rPr>
            </w:pPr>
            <w:r>
              <w:rPr>
                <w:lang w:val="en-US"/>
              </w:rPr>
              <w:t>Si</w:t>
            </w:r>
          </w:p>
        </w:tc>
        <w:tc>
          <w:tcPr>
            <w:tcW w:w="982" w:type="dxa"/>
          </w:tcPr>
          <w:p w14:paraId="5DE51B8D" w14:textId="7DFE1A7D" w:rsidR="00063792" w:rsidRPr="00063792" w:rsidRDefault="00063792" w:rsidP="00063792">
            <w:pPr>
              <w:rPr>
                <w:lang w:val="en-US"/>
              </w:rPr>
            </w:pPr>
            <w:r>
              <w:rPr>
                <w:lang w:val="en-US"/>
              </w:rPr>
              <w:t>Cu</w:t>
            </w:r>
          </w:p>
        </w:tc>
        <w:tc>
          <w:tcPr>
            <w:tcW w:w="1031" w:type="dxa"/>
          </w:tcPr>
          <w:p w14:paraId="395EE4A9" w14:textId="5BA6E640" w:rsidR="00063792" w:rsidRPr="00063792" w:rsidRDefault="00063792" w:rsidP="00063792">
            <w:pPr>
              <w:rPr>
                <w:lang w:val="en-US"/>
              </w:rPr>
            </w:pPr>
            <w:r>
              <w:rPr>
                <w:lang w:val="en-US"/>
              </w:rPr>
              <w:t>S</w:t>
            </w:r>
          </w:p>
        </w:tc>
        <w:tc>
          <w:tcPr>
            <w:tcW w:w="855" w:type="dxa"/>
          </w:tcPr>
          <w:p w14:paraId="70CAFAA6" w14:textId="42BBF60F" w:rsidR="00063792" w:rsidRDefault="00063792" w:rsidP="00063792">
            <w:pPr>
              <w:rPr>
                <w:lang w:val="en-US"/>
              </w:rPr>
            </w:pPr>
            <w:r>
              <w:rPr>
                <w:lang w:val="en-US"/>
              </w:rPr>
              <w:t>P</w:t>
            </w:r>
          </w:p>
        </w:tc>
      </w:tr>
      <w:tr w:rsidR="00063792" w14:paraId="240B8866" w14:textId="35FEAF10" w:rsidTr="00063792">
        <w:tc>
          <w:tcPr>
            <w:tcW w:w="1563" w:type="dxa"/>
          </w:tcPr>
          <w:p w14:paraId="5A03DA9F" w14:textId="1FD007CA" w:rsidR="00063792" w:rsidRDefault="00063792" w:rsidP="00063792">
            <w:r>
              <w:t xml:space="preserve">Содержание, </w:t>
            </w:r>
            <w:proofErr w:type="spellStart"/>
            <w:r>
              <w:t>мас</w:t>
            </w:r>
            <w:proofErr w:type="spellEnd"/>
            <w:r>
              <w:t>. %</w:t>
            </w:r>
          </w:p>
        </w:tc>
        <w:tc>
          <w:tcPr>
            <w:tcW w:w="903" w:type="dxa"/>
          </w:tcPr>
          <w:p w14:paraId="60E6E5E5" w14:textId="13BD4355" w:rsidR="00063792" w:rsidRPr="00063792" w:rsidRDefault="00063792" w:rsidP="00063792">
            <w:pPr>
              <w:rPr>
                <w:lang w:val="en-US"/>
              </w:rPr>
            </w:pPr>
            <w:r>
              <w:rPr>
                <w:lang w:val="en-US"/>
              </w:rPr>
              <w:t>18</w:t>
            </w:r>
          </w:p>
        </w:tc>
        <w:tc>
          <w:tcPr>
            <w:tcW w:w="903" w:type="dxa"/>
          </w:tcPr>
          <w:p w14:paraId="150E5DC2" w14:textId="2172F60F" w:rsidR="00063792" w:rsidRPr="00063792" w:rsidRDefault="00063792" w:rsidP="00063792">
            <w:pPr>
              <w:rPr>
                <w:lang w:val="en-US"/>
              </w:rPr>
            </w:pPr>
            <w:r>
              <w:rPr>
                <w:lang w:val="en-US"/>
              </w:rPr>
              <w:t>10</w:t>
            </w:r>
          </w:p>
        </w:tc>
        <w:tc>
          <w:tcPr>
            <w:tcW w:w="976" w:type="dxa"/>
          </w:tcPr>
          <w:p w14:paraId="632F8D9A" w14:textId="560D3E0B" w:rsidR="00063792" w:rsidRPr="00063792" w:rsidRDefault="00063792" w:rsidP="00063792">
            <w:pPr>
              <w:rPr>
                <w:lang w:val="en-US"/>
              </w:rPr>
            </w:pPr>
            <w:r>
              <w:rPr>
                <w:lang w:val="en-US"/>
              </w:rPr>
              <w:t>0.12</w:t>
            </w:r>
          </w:p>
        </w:tc>
        <w:tc>
          <w:tcPr>
            <w:tcW w:w="1206" w:type="dxa"/>
          </w:tcPr>
          <w:p w14:paraId="32583AA4" w14:textId="749208D0" w:rsidR="00063792" w:rsidRDefault="00063792" w:rsidP="00063792">
            <w:r>
              <w:t>0.50÷0,65</w:t>
            </w:r>
          </w:p>
        </w:tc>
        <w:tc>
          <w:tcPr>
            <w:tcW w:w="1152" w:type="dxa"/>
          </w:tcPr>
          <w:p w14:paraId="7DCE7C6B" w14:textId="3BA0FC15" w:rsidR="00063792" w:rsidRPr="00063792" w:rsidRDefault="00063792" w:rsidP="00063792">
            <w:pPr>
              <w:rPr>
                <w:lang w:val="en-US"/>
              </w:rPr>
            </w:pPr>
            <w:r>
              <w:rPr>
                <w:lang w:val="en-US"/>
              </w:rPr>
              <w:t>0.8</w:t>
            </w:r>
            <w:r>
              <w:t>0÷</w:t>
            </w:r>
            <w:r>
              <w:rPr>
                <w:lang w:val="en-US"/>
              </w:rPr>
              <w:t>2.0</w:t>
            </w:r>
          </w:p>
        </w:tc>
        <w:tc>
          <w:tcPr>
            <w:tcW w:w="982" w:type="dxa"/>
          </w:tcPr>
          <w:p w14:paraId="758802B7" w14:textId="6F657F78" w:rsidR="00063792" w:rsidRPr="00063792" w:rsidRDefault="00063792" w:rsidP="00063792">
            <w:pPr>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rPr>
                <w:lang w:val="en-US"/>
              </w:rPr>
            </w:pPr>
            <w:r>
              <w:rPr>
                <w:lang w:val="en-US"/>
              </w:rPr>
              <w:t>&lt;0.02</w:t>
            </w:r>
          </w:p>
        </w:tc>
        <w:tc>
          <w:tcPr>
            <w:tcW w:w="855" w:type="dxa"/>
          </w:tcPr>
          <w:p w14:paraId="068EBCED" w14:textId="78AE84D1" w:rsidR="00063792" w:rsidRDefault="00063792" w:rsidP="00063792">
            <w:pPr>
              <w:rPr>
                <w:lang w:val="en-US"/>
              </w:rPr>
            </w:pPr>
            <w:r>
              <w:rPr>
                <w:lang w:val="en-US"/>
              </w:rPr>
              <w:t>&lt;0.05</w:t>
            </w:r>
          </w:p>
        </w:tc>
      </w:tr>
    </w:tbl>
    <w:p w14:paraId="0AEA269E" w14:textId="77777777" w:rsidR="00063792" w:rsidRPr="00063792" w:rsidRDefault="00063792" w:rsidP="0088238A">
      <w:pPr>
        <w:ind w:firstLine="0"/>
      </w:pPr>
    </w:p>
    <w:p w14:paraId="5708A2EE" w14:textId="142BC69D" w:rsidR="00063792" w:rsidRDefault="00063792" w:rsidP="0002067E">
      <w:proofErr w:type="spellStart"/>
      <w:r w:rsidRPr="003D26ED">
        <w:t>Феррито</w:t>
      </w:r>
      <w:r w:rsidR="003D26ED" w:rsidRPr="003D26ED">
        <w:t>стабилизирующее</w:t>
      </w:r>
      <w:proofErr w:type="spellEnd"/>
      <w:r w:rsidRPr="003D26ED">
        <w:t xml:space="preserve"> действие</w:t>
      </w:r>
      <w:r>
        <w:t xml:space="preserve"> всех ЛЭ выражается </w:t>
      </w:r>
      <w:r w:rsidR="00044877">
        <w:t>следующим образо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044877" w14:paraId="1C741F28" w14:textId="77777777" w:rsidTr="00C11C4E">
        <w:trPr>
          <w:trHeight w:val="427"/>
        </w:trPr>
        <w:tc>
          <w:tcPr>
            <w:tcW w:w="4674" w:type="pct"/>
          </w:tcPr>
          <w:p w14:paraId="097B37C2" w14:textId="0A36DF93" w:rsidR="00044877" w:rsidRPr="003D26ED" w:rsidRDefault="00044877" w:rsidP="003D26ED">
            <w:pPr>
              <w:jc w:val="center"/>
            </w:pP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rPr>
                    <m:t>%</m:t>
                  </m:r>
                </m:e>
              </m:d>
              <m:r>
                <w:rPr>
                  <w:rFonts w:ascii="Cambria Math" w:hAnsi="Cambria Math"/>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rPr>
                <m:t>= 18+2·0,14+1,5·0,57=18,96</m:t>
              </m:r>
            </m:oMath>
            <w:r w:rsidR="003D26ED">
              <w:t>,</w:t>
            </w:r>
          </w:p>
        </w:tc>
        <w:tc>
          <w:tcPr>
            <w:tcW w:w="326" w:type="pct"/>
            <w:vAlign w:val="center"/>
          </w:tcPr>
          <w:p w14:paraId="5716B03E" w14:textId="2F326590" w:rsidR="00044877" w:rsidRDefault="00E4303B" w:rsidP="00E4303B">
            <w:pPr>
              <w:ind w:firstLine="0"/>
            </w:pPr>
            <w:r>
              <w:t>(</w:t>
            </w:r>
            <w:r w:rsidR="00044877">
              <w:t>13)</w:t>
            </w:r>
          </w:p>
        </w:tc>
      </w:tr>
    </w:tbl>
    <w:p w14:paraId="46B12FDF" w14:textId="2510D31B" w:rsidR="003D26ED" w:rsidRDefault="003D26ED" w:rsidP="0002067E">
      <w:pPr>
        <w:ind w:firstLine="0"/>
      </w:pPr>
      <w:r>
        <w:t xml:space="preserve">а </w:t>
      </w:r>
      <w:proofErr w:type="spellStart"/>
      <w:r>
        <w:t>аустенитостабилизирующее</w:t>
      </w:r>
      <w:proofErr w:type="spellEnd"/>
      <w:r w:rsidR="00EA651B">
        <w:t xml:space="preserve"> как:</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3D26ED" w14:paraId="4F57EECE" w14:textId="77777777" w:rsidTr="00C11C4E">
        <w:trPr>
          <w:trHeight w:val="431"/>
        </w:trPr>
        <w:tc>
          <w:tcPr>
            <w:tcW w:w="4722" w:type="pct"/>
          </w:tcPr>
          <w:p w14:paraId="47282DAC" w14:textId="77777777" w:rsidR="003D26ED" w:rsidRDefault="003D26ED" w:rsidP="00F87054">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278" w:type="pct"/>
            <w:vAlign w:val="center"/>
          </w:tcPr>
          <w:p w14:paraId="6B6CFDF7" w14:textId="3B6F11BD" w:rsidR="003D26ED" w:rsidRDefault="00E4303B" w:rsidP="00E4303B">
            <w:pPr>
              <w:ind w:firstLine="0"/>
              <w:jc w:val="center"/>
            </w:pPr>
            <w:r>
              <w:t>(</w:t>
            </w:r>
            <w:r w:rsidR="003D26ED">
              <w:t>14)</w:t>
            </w:r>
          </w:p>
        </w:tc>
      </w:tr>
    </w:tbl>
    <w:p w14:paraId="34772A5C" w14:textId="394B03E1" w:rsidR="00044877" w:rsidRPr="00044877" w:rsidRDefault="00044877" w:rsidP="009B13AE">
      <w:r>
        <w:t xml:space="preserve">Как видно из диаграммы </w:t>
      </w:r>
      <w:proofErr w:type="spellStart"/>
      <w:r>
        <w:t>Шеффлера</w:t>
      </w:r>
      <w:proofErr w:type="spellEnd"/>
      <w:r w:rsidR="00F67DEB">
        <w:t xml:space="preserve"> на рисунке </w:t>
      </w:r>
      <w:r w:rsidR="00F67DEB">
        <w:fldChar w:fldCharType="begin"/>
      </w:r>
      <w:r w:rsidR="00F67DEB">
        <w:instrText xml:space="preserve"> REF _Ref39347835 \h </w:instrText>
      </w:r>
      <w:r w:rsidR="00F67DEB">
        <w:fldChar w:fldCharType="separate"/>
      </w:r>
      <w:r w:rsidR="008B084C">
        <w:t xml:space="preserve">Рисунок </w:t>
      </w:r>
      <w:r w:rsidR="008B084C">
        <w:rPr>
          <w:noProof/>
        </w:rPr>
        <w:t>4</w:t>
      </w:r>
      <w:r w:rsidR="008B084C">
        <w:t>.</w:t>
      </w:r>
      <w:r w:rsidR="008B084C">
        <w:rPr>
          <w:noProof/>
        </w:rPr>
        <w:t>7</w:t>
      </w:r>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1523A50C" w14:textId="77777777" w:rsidR="00044877" w:rsidRPr="00044877" w:rsidRDefault="00044877" w:rsidP="009B13AE">
      <w:pPr>
        <w:ind w:firstLine="0"/>
      </w:pPr>
    </w:p>
    <w:p w14:paraId="449FEB67" w14:textId="1A735C62" w:rsidR="00063792" w:rsidRDefault="00F67DEB" w:rsidP="00F67DEB">
      <w:pPr>
        <w:pStyle w:val="ab"/>
        <w:jc w:val="center"/>
        <w:rPr>
          <w:color w:val="000000" w:themeColor="text1"/>
        </w:rPr>
      </w:pPr>
      <w:r>
        <w:rPr>
          <w:noProof/>
        </w:rPr>
        <w:lastRenderedPageBreak/>
        <w:drawing>
          <wp:inline distT="0" distB="0" distL="0" distR="0" wp14:anchorId="498AECF3" wp14:editId="0F1E5A1A">
            <wp:extent cx="4015105" cy="2212921"/>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66341" cy="2241159"/>
                    </a:xfrm>
                    <a:prstGeom prst="rect">
                      <a:avLst/>
                    </a:prstGeom>
                  </pic:spPr>
                </pic:pic>
              </a:graphicData>
            </a:graphic>
          </wp:inline>
        </w:drawing>
      </w:r>
    </w:p>
    <w:p w14:paraId="6B732971" w14:textId="59ADADA1" w:rsidR="00063792" w:rsidRDefault="00F67DEB" w:rsidP="009B13AE">
      <w:pPr>
        <w:pStyle w:val="ad"/>
        <w:spacing w:after="0"/>
        <w:ind w:firstLine="0"/>
      </w:pPr>
      <w:bookmarkStart w:id="127" w:name="_Ref393478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7</w:t>
      </w:r>
      <w:r w:rsidR="0011249B">
        <w:rPr>
          <w:noProof/>
        </w:rPr>
        <w:fldChar w:fldCharType="end"/>
      </w:r>
      <w:bookmarkEnd w:id="127"/>
      <w:r>
        <w:t xml:space="preserve"> </w:t>
      </w:r>
      <w:r w:rsidR="009B13AE">
        <w:t>–</w:t>
      </w:r>
      <w:r>
        <w:t xml:space="preserve">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54BD9E87" w14:textId="77777777" w:rsidR="009B13AE" w:rsidRDefault="009B13AE" w:rsidP="009B13AE">
      <w:pPr>
        <w:pStyle w:val="ad"/>
        <w:spacing w:after="0"/>
      </w:pPr>
    </w:p>
    <w:p w14:paraId="5E070B78" w14:textId="30E15056" w:rsidR="00063792" w:rsidRDefault="003558D9" w:rsidP="0002067E">
      <w:r>
        <w:t>В табл</w:t>
      </w:r>
      <w:r w:rsidRPr="00CF1ACE">
        <w:t>ице</w:t>
      </w:r>
      <w:r w:rsidR="00CF1ACE" w:rsidRPr="00CF1ACE">
        <w:t xml:space="preserve"> </w:t>
      </w:r>
      <w:r w:rsidR="00E44B73">
        <w:t>4.3</w:t>
      </w:r>
      <w:r w:rsidR="00CF1ACE">
        <w:t xml:space="preserve"> </w:t>
      </w:r>
      <w:r w:rsidR="00CF1ACE" w:rsidRPr="002F4537">
        <w:t xml:space="preserve">представлен </w:t>
      </w:r>
      <w:r w:rsidR="00B07CF1" w:rsidRPr="002F4537">
        <w:t xml:space="preserve">состав </w:t>
      </w:r>
      <w:r w:rsidR="00CF1ACE" w:rsidRPr="002F4537">
        <w:t xml:space="preserve">некоторых существующих </w:t>
      </w:r>
      <w:proofErr w:type="spellStart"/>
      <w:r w:rsidR="00CF1ACE" w:rsidRPr="002F4537">
        <w:t>аустенитных</w:t>
      </w:r>
      <w:proofErr w:type="spellEnd"/>
      <w:r w:rsidR="00CF1ACE" w:rsidRPr="002F4537">
        <w:t xml:space="preserve"> сталей, которые активно используются в машиностроении, в том числе и в реакторном материаловедении. Как видно из таблицы, состав отечественной</w:t>
      </w:r>
      <w:r w:rsidR="00CF1ACE">
        <w:t xml:space="preserve"> ст</w:t>
      </w:r>
      <w:r w:rsidR="00CF1ACE" w:rsidRPr="00CF1ACE">
        <w:t>али 12Х18Н10Т</w:t>
      </w:r>
      <w:r w:rsidR="00CF1ACE">
        <w:t xml:space="preserve"> наиболее близок к составу </w:t>
      </w:r>
      <w:r w:rsidR="00972C9F">
        <w:t xml:space="preserve">обоснованного нами сплава из таблицы </w:t>
      </w:r>
      <w:r w:rsidR="00E44B73">
        <w:t>4.3.</w:t>
      </w:r>
    </w:p>
    <w:p w14:paraId="4ED3C284" w14:textId="77777777" w:rsidR="0088238A" w:rsidRDefault="0088238A" w:rsidP="0088238A">
      <w:pPr>
        <w:ind w:firstLine="0"/>
      </w:pPr>
    </w:p>
    <w:p w14:paraId="7EEACFD5" w14:textId="047373B7" w:rsidR="00271CD5" w:rsidRDefault="00271CD5" w:rsidP="00271CD5">
      <w:pPr>
        <w:pStyle w:val="af"/>
      </w:pPr>
      <w:bookmarkStart w:id="128"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3</w:t>
      </w:r>
      <w:r w:rsidR="0033326D">
        <w:rPr>
          <w:noProof/>
        </w:rPr>
        <w:fldChar w:fldCharType="end"/>
      </w:r>
      <w:bookmarkEnd w:id="128"/>
      <w:r>
        <w:t xml:space="preserve"> – Состав коррозионностойких </w:t>
      </w:r>
      <w:proofErr w:type="spellStart"/>
      <w:r>
        <w:t>аустенитных</w:t>
      </w:r>
      <w:proofErr w:type="spellEnd"/>
      <w:r>
        <w:t xml:space="preserve"> сталей</w:t>
      </w:r>
      <w:r w:rsidR="00CF1ACE">
        <w:t xml:space="preserve"> </w:t>
      </w:r>
      <w:r w:rsidR="00CF1ACE">
        <w:fldChar w:fldCharType="begin" w:fldLock="1"/>
      </w:r>
      <w:r w:rsidR="00E774EC">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0]","plainTextFormattedCitation":"[11,40]","previouslyFormattedCitation":"[11,40]"},"properties":{"noteIndex":0},"schema":"https://github.com/citation-style-language/schema/raw/master/csl-citation.json"}</w:instrText>
      </w:r>
      <w:r w:rsidR="00CF1ACE">
        <w:fldChar w:fldCharType="separate"/>
      </w:r>
      <w:r w:rsidR="00E774EC" w:rsidRPr="00E774EC">
        <w:rPr>
          <w:noProof/>
        </w:rPr>
        <w:t>[11,40]</w:t>
      </w:r>
      <w:r w:rsidR="00CF1ACE">
        <w:fldChar w:fldCharType="end"/>
      </w:r>
    </w:p>
    <w:tbl>
      <w:tblPr>
        <w:tblStyle w:val="a6"/>
        <w:tblW w:w="5000" w:type="pct"/>
        <w:tblLook w:val="04A0" w:firstRow="1" w:lastRow="0" w:firstColumn="1" w:lastColumn="0" w:noHBand="0" w:noVBand="1"/>
      </w:tblPr>
      <w:tblGrid>
        <w:gridCol w:w="1487"/>
        <w:gridCol w:w="942"/>
        <w:gridCol w:w="948"/>
        <w:gridCol w:w="953"/>
        <w:gridCol w:w="1049"/>
        <w:gridCol w:w="942"/>
        <w:gridCol w:w="949"/>
        <w:gridCol w:w="1120"/>
        <w:gridCol w:w="1181"/>
      </w:tblGrid>
      <w:tr w:rsidR="00923A1D" w14:paraId="0BF6FB2D" w14:textId="25651B24" w:rsidTr="00AB010E">
        <w:tc>
          <w:tcPr>
            <w:tcW w:w="777" w:type="pct"/>
            <w:vAlign w:val="center"/>
          </w:tcPr>
          <w:p w14:paraId="2B2CDBDA" w14:textId="19B63F79" w:rsidR="00923A1D" w:rsidRDefault="00923A1D" w:rsidP="00AB010E">
            <w:pPr>
              <w:ind w:firstLine="0"/>
              <w:jc w:val="center"/>
            </w:pPr>
            <w:r>
              <w:t>Сталь</w:t>
            </w:r>
          </w:p>
        </w:tc>
        <w:tc>
          <w:tcPr>
            <w:tcW w:w="492" w:type="pct"/>
            <w:vAlign w:val="center"/>
          </w:tcPr>
          <w:p w14:paraId="72FB0BDD" w14:textId="4AC08044" w:rsidR="00923A1D" w:rsidRPr="003558D9" w:rsidRDefault="00923A1D" w:rsidP="00AB010E">
            <w:pPr>
              <w:ind w:firstLine="0"/>
              <w:jc w:val="center"/>
              <w:rPr>
                <w:lang w:val="en-US"/>
              </w:rPr>
            </w:pPr>
            <w:r>
              <w:rPr>
                <w:lang w:val="en-US"/>
              </w:rPr>
              <w:t>Cr</w:t>
            </w:r>
          </w:p>
        </w:tc>
        <w:tc>
          <w:tcPr>
            <w:tcW w:w="495" w:type="pct"/>
            <w:vAlign w:val="center"/>
          </w:tcPr>
          <w:p w14:paraId="24031D0A" w14:textId="303E8A09" w:rsidR="00923A1D" w:rsidRPr="003558D9" w:rsidRDefault="00923A1D" w:rsidP="00AB010E">
            <w:pPr>
              <w:ind w:firstLine="0"/>
              <w:jc w:val="center"/>
              <w:rPr>
                <w:lang w:val="en-US"/>
              </w:rPr>
            </w:pPr>
            <w:r>
              <w:rPr>
                <w:lang w:val="en-US"/>
              </w:rPr>
              <w:t>Ni</w:t>
            </w:r>
          </w:p>
        </w:tc>
        <w:tc>
          <w:tcPr>
            <w:tcW w:w="498" w:type="pct"/>
            <w:vAlign w:val="center"/>
          </w:tcPr>
          <w:p w14:paraId="267DD6EF" w14:textId="6A425388" w:rsidR="00923A1D" w:rsidRDefault="00923A1D" w:rsidP="00AB010E">
            <w:pPr>
              <w:ind w:firstLine="0"/>
              <w:jc w:val="center"/>
            </w:pPr>
            <w:r>
              <w:rPr>
                <w:lang w:val="en-US"/>
              </w:rPr>
              <w:t>C</w:t>
            </w:r>
          </w:p>
        </w:tc>
        <w:tc>
          <w:tcPr>
            <w:tcW w:w="548" w:type="pct"/>
            <w:vAlign w:val="center"/>
          </w:tcPr>
          <w:p w14:paraId="44AB618C" w14:textId="0D8B8790" w:rsidR="00923A1D" w:rsidRDefault="00923A1D" w:rsidP="00AB010E">
            <w:pPr>
              <w:ind w:firstLine="0"/>
              <w:jc w:val="center"/>
            </w:pPr>
            <w:proofErr w:type="spellStart"/>
            <w:r>
              <w:rPr>
                <w:lang w:val="en-US"/>
              </w:rPr>
              <w:t>Ti</w:t>
            </w:r>
            <w:proofErr w:type="spellEnd"/>
          </w:p>
        </w:tc>
        <w:tc>
          <w:tcPr>
            <w:tcW w:w="492" w:type="pct"/>
            <w:vAlign w:val="center"/>
          </w:tcPr>
          <w:p w14:paraId="7DC9FFB6" w14:textId="3CDC5C28" w:rsidR="00923A1D" w:rsidRDefault="00923A1D" w:rsidP="00AB010E">
            <w:pPr>
              <w:ind w:firstLine="0"/>
              <w:jc w:val="center"/>
            </w:pPr>
            <w:r>
              <w:rPr>
                <w:lang w:val="en-US"/>
              </w:rPr>
              <w:t>Si</w:t>
            </w:r>
          </w:p>
        </w:tc>
        <w:tc>
          <w:tcPr>
            <w:tcW w:w="496" w:type="pct"/>
            <w:vAlign w:val="center"/>
          </w:tcPr>
          <w:p w14:paraId="4963F0BD" w14:textId="6CC830E3" w:rsidR="00923A1D" w:rsidRDefault="00923A1D" w:rsidP="00AB010E">
            <w:pPr>
              <w:ind w:firstLine="0"/>
              <w:jc w:val="center"/>
            </w:pPr>
            <w:r>
              <w:rPr>
                <w:lang w:val="en-US"/>
              </w:rPr>
              <w:t>Cu</w:t>
            </w:r>
          </w:p>
        </w:tc>
        <w:tc>
          <w:tcPr>
            <w:tcW w:w="585" w:type="pct"/>
            <w:vAlign w:val="center"/>
          </w:tcPr>
          <w:p w14:paraId="1A1753CF" w14:textId="570863CF" w:rsidR="00923A1D" w:rsidRDefault="00923A1D" w:rsidP="00AB010E">
            <w:pPr>
              <w:ind w:firstLine="0"/>
              <w:jc w:val="center"/>
            </w:pPr>
            <w:r>
              <w:rPr>
                <w:lang w:val="en-US"/>
              </w:rPr>
              <w:t>S</w:t>
            </w:r>
          </w:p>
        </w:tc>
        <w:tc>
          <w:tcPr>
            <w:tcW w:w="617" w:type="pct"/>
            <w:vAlign w:val="center"/>
          </w:tcPr>
          <w:p w14:paraId="32CEF87D" w14:textId="77E9D30A" w:rsidR="00923A1D" w:rsidRDefault="00923A1D" w:rsidP="00AB010E">
            <w:pPr>
              <w:ind w:firstLine="0"/>
              <w:jc w:val="center"/>
            </w:pPr>
            <w:r>
              <w:rPr>
                <w:lang w:val="en-US"/>
              </w:rPr>
              <w:t>P</w:t>
            </w:r>
          </w:p>
        </w:tc>
      </w:tr>
      <w:tr w:rsidR="00923A1D" w14:paraId="65C4467E" w14:textId="491FA708" w:rsidTr="00AB010E">
        <w:tc>
          <w:tcPr>
            <w:tcW w:w="777" w:type="pct"/>
            <w:vAlign w:val="center"/>
          </w:tcPr>
          <w:p w14:paraId="1D0EB20F" w14:textId="79FCB705" w:rsidR="00923A1D" w:rsidRDefault="00923A1D" w:rsidP="00AB010E">
            <w:pPr>
              <w:ind w:firstLine="0"/>
              <w:jc w:val="center"/>
            </w:pPr>
            <w:r>
              <w:t>12Х18Н10Т</w:t>
            </w:r>
          </w:p>
        </w:tc>
        <w:tc>
          <w:tcPr>
            <w:tcW w:w="492" w:type="pct"/>
            <w:vAlign w:val="center"/>
          </w:tcPr>
          <w:p w14:paraId="57D1B294" w14:textId="7C387360" w:rsidR="00923A1D" w:rsidRDefault="00923A1D" w:rsidP="00AB010E">
            <w:pPr>
              <w:ind w:firstLine="0"/>
              <w:jc w:val="center"/>
            </w:pPr>
            <w:r>
              <w:t>17-19</w:t>
            </w:r>
          </w:p>
        </w:tc>
        <w:tc>
          <w:tcPr>
            <w:tcW w:w="495" w:type="pct"/>
            <w:vAlign w:val="center"/>
          </w:tcPr>
          <w:p w14:paraId="22BCBC65" w14:textId="33C185EC" w:rsidR="00923A1D" w:rsidRDefault="00923A1D" w:rsidP="00AB010E">
            <w:pPr>
              <w:ind w:firstLine="0"/>
              <w:jc w:val="center"/>
            </w:pPr>
            <w:r>
              <w:t>9-11</w:t>
            </w:r>
          </w:p>
        </w:tc>
        <w:tc>
          <w:tcPr>
            <w:tcW w:w="498" w:type="pct"/>
            <w:vAlign w:val="center"/>
          </w:tcPr>
          <w:p w14:paraId="3D94465C" w14:textId="111D0BE1" w:rsidR="00923A1D" w:rsidRDefault="00923A1D" w:rsidP="00AB010E">
            <w:pPr>
              <w:ind w:firstLine="0"/>
              <w:jc w:val="center"/>
            </w:pPr>
            <w:r>
              <w:t>0,12</w:t>
            </w:r>
          </w:p>
        </w:tc>
        <w:tc>
          <w:tcPr>
            <w:tcW w:w="548" w:type="pct"/>
            <w:vAlign w:val="center"/>
          </w:tcPr>
          <w:p w14:paraId="7C5BFED3" w14:textId="241F19FE" w:rsidR="00923A1D" w:rsidRDefault="00923A1D" w:rsidP="00AB010E">
            <w:pPr>
              <w:ind w:firstLine="0"/>
              <w:jc w:val="center"/>
            </w:pPr>
            <w:r>
              <w:t>0,4-1</w:t>
            </w:r>
          </w:p>
        </w:tc>
        <w:tc>
          <w:tcPr>
            <w:tcW w:w="492" w:type="pct"/>
            <w:vAlign w:val="center"/>
          </w:tcPr>
          <w:p w14:paraId="704BE8D3" w14:textId="1026985D" w:rsidR="00923A1D" w:rsidRDefault="00923A1D" w:rsidP="00AB010E">
            <w:pPr>
              <w:ind w:firstLine="0"/>
              <w:jc w:val="center"/>
            </w:pPr>
            <w:r>
              <w:t>0,8</w:t>
            </w:r>
          </w:p>
        </w:tc>
        <w:tc>
          <w:tcPr>
            <w:tcW w:w="496" w:type="pct"/>
            <w:vAlign w:val="center"/>
          </w:tcPr>
          <w:p w14:paraId="2B2FD061" w14:textId="52FF4CAB" w:rsidR="00923A1D" w:rsidRDefault="00271CD5" w:rsidP="00AB010E">
            <w:pPr>
              <w:ind w:firstLine="0"/>
              <w:jc w:val="center"/>
            </w:pPr>
            <w:r>
              <w:t>≤</w:t>
            </w:r>
            <w:r w:rsidR="00923A1D">
              <w:t>0,3</w:t>
            </w:r>
          </w:p>
        </w:tc>
        <w:tc>
          <w:tcPr>
            <w:tcW w:w="585" w:type="pct"/>
            <w:vAlign w:val="center"/>
          </w:tcPr>
          <w:p w14:paraId="6459D81A" w14:textId="226D5448" w:rsidR="00923A1D" w:rsidRDefault="00271CD5" w:rsidP="00AB010E">
            <w:pPr>
              <w:ind w:firstLine="0"/>
              <w:jc w:val="center"/>
            </w:pPr>
            <w:r>
              <w:t>≤</w:t>
            </w:r>
            <w:r w:rsidR="00923A1D">
              <w:t>0,02</w:t>
            </w:r>
          </w:p>
        </w:tc>
        <w:tc>
          <w:tcPr>
            <w:tcW w:w="617" w:type="pct"/>
            <w:vAlign w:val="center"/>
          </w:tcPr>
          <w:p w14:paraId="5E57ACA8" w14:textId="46C5B136" w:rsidR="00923A1D" w:rsidRDefault="00271CD5" w:rsidP="00AB010E">
            <w:pPr>
              <w:ind w:firstLine="0"/>
              <w:jc w:val="center"/>
            </w:pPr>
            <w:r>
              <w:t>≤</w:t>
            </w:r>
            <w:r w:rsidR="00923A1D">
              <w:t>0,035</w:t>
            </w:r>
          </w:p>
        </w:tc>
      </w:tr>
      <w:tr w:rsidR="00923A1D" w14:paraId="66EECFD4" w14:textId="64877F32" w:rsidTr="00AB010E">
        <w:tc>
          <w:tcPr>
            <w:tcW w:w="777" w:type="pct"/>
            <w:vAlign w:val="center"/>
          </w:tcPr>
          <w:p w14:paraId="35D142F0" w14:textId="2C11CF2E" w:rsidR="00923A1D" w:rsidRPr="003558D9" w:rsidRDefault="00923A1D" w:rsidP="00AB010E">
            <w:pPr>
              <w:ind w:firstLine="0"/>
              <w:jc w:val="center"/>
              <w:rPr>
                <w:lang w:val="en-US"/>
              </w:rPr>
            </w:pPr>
            <w:r>
              <w:rPr>
                <w:lang w:val="en-US"/>
              </w:rPr>
              <w:t>AISI 304</w:t>
            </w:r>
          </w:p>
        </w:tc>
        <w:tc>
          <w:tcPr>
            <w:tcW w:w="492" w:type="pct"/>
            <w:vAlign w:val="center"/>
          </w:tcPr>
          <w:p w14:paraId="3801D1FF" w14:textId="7AC232FA" w:rsidR="00923A1D" w:rsidRDefault="00271CD5" w:rsidP="00AB010E">
            <w:pPr>
              <w:ind w:firstLine="0"/>
              <w:jc w:val="center"/>
            </w:pPr>
            <w:r>
              <w:t>18-20</w:t>
            </w:r>
          </w:p>
        </w:tc>
        <w:tc>
          <w:tcPr>
            <w:tcW w:w="495" w:type="pct"/>
            <w:vAlign w:val="center"/>
          </w:tcPr>
          <w:p w14:paraId="38E1F130" w14:textId="3E0DC568" w:rsidR="00923A1D" w:rsidRDefault="00271CD5" w:rsidP="00AB010E">
            <w:pPr>
              <w:ind w:firstLine="0"/>
              <w:jc w:val="center"/>
            </w:pPr>
            <w:r>
              <w:t>8-10,5</w:t>
            </w:r>
          </w:p>
        </w:tc>
        <w:tc>
          <w:tcPr>
            <w:tcW w:w="498" w:type="pct"/>
            <w:vAlign w:val="center"/>
          </w:tcPr>
          <w:p w14:paraId="4EEE9833" w14:textId="50E31709" w:rsidR="00923A1D" w:rsidRDefault="00271CD5" w:rsidP="00AB010E">
            <w:pPr>
              <w:ind w:firstLine="0"/>
              <w:jc w:val="center"/>
            </w:pPr>
            <w:r>
              <w:t>0,08</w:t>
            </w:r>
          </w:p>
        </w:tc>
        <w:tc>
          <w:tcPr>
            <w:tcW w:w="548" w:type="pct"/>
            <w:vAlign w:val="center"/>
          </w:tcPr>
          <w:p w14:paraId="3251CD98" w14:textId="6A38A9D5" w:rsidR="00923A1D" w:rsidRPr="00AB010E" w:rsidRDefault="00AB010E" w:rsidP="00AB010E">
            <w:pPr>
              <w:ind w:firstLine="0"/>
              <w:jc w:val="center"/>
            </w:pPr>
            <w:r>
              <w:t>–</w:t>
            </w:r>
          </w:p>
        </w:tc>
        <w:tc>
          <w:tcPr>
            <w:tcW w:w="492" w:type="pct"/>
            <w:vAlign w:val="center"/>
          </w:tcPr>
          <w:p w14:paraId="07491DBC" w14:textId="60B43B94" w:rsidR="00923A1D" w:rsidRDefault="00271CD5" w:rsidP="00AB010E">
            <w:pPr>
              <w:ind w:firstLine="0"/>
              <w:jc w:val="center"/>
            </w:pPr>
            <w:r>
              <w:t>1</w:t>
            </w:r>
          </w:p>
        </w:tc>
        <w:tc>
          <w:tcPr>
            <w:tcW w:w="496" w:type="pct"/>
            <w:vAlign w:val="center"/>
          </w:tcPr>
          <w:p w14:paraId="1B065CC9" w14:textId="72A1AEF6" w:rsidR="00923A1D" w:rsidRDefault="00AB010E" w:rsidP="00AB010E">
            <w:pPr>
              <w:ind w:firstLine="0"/>
              <w:jc w:val="center"/>
            </w:pPr>
            <w:r>
              <w:t>–</w:t>
            </w:r>
          </w:p>
        </w:tc>
        <w:tc>
          <w:tcPr>
            <w:tcW w:w="585" w:type="pct"/>
            <w:vAlign w:val="center"/>
          </w:tcPr>
          <w:p w14:paraId="5E225A4B" w14:textId="2675BEB7" w:rsidR="00923A1D" w:rsidRDefault="00271CD5" w:rsidP="00AB010E">
            <w:pPr>
              <w:ind w:firstLine="0"/>
              <w:jc w:val="center"/>
            </w:pPr>
            <w:r>
              <w:t>≤0,03</w:t>
            </w:r>
          </w:p>
        </w:tc>
        <w:tc>
          <w:tcPr>
            <w:tcW w:w="617" w:type="pct"/>
            <w:vAlign w:val="center"/>
          </w:tcPr>
          <w:p w14:paraId="3D279D05" w14:textId="08A0260C" w:rsidR="00923A1D" w:rsidRDefault="00271CD5" w:rsidP="00AB010E">
            <w:pPr>
              <w:ind w:firstLine="0"/>
              <w:jc w:val="center"/>
            </w:pPr>
            <w:r>
              <w:t>≤0,045</w:t>
            </w:r>
          </w:p>
        </w:tc>
      </w:tr>
      <w:tr w:rsidR="00271CD5" w14:paraId="28E83783" w14:textId="33BFAC52" w:rsidTr="00AB010E">
        <w:tc>
          <w:tcPr>
            <w:tcW w:w="777" w:type="pct"/>
            <w:vAlign w:val="center"/>
          </w:tcPr>
          <w:p w14:paraId="72A7D706" w14:textId="59B989C6" w:rsidR="00271CD5" w:rsidRDefault="00271CD5" w:rsidP="00AB010E">
            <w:pPr>
              <w:ind w:firstLine="0"/>
              <w:jc w:val="center"/>
            </w:pPr>
            <w:r>
              <w:t>12Х18Н9Т</w:t>
            </w:r>
          </w:p>
        </w:tc>
        <w:tc>
          <w:tcPr>
            <w:tcW w:w="492" w:type="pct"/>
            <w:vAlign w:val="center"/>
          </w:tcPr>
          <w:p w14:paraId="2BF0E74F" w14:textId="3FB3884C" w:rsidR="00271CD5" w:rsidRDefault="00271CD5" w:rsidP="00AB010E">
            <w:pPr>
              <w:ind w:firstLine="0"/>
              <w:jc w:val="center"/>
            </w:pPr>
            <w:r>
              <w:t>17-19</w:t>
            </w:r>
          </w:p>
        </w:tc>
        <w:tc>
          <w:tcPr>
            <w:tcW w:w="495" w:type="pct"/>
            <w:vAlign w:val="center"/>
          </w:tcPr>
          <w:p w14:paraId="53E68B5A" w14:textId="53DD710F" w:rsidR="00271CD5" w:rsidRDefault="00271CD5" w:rsidP="00AB010E">
            <w:pPr>
              <w:ind w:firstLine="0"/>
              <w:jc w:val="center"/>
            </w:pPr>
            <w:r>
              <w:t>8-9,5</w:t>
            </w:r>
          </w:p>
        </w:tc>
        <w:tc>
          <w:tcPr>
            <w:tcW w:w="498" w:type="pct"/>
            <w:vAlign w:val="center"/>
          </w:tcPr>
          <w:p w14:paraId="4E7CEABD" w14:textId="2686AEC7" w:rsidR="00271CD5" w:rsidRDefault="00271CD5" w:rsidP="00AB010E">
            <w:pPr>
              <w:ind w:firstLine="0"/>
              <w:jc w:val="center"/>
            </w:pPr>
            <w:r>
              <w:t>≤0,12</w:t>
            </w:r>
          </w:p>
        </w:tc>
        <w:tc>
          <w:tcPr>
            <w:tcW w:w="548" w:type="pct"/>
            <w:vAlign w:val="center"/>
          </w:tcPr>
          <w:p w14:paraId="294635D8" w14:textId="2EABB4A4" w:rsidR="00271CD5" w:rsidRDefault="00271CD5" w:rsidP="00AB010E">
            <w:pPr>
              <w:ind w:firstLine="0"/>
              <w:jc w:val="center"/>
            </w:pPr>
            <w:r>
              <w:t>5·С÷0,8</w:t>
            </w:r>
          </w:p>
        </w:tc>
        <w:tc>
          <w:tcPr>
            <w:tcW w:w="492" w:type="pct"/>
            <w:vAlign w:val="center"/>
          </w:tcPr>
          <w:p w14:paraId="058C6980" w14:textId="173F5099" w:rsidR="00271CD5" w:rsidRDefault="00271CD5" w:rsidP="00AB010E">
            <w:pPr>
              <w:ind w:firstLine="0"/>
              <w:jc w:val="center"/>
            </w:pPr>
            <w:r>
              <w:t>0,8</w:t>
            </w:r>
          </w:p>
        </w:tc>
        <w:tc>
          <w:tcPr>
            <w:tcW w:w="496" w:type="pct"/>
            <w:vAlign w:val="center"/>
          </w:tcPr>
          <w:p w14:paraId="76B818A8" w14:textId="1B3FA321" w:rsidR="00271CD5" w:rsidRDefault="00271CD5" w:rsidP="00AB010E">
            <w:pPr>
              <w:ind w:firstLine="0"/>
              <w:jc w:val="center"/>
            </w:pPr>
            <w:r>
              <w:t>≤0,3</w:t>
            </w:r>
          </w:p>
        </w:tc>
        <w:tc>
          <w:tcPr>
            <w:tcW w:w="585" w:type="pct"/>
            <w:vAlign w:val="center"/>
          </w:tcPr>
          <w:p w14:paraId="0F96D7F9" w14:textId="5AB1AE8A" w:rsidR="00271CD5" w:rsidRDefault="00271CD5" w:rsidP="00AB010E">
            <w:pPr>
              <w:ind w:firstLine="0"/>
              <w:jc w:val="center"/>
            </w:pPr>
            <w:r>
              <w:t>≤0,02</w:t>
            </w:r>
          </w:p>
        </w:tc>
        <w:tc>
          <w:tcPr>
            <w:tcW w:w="617" w:type="pct"/>
            <w:vAlign w:val="center"/>
          </w:tcPr>
          <w:p w14:paraId="5B42A805" w14:textId="4E690E5E" w:rsidR="00271CD5" w:rsidRDefault="00271CD5" w:rsidP="00AB010E">
            <w:pPr>
              <w:ind w:firstLine="0"/>
              <w:jc w:val="center"/>
            </w:pPr>
            <w:r>
              <w:t>≤0,035</w:t>
            </w:r>
          </w:p>
        </w:tc>
      </w:tr>
    </w:tbl>
    <w:p w14:paraId="29ECF039" w14:textId="77777777" w:rsidR="003558D9" w:rsidRPr="003558D9" w:rsidRDefault="003558D9" w:rsidP="0088238A">
      <w:pPr>
        <w:ind w:firstLine="0"/>
      </w:pPr>
    </w:p>
    <w:p w14:paraId="33E2DEE2" w14:textId="42B0E92D" w:rsidR="008B0D55" w:rsidRPr="008B0D55" w:rsidRDefault="00972C9F" w:rsidP="0002067E">
      <w:r>
        <w:t xml:space="preserve">Жаропрочные характеристики стали </w:t>
      </w:r>
      <w:r w:rsidRPr="00CF1ACE">
        <w:t>12Х18Н10Т</w:t>
      </w:r>
      <w:r>
        <w:t xml:space="preserve"> пре</w:t>
      </w:r>
      <w:r w:rsidRPr="005C111B">
        <w:t xml:space="preserve">дставлены на рисунке </w:t>
      </w:r>
      <w:r w:rsidR="005C111B" w:rsidRPr="005C111B">
        <w:fldChar w:fldCharType="begin"/>
      </w:r>
      <w:r w:rsidR="005C111B" w:rsidRPr="005C111B">
        <w:instrText xml:space="preserve"> REF _Ref39411141 \h  \* MERGEFORMAT </w:instrText>
      </w:r>
      <w:r w:rsidR="005C111B" w:rsidRPr="005C111B">
        <w:fldChar w:fldCharType="separate"/>
      </w:r>
      <w:r w:rsidR="008B084C">
        <w:t>Рисунок 4</w:t>
      </w:r>
      <w:r w:rsidR="008B084C">
        <w:rPr>
          <w:noProof/>
        </w:rPr>
        <w:t>.8</w:t>
      </w:r>
      <w:r w:rsidR="005C111B" w:rsidRPr="005C111B">
        <w:fldChar w:fldCharType="end"/>
      </w:r>
      <w:r>
        <w:t xml:space="preserve">. </w:t>
      </w:r>
      <w:r w:rsidR="005C111B">
        <w:t>Видно, что при рабочей температуре</w:t>
      </w:r>
      <w:r w:rsidR="0095750A">
        <w:t xml:space="preserve"> </w:t>
      </w:r>
      <w:r w:rsidR="008C421F">
        <w:t>механические характеристики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80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55 МПа</m:t>
        </m:r>
      </m:oMath>
      <w:r w:rsidR="008C421F">
        <w:t>) ниже требуемых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285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75 МПа</m:t>
        </m:r>
      </m:oMath>
      <w:r w:rsidR="008C421F">
        <w:t>), но выше чем у чистого сплава основы 18</w:t>
      </w:r>
      <w:r w:rsidR="008C421F" w:rsidRPr="008C421F">
        <w:t xml:space="preserve">% </w:t>
      </w:r>
      <w:r w:rsidR="008C421F">
        <w:rPr>
          <w:lang w:val="en-US"/>
        </w:rPr>
        <w:t>Cr</w:t>
      </w:r>
      <w:r w:rsidR="008C421F" w:rsidRPr="008C421F">
        <w:t xml:space="preserve"> - 10%</w:t>
      </w:r>
      <w:r w:rsidR="008C421F">
        <w:rPr>
          <w:lang w:val="en-US"/>
        </w:rPr>
        <w:t>Ni</w:t>
      </w:r>
      <w:r w:rsidR="008C421F" w:rsidRPr="008C421F">
        <w:t xml:space="preserve">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42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34 МПа)</m:t>
        </m:r>
      </m:oMath>
      <w:r w:rsidR="00935658">
        <w:t xml:space="preserve">. Прочностные характеристик можно </w:t>
      </w:r>
      <w:r w:rsidR="00935658" w:rsidRPr="002F4537">
        <w:t>повыси</w:t>
      </w:r>
      <w:r w:rsidR="00B07CF1" w:rsidRPr="002F4537">
        <w:t>ть</w:t>
      </w:r>
      <w:r w:rsidR="00935658" w:rsidRPr="002F4537">
        <w:t>, выждав достаточное количество времени, чтобы произошло старение материала или провести</w:t>
      </w:r>
      <w:r w:rsidR="00935658">
        <w:t xml:space="preserve"> механическую обработку. Подробнее методика упрочнения будет рассмотрена в главе 5.</w:t>
      </w:r>
      <w:r w:rsidR="00A61FAB" w:rsidRPr="008B0D55">
        <w:t xml:space="preserve"> </w:t>
      </w:r>
    </w:p>
    <w:p w14:paraId="255F242F" w14:textId="0E03B95E" w:rsidR="00972C9F" w:rsidRDefault="009B13AE" w:rsidP="00026A64">
      <w:pPr>
        <w:ind w:firstLine="0"/>
        <w:jc w:val="center"/>
      </w:pPr>
      <w:r>
        <w:rPr>
          <w:noProof/>
        </w:rPr>
        <w:lastRenderedPageBreak/>
        <w:drawing>
          <wp:inline distT="0" distB="0" distL="0" distR="0" wp14:anchorId="3FEAF436" wp14:editId="4C565E4D">
            <wp:extent cx="4269445" cy="398329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85091" cy="3997891"/>
                    </a:xfrm>
                    <a:prstGeom prst="rect">
                      <a:avLst/>
                    </a:prstGeom>
                  </pic:spPr>
                </pic:pic>
              </a:graphicData>
            </a:graphic>
          </wp:inline>
        </w:drawing>
      </w:r>
    </w:p>
    <w:p w14:paraId="056B164D" w14:textId="77777777" w:rsidR="005C111B" w:rsidRDefault="005C111B" w:rsidP="005C111B">
      <w:pPr>
        <w:pStyle w:val="ad"/>
      </w:pPr>
    </w:p>
    <w:p w14:paraId="5643FDC8" w14:textId="79672B20" w:rsidR="00972C9F" w:rsidRPr="00972C9F" w:rsidRDefault="005C111B" w:rsidP="005C111B">
      <w:pPr>
        <w:pStyle w:val="ad"/>
      </w:pPr>
      <w:bookmarkStart w:id="129" w:name="_Ref3941114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8</w:t>
      </w:r>
      <w:r w:rsidR="0011249B">
        <w:rPr>
          <w:noProof/>
        </w:rPr>
        <w:fldChar w:fldCharType="end"/>
      </w:r>
      <w:bookmarkEnd w:id="129"/>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E774EC">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1]","plainTextFormattedCitation":"[41]","previouslyFormattedCitation":"[41]"},"properties":{"noteIndex":0},"schema":"https://github.com/citation-style-language/schema/raw/master/csl-citation.json"}</w:instrText>
      </w:r>
      <w:r>
        <w:fldChar w:fldCharType="separate"/>
      </w:r>
      <w:r w:rsidR="00E774EC" w:rsidRPr="00E774EC">
        <w:rPr>
          <w:noProof/>
        </w:rPr>
        <w:t>[41]</w:t>
      </w:r>
      <w:r>
        <w:fldChar w:fldCharType="end"/>
      </w:r>
    </w:p>
    <w:p w14:paraId="1CB4ACC1" w14:textId="77777777" w:rsidR="008B0D55" w:rsidRDefault="008B0D55" w:rsidP="008B0D55">
      <w:pPr>
        <w:pStyle w:val="ab"/>
        <w:rPr>
          <w:i w:val="0"/>
          <w:color w:val="000000" w:themeColor="text1"/>
          <w:sz w:val="24"/>
          <w:szCs w:val="24"/>
        </w:rPr>
      </w:pPr>
      <w:r>
        <w:rPr>
          <w:i w:val="0"/>
          <w:color w:val="000000" w:themeColor="text1"/>
          <w:sz w:val="24"/>
          <w:szCs w:val="24"/>
        </w:rPr>
        <w:tab/>
      </w:r>
    </w:p>
    <w:p w14:paraId="354E2D0D" w14:textId="2C9A6396" w:rsidR="008B0D55" w:rsidRDefault="002F4537" w:rsidP="0002067E">
      <w:r>
        <w:t>Прочностные</w:t>
      </w:r>
      <w:r w:rsidR="008B0D55">
        <w:t xml:space="preserve"> </w:t>
      </w:r>
      <w:r w:rsidR="008B0D55" w:rsidRPr="002F4537">
        <w:t>свойства стали 12Х18Н10Т</w:t>
      </w:r>
      <w:r w:rsidRPr="002F4537">
        <w:t xml:space="preserve"> под действием нейтронного облучения</w:t>
      </w:r>
      <w:r w:rsidR="008B0D55" w:rsidRPr="002F4537">
        <w:t xml:space="preserve"> представлены на рисунке</w:t>
      </w:r>
      <w:r w:rsidR="00B07CF1" w:rsidRPr="002F4537">
        <w:t xml:space="preserve"> </w:t>
      </w:r>
      <w:r w:rsidRPr="002F4537">
        <w:t>4.9.</w:t>
      </w:r>
    </w:p>
    <w:p w14:paraId="39EB3334" w14:textId="0F183732" w:rsidR="00764160" w:rsidRDefault="00764160" w:rsidP="0002067E"/>
    <w:p w14:paraId="37B23AF8" w14:textId="77777777" w:rsidR="00764160" w:rsidRDefault="00764160" w:rsidP="00764160">
      <w:pPr>
        <w:ind w:firstLine="0"/>
        <w:jc w:val="center"/>
      </w:pPr>
      <w:r>
        <w:rPr>
          <w:noProof/>
        </w:rPr>
        <w:drawing>
          <wp:inline distT="0" distB="0" distL="0" distR="0" wp14:anchorId="394BB1DA" wp14:editId="25B49F54">
            <wp:extent cx="4683125" cy="1795156"/>
            <wp:effectExtent l="0" t="0" r="317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84706" cy="1795762"/>
                    </a:xfrm>
                    <a:prstGeom prst="rect">
                      <a:avLst/>
                    </a:prstGeom>
                  </pic:spPr>
                </pic:pic>
              </a:graphicData>
            </a:graphic>
          </wp:inline>
        </w:drawing>
      </w:r>
    </w:p>
    <w:p w14:paraId="4B8D1D46" w14:textId="77777777" w:rsidR="00764160" w:rsidRDefault="00764160" w:rsidP="00764160">
      <w:pPr>
        <w:pStyle w:val="ad"/>
        <w:rPr>
          <w:sz w:val="18"/>
        </w:rPr>
      </w:pPr>
    </w:p>
    <w:p w14:paraId="7FA8F6D2" w14:textId="77777777" w:rsidR="00764160" w:rsidRPr="00764160" w:rsidRDefault="00764160" w:rsidP="00764160">
      <w:pPr>
        <w:pStyle w:val="ad"/>
        <w:rPr>
          <w:sz w:val="20"/>
          <w:szCs w:val="20"/>
        </w:rPr>
      </w:pPr>
      <w:r w:rsidRPr="00764160">
        <w:rPr>
          <w:sz w:val="20"/>
          <w:szCs w:val="20"/>
        </w:rPr>
        <w:t xml:space="preserve">1 – необлученные; 2 – облученные </w:t>
      </w:r>
      <w:proofErr w:type="spellStart"/>
      <w:r w:rsidRPr="00764160">
        <w:rPr>
          <w:sz w:val="20"/>
          <w:szCs w:val="20"/>
        </w:rPr>
        <w:t>флюенсом</w:t>
      </w:r>
      <w:proofErr w:type="spellEnd"/>
      <w:r w:rsidRPr="00764160">
        <w:rPr>
          <w:sz w:val="20"/>
          <w:szCs w:val="20"/>
        </w:rPr>
        <w:t xml:space="preserve"> 5×10</w:t>
      </w:r>
      <w:r w:rsidRPr="00764160">
        <w:rPr>
          <w:sz w:val="20"/>
          <w:szCs w:val="20"/>
          <w:vertAlign w:val="superscript"/>
        </w:rPr>
        <w:t>22</w:t>
      </w:r>
      <w:r w:rsidRPr="00764160">
        <w:rPr>
          <w:sz w:val="20"/>
          <w:szCs w:val="20"/>
        </w:rPr>
        <w:t xml:space="preserve"> </w:t>
      </w:r>
      <w:proofErr w:type="spellStart"/>
      <w:proofErr w:type="gramStart"/>
      <w:r w:rsidRPr="00764160">
        <w:rPr>
          <w:sz w:val="20"/>
          <w:szCs w:val="20"/>
        </w:rPr>
        <w:t>нейтр</w:t>
      </w:r>
      <w:proofErr w:type="spellEnd"/>
      <w:r w:rsidRPr="00764160">
        <w:rPr>
          <w:sz w:val="20"/>
          <w:szCs w:val="20"/>
        </w:rPr>
        <w:t>./</w:t>
      </w:r>
      <w:proofErr w:type="gramEnd"/>
      <w:r w:rsidRPr="00764160">
        <w:rPr>
          <w:sz w:val="20"/>
          <w:szCs w:val="20"/>
        </w:rPr>
        <w:t>м</w:t>
      </w:r>
      <w:r w:rsidRPr="00764160">
        <w:rPr>
          <w:sz w:val="20"/>
          <w:szCs w:val="20"/>
          <w:vertAlign w:val="superscript"/>
        </w:rPr>
        <w:t>2</w:t>
      </w:r>
      <w:r w:rsidRPr="00764160">
        <w:rPr>
          <w:sz w:val="20"/>
          <w:szCs w:val="20"/>
        </w:rPr>
        <w:t xml:space="preserve">; 3 – облученные </w:t>
      </w:r>
      <w:proofErr w:type="spellStart"/>
      <w:r w:rsidRPr="00764160">
        <w:rPr>
          <w:sz w:val="20"/>
          <w:szCs w:val="20"/>
        </w:rPr>
        <w:t>флюенсом</w:t>
      </w:r>
      <w:proofErr w:type="spellEnd"/>
      <w:r w:rsidRPr="00764160">
        <w:rPr>
          <w:sz w:val="20"/>
          <w:szCs w:val="20"/>
        </w:rPr>
        <w:t xml:space="preserve"> 2×10</w:t>
      </w:r>
      <w:r w:rsidRPr="00764160">
        <w:rPr>
          <w:sz w:val="20"/>
          <w:szCs w:val="20"/>
          <w:vertAlign w:val="superscript"/>
        </w:rPr>
        <w:t>24</w:t>
      </w:r>
      <w:r w:rsidRPr="00764160">
        <w:rPr>
          <w:sz w:val="20"/>
          <w:szCs w:val="20"/>
        </w:rPr>
        <w:t xml:space="preserve"> </w:t>
      </w:r>
      <w:proofErr w:type="spellStart"/>
      <w:r w:rsidRPr="00764160">
        <w:rPr>
          <w:sz w:val="20"/>
          <w:szCs w:val="20"/>
        </w:rPr>
        <w:t>нейтр</w:t>
      </w:r>
      <w:proofErr w:type="spellEnd"/>
      <w:r w:rsidRPr="00764160">
        <w:rPr>
          <w:sz w:val="20"/>
          <w:szCs w:val="20"/>
        </w:rPr>
        <w:t>./м</w:t>
      </w:r>
      <w:r w:rsidRPr="00764160">
        <w:rPr>
          <w:sz w:val="20"/>
          <w:szCs w:val="20"/>
          <w:vertAlign w:val="superscript"/>
        </w:rPr>
        <w:t>2</w:t>
      </w:r>
      <w:r w:rsidRPr="00764160">
        <w:rPr>
          <w:sz w:val="20"/>
          <w:szCs w:val="20"/>
        </w:rPr>
        <w:t xml:space="preserve"> образцы</w:t>
      </w:r>
    </w:p>
    <w:p w14:paraId="1011C1D0" w14:textId="77777777" w:rsidR="00764160" w:rsidRPr="007C4553" w:rsidRDefault="00764160" w:rsidP="00764160">
      <w:pPr>
        <w:pStyle w:val="ad"/>
        <w:rPr>
          <w:sz w:val="18"/>
        </w:rPr>
      </w:pPr>
    </w:p>
    <w:p w14:paraId="14451538" w14:textId="7D777B41" w:rsidR="00764160" w:rsidRDefault="00764160" w:rsidP="00764160">
      <w:pPr>
        <w:pStyle w:val="ad"/>
        <w:spacing w:after="0"/>
        <w:ind w:firstLine="0"/>
      </w:pPr>
      <w:bookmarkStart w:id="130" w:name="_Ref39416792"/>
      <w:r>
        <w:lastRenderedPageBreak/>
        <w:t xml:space="preserve">Рисунок </w:t>
      </w:r>
      <w:r>
        <w:rPr>
          <w:noProof/>
        </w:rPr>
        <w:fldChar w:fldCharType="begin"/>
      </w:r>
      <w:r>
        <w:rPr>
          <w:noProof/>
        </w:rPr>
        <w:instrText xml:space="preserve"> STYLEREF 1 \s </w:instrText>
      </w:r>
      <w:r>
        <w:rPr>
          <w:noProof/>
        </w:rPr>
        <w:fldChar w:fldCharType="separate"/>
      </w:r>
      <w:r w:rsidR="008B084C">
        <w:rPr>
          <w:noProof/>
        </w:rPr>
        <w:t>4</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9</w:t>
      </w:r>
      <w:r>
        <w:rPr>
          <w:noProof/>
        </w:rPr>
        <w:fldChar w:fldCharType="end"/>
      </w:r>
      <w:bookmarkEnd w:id="130"/>
      <w:r>
        <w:t xml:space="preserve"> – Температурная зависимость пределов прочности и текучести (а) и пластичности (б) стали </w:t>
      </w:r>
      <w:r w:rsidRPr="00A61FAB">
        <w:t>12Х18Н10Т</w:t>
      </w:r>
      <w:r>
        <w:t xml:space="preserve">. Рабочая температура фильтра выделена красной линией </w:t>
      </w:r>
      <w:r>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fldChar w:fldCharType="separate"/>
      </w:r>
      <w:r w:rsidR="00E774EC" w:rsidRPr="00E774EC">
        <w:rPr>
          <w:noProof/>
        </w:rPr>
        <w:t>[42]</w:t>
      </w:r>
      <w:r>
        <w:fldChar w:fldCharType="end"/>
      </w:r>
    </w:p>
    <w:p w14:paraId="2F0A42D2" w14:textId="77777777" w:rsidR="00764160" w:rsidRPr="002F4537" w:rsidRDefault="00764160" w:rsidP="00764160">
      <w:pPr>
        <w:ind w:firstLine="0"/>
      </w:pPr>
    </w:p>
    <w:p w14:paraId="3BBE18CA" w14:textId="77AACC5A" w:rsidR="00A61FAB" w:rsidRDefault="00A61FAB" w:rsidP="0002067E">
      <w:r>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12Х18Н10Т</w:t>
      </w:r>
      <w:r>
        <w:t xml:space="preserve"> при температуре 600℃ </w:t>
      </w:r>
      <w:r w:rsidR="00DF7793">
        <w:t>составляет</w:t>
      </w:r>
      <w:r>
        <w:t xml:space="preserve"> 1</w:t>
      </w:r>
      <w:r w:rsidRPr="00A61FAB">
        <w:t xml:space="preserve"> </w:t>
      </w:r>
      <w:r>
        <w:t>%</w:t>
      </w:r>
      <w:r w:rsidRPr="00A61FAB">
        <w:t>/100000</w:t>
      </w:r>
      <w:r>
        <w:t>ч, что является отличным показателем</w:t>
      </w:r>
      <w:r w:rsidR="00DF7793">
        <w:t>. Очевидно, при рабочей, более низкой</w:t>
      </w:r>
      <w:r w:rsidR="00DF7793" w:rsidRPr="00DF7793">
        <w:t>,</w:t>
      </w:r>
      <w:r w:rsidR="00DF7793">
        <w:t xml:space="preserve"> температуре материал будет иметь еще лучшие характеристики длительной прочности.</w:t>
      </w:r>
    </w:p>
    <w:p w14:paraId="2E9143DA" w14:textId="0FD4351D" w:rsidR="00DF7793" w:rsidRDefault="00DF7793" w:rsidP="0002067E">
      <w:r>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02067E">
        <w:instrText xml:space="preserve"> \* MERGEFORMAT </w:instrText>
      </w:r>
      <w:r w:rsidR="007C4553">
        <w:fldChar w:fldCharType="separate"/>
      </w:r>
      <w:r w:rsidR="008B084C">
        <w:t>Рисунок</w:t>
      </w:r>
      <w:r w:rsidR="008B084C">
        <w:rPr>
          <w:noProof/>
        </w:rPr>
        <w:t xml:space="preserve"> </w:t>
      </w:r>
      <w:r w:rsidR="008B084C">
        <w:t>4</w:t>
      </w:r>
      <w:r w:rsidR="008B084C">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rsidR="00150A2B">
        <w:fldChar w:fldCharType="separate"/>
      </w:r>
      <w:r w:rsidR="00E774EC" w:rsidRPr="00E774EC">
        <w:rPr>
          <w:noProof/>
        </w:rPr>
        <w:t>[42]</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52ECEF6D" w14:textId="5FA89F00" w:rsidR="00972C9F" w:rsidRDefault="00972C9F" w:rsidP="00764160">
      <w:pPr>
        <w:ind w:firstLine="0"/>
      </w:pPr>
    </w:p>
    <w:p w14:paraId="5C1DFFC0" w14:textId="4DBDA0A1" w:rsidR="00345276" w:rsidRPr="00345276" w:rsidRDefault="00345276" w:rsidP="0002067E">
      <w:pPr>
        <w:pStyle w:val="2"/>
      </w:pPr>
      <w:bookmarkStart w:id="131" w:name="_Toc39928420"/>
      <w:bookmarkStart w:id="132" w:name="_Toc39928668"/>
      <w:r w:rsidRPr="0002067E">
        <w:t>Окончательный</w:t>
      </w:r>
      <w:r w:rsidRPr="00345276">
        <w:t xml:space="preserve"> состав</w:t>
      </w:r>
      <w:bookmarkEnd w:id="131"/>
      <w:bookmarkEnd w:id="132"/>
    </w:p>
    <w:p w14:paraId="05E94B22" w14:textId="2257339D" w:rsidR="00345276" w:rsidRDefault="00345276" w:rsidP="0002067E">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C11C4E">
        <w:tc>
          <w:tcPr>
            <w:tcW w:w="4648" w:type="pct"/>
          </w:tcPr>
          <w:p w14:paraId="14C55F0C" w14:textId="36CDB069" w:rsidR="00345276" w:rsidRPr="00345276" w:rsidRDefault="00345276" w:rsidP="00345276">
            <w:pPr>
              <w:ind w:firstLine="708"/>
              <w:jc w:val="center"/>
              <w:rPr>
                <w:lang w:val="en-US"/>
              </w:rPr>
            </w:pPr>
            <w:r>
              <w:rPr>
                <w:lang w:val="en-US"/>
              </w:rPr>
              <w:t>Fe</w:t>
            </w:r>
            <w:r w:rsidRPr="00345276">
              <w:rPr>
                <w:lang w:val="en-US"/>
              </w:rPr>
              <w:t>-18%</w:t>
            </w:r>
            <w:r>
              <w:rPr>
                <w:lang w:val="en-US"/>
              </w:rPr>
              <w:t>Cr</w:t>
            </w:r>
            <w:r w:rsidRPr="00345276">
              <w:rPr>
                <w:lang w:val="en-US"/>
              </w:rPr>
              <w:t>-0,12%</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spellStart"/>
            <w:proofErr w:type="gramStart"/>
            <w:r>
              <w:t>мас</w:t>
            </w:r>
            <w:proofErr w:type="spellEnd"/>
            <w:r w:rsidRPr="00345276">
              <w:rPr>
                <w:lang w:val="en-US"/>
              </w:rPr>
              <w:t>.%</w:t>
            </w:r>
            <w:proofErr w:type="gramEnd"/>
            <w:r w:rsidRPr="00345276">
              <w:rPr>
                <w:lang w:val="en-US"/>
              </w:rPr>
              <w:t>)</w:t>
            </w:r>
          </w:p>
        </w:tc>
        <w:tc>
          <w:tcPr>
            <w:tcW w:w="352" w:type="pct"/>
            <w:vAlign w:val="center"/>
          </w:tcPr>
          <w:p w14:paraId="72DC0A1A" w14:textId="4C3459A6" w:rsidR="00345276" w:rsidRDefault="00C11C4E" w:rsidP="00C11C4E">
            <w:pPr>
              <w:ind w:firstLine="0"/>
              <w:jc w:val="center"/>
            </w:pPr>
            <w:r>
              <w:t>(</w:t>
            </w:r>
            <w:r w:rsidR="00345276">
              <w:t>15)</w:t>
            </w:r>
          </w:p>
        </w:tc>
      </w:tr>
    </w:tbl>
    <w:p w14:paraId="6D2777F7" w14:textId="0663D4B2" w:rsidR="00345276" w:rsidRPr="00C009B3" w:rsidRDefault="00345276" w:rsidP="0002067E">
      <w:pPr>
        <w:rPr>
          <w:rFonts w:eastAsia="MS Gothic" w:cstheme="majorBidi"/>
          <w:bCs/>
          <w:kern w:val="32"/>
          <w:szCs w:val="32"/>
        </w:rPr>
      </w:pPr>
      <w:r w:rsidRPr="00C009B3">
        <w:rPr>
          <w:rFonts w:eastAsia="MS Gothic" w:cstheme="majorBidi"/>
          <w:bCs/>
          <w:kern w:val="32"/>
          <w:szCs w:val="32"/>
        </w:rPr>
        <w:t xml:space="preserve">Изучены </w:t>
      </w:r>
      <w:r>
        <w:rPr>
          <w:rFonts w:eastAsia="MS Gothic" w:cstheme="majorBidi"/>
          <w:bCs/>
          <w:kern w:val="32"/>
          <w:szCs w:val="32"/>
        </w:rPr>
        <w:t xml:space="preserve">свойства весьма близкой по составу стали </w:t>
      </w:r>
      <w:r w:rsidRPr="006B5389">
        <w:t>1</w:t>
      </w:r>
      <w:r>
        <w:t>2Х18Н10</w:t>
      </w:r>
      <w:r w:rsidRPr="002F4537">
        <w:t xml:space="preserve">Т. </w:t>
      </w:r>
      <w:r w:rsidR="002F4537">
        <w:t>Материал</w:t>
      </w:r>
      <w:r>
        <w:t xml:space="preserve"> удовлетворя</w:t>
      </w:r>
      <w:r w:rsidR="002F4537">
        <w:t>е</w:t>
      </w:r>
      <w:r>
        <w:t xml:space="preserve">т требованиям по </w:t>
      </w:r>
      <w:r w:rsidR="00836DA4">
        <w:t>устойчивости</w:t>
      </w:r>
      <w:r>
        <w:t xml:space="preserve"> к радиационному воздействию, однако </w:t>
      </w:r>
      <w:r w:rsidR="00836DA4">
        <w:t>не удовлетворя</w:t>
      </w:r>
      <w:r w:rsidR="002F4537">
        <w:t>е</w:t>
      </w:r>
      <w:r w:rsidR="00836DA4">
        <w:t xml:space="preserve">т </w:t>
      </w:r>
      <w:r w:rsidR="00836DA4" w:rsidRPr="002F4537">
        <w:t>требования</w:t>
      </w:r>
      <w:r w:rsidR="00B07CF1" w:rsidRPr="002F4537">
        <w:t>м по механическим свойствам</w:t>
      </w:r>
      <w:r w:rsidRPr="002F4537">
        <w:t>.</w:t>
      </w:r>
      <w:r w:rsidR="00836DA4">
        <w:t xml:space="preserve"> Для достижения заданных механических свойств при рабочей температуре необходимо </w:t>
      </w:r>
      <w:r w:rsidR="00BF20B2">
        <w:t>термомеханическое</w:t>
      </w:r>
      <w:r w:rsidR="00836DA4">
        <w:t xml:space="preserve"> упрочнение материала, методика которой будет рассмотрена в главе 5.</w:t>
      </w:r>
    </w:p>
    <w:p w14:paraId="62E8A800" w14:textId="780083B1" w:rsidR="00531EE2" w:rsidRDefault="00531EE2">
      <w:pPr>
        <w:spacing w:after="160" w:line="259" w:lineRule="auto"/>
        <w:ind w:firstLine="0"/>
        <w:contextualSpacing w:val="0"/>
        <w:jc w:val="left"/>
      </w:pPr>
      <w:r>
        <w:br w:type="page"/>
      </w:r>
    </w:p>
    <w:p w14:paraId="46C91975" w14:textId="77777777" w:rsidR="004C15F7" w:rsidRDefault="004C15F7" w:rsidP="00972C9F"/>
    <w:p w14:paraId="20A70E65" w14:textId="43DFF203" w:rsidR="004C15F7" w:rsidRDefault="004C15F7" w:rsidP="00972C9F"/>
    <w:p w14:paraId="48747599" w14:textId="101385DD" w:rsidR="00972C9F" w:rsidRPr="0002067E" w:rsidRDefault="00BF20B2" w:rsidP="0002067E">
      <w:pPr>
        <w:pStyle w:val="1"/>
      </w:pPr>
      <w:bookmarkStart w:id="133" w:name="_Toc7202704"/>
      <w:bookmarkStart w:id="134" w:name="_Toc39928421"/>
      <w:bookmarkStart w:id="135" w:name="_Toc39928669"/>
      <w:r w:rsidRPr="00BF20B2">
        <w:t>ОБЕСПЕЧЕНИ</w:t>
      </w:r>
      <w:r w:rsidRPr="00761F4F">
        <w:t xml:space="preserve">Е СТАБИЛЬНОСТИ СТРУКТУРНО-ФАЗОВОГО СОСТОЯНИЯ В </w:t>
      </w:r>
      <w:r w:rsidRPr="0002067E">
        <w:t>ЭКСПЛУАТАЦИОННЫХ</w:t>
      </w:r>
      <w:r w:rsidRPr="00761F4F">
        <w:t xml:space="preserve"> УСЛОВИЯХ</w:t>
      </w:r>
      <w:bookmarkEnd w:id="133"/>
      <w:bookmarkEnd w:id="134"/>
      <w:bookmarkEnd w:id="135"/>
    </w:p>
    <w:p w14:paraId="1BC4D0AC" w14:textId="636AC5BC" w:rsidR="00BF20B2" w:rsidRPr="00761F4F" w:rsidRDefault="00DE46A4" w:rsidP="0002067E">
      <w:r w:rsidRPr="00761F4F">
        <w:t xml:space="preserve">Для </w:t>
      </w:r>
      <w:r w:rsidRPr="002F4537">
        <w:t xml:space="preserve">повышения прочностных свойств разработанной стали необходимо осуществить ее </w:t>
      </w:r>
      <w:r w:rsidR="00B07CF1" w:rsidRPr="002F4537">
        <w:t xml:space="preserve">термомеханическую </w:t>
      </w:r>
      <w:r w:rsidRPr="002F4537">
        <w:t>обработку</w:t>
      </w:r>
      <w:r w:rsidRPr="00761F4F">
        <w:t>. Различают три основных вида обработки</w:t>
      </w:r>
      <w:r w:rsidR="00564C35" w:rsidRPr="00761F4F">
        <w:t xml:space="preserve"> </w:t>
      </w:r>
      <w:r w:rsidR="00564C35" w:rsidRPr="00761F4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564C35" w:rsidRPr="00761F4F">
        <w:fldChar w:fldCharType="separate"/>
      </w:r>
      <w:r w:rsidR="00E774EC" w:rsidRPr="00E774EC">
        <w:rPr>
          <w:noProof/>
        </w:rPr>
        <w:t>[44]</w:t>
      </w:r>
      <w:r w:rsidR="00564C35" w:rsidRPr="00761F4F">
        <w:fldChar w:fldCharType="end"/>
      </w:r>
      <w:r w:rsidRPr="00761F4F">
        <w:t>:</w:t>
      </w:r>
    </w:p>
    <w:p w14:paraId="48DE3087" w14:textId="283F6E37" w:rsidR="00DE46A4" w:rsidRPr="00761F4F" w:rsidRDefault="00DE46A4" w:rsidP="00BD66EA">
      <w:pPr>
        <w:pStyle w:val="a5"/>
        <w:numPr>
          <w:ilvl w:val="0"/>
          <w:numId w:val="8"/>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r w:rsidR="00A23343">
        <w:rPr>
          <w:color w:val="000000" w:themeColor="text1"/>
          <w:sz w:val="24"/>
          <w:szCs w:val="24"/>
        </w:rPr>
        <w:t>;</w:t>
      </w:r>
    </w:p>
    <w:p w14:paraId="02DEA60E" w14:textId="0FF0293F" w:rsidR="004D47D1" w:rsidRPr="002F4537" w:rsidRDefault="004D47D1" w:rsidP="00BD66EA">
      <w:pPr>
        <w:pStyle w:val="a5"/>
        <w:numPr>
          <w:ilvl w:val="0"/>
          <w:numId w:val="8"/>
        </w:numPr>
        <w:rPr>
          <w:color w:val="000000" w:themeColor="text1"/>
          <w:sz w:val="24"/>
          <w:szCs w:val="24"/>
        </w:rPr>
      </w:pPr>
      <w:r w:rsidRPr="00761F4F">
        <w:rPr>
          <w:color w:val="000000" w:themeColor="text1"/>
          <w:sz w:val="24"/>
          <w:szCs w:val="24"/>
        </w:rPr>
        <w:t xml:space="preserve">Высокотемпературная </w:t>
      </w:r>
      <w:proofErr w:type="spellStart"/>
      <w:r w:rsidRPr="002F4537">
        <w:rPr>
          <w:color w:val="000000" w:themeColor="text1"/>
          <w:sz w:val="24"/>
          <w:szCs w:val="24"/>
        </w:rPr>
        <w:t>механо</w:t>
      </w:r>
      <w:proofErr w:type="spellEnd"/>
      <w:r w:rsidRPr="002F4537">
        <w:rPr>
          <w:color w:val="000000" w:themeColor="text1"/>
          <w:sz w:val="24"/>
          <w:szCs w:val="24"/>
        </w:rPr>
        <w:t>-термическая обработка (ВМТО). Деформация в этом случае происход</w:t>
      </w:r>
      <w:r w:rsidR="0056668B" w:rsidRPr="002F4537">
        <w:rPr>
          <w:color w:val="000000" w:themeColor="text1"/>
          <w:sz w:val="24"/>
          <w:szCs w:val="24"/>
        </w:rPr>
        <w:t>и</w:t>
      </w:r>
      <w:r w:rsidRPr="002F4537">
        <w:rPr>
          <w:color w:val="000000" w:themeColor="text1"/>
          <w:sz w:val="24"/>
          <w:szCs w:val="24"/>
        </w:rPr>
        <w:t>т выше температуры рекристаллизации и сопровождается быстрой закалкой, при этом</w:t>
      </w:r>
      <w:r w:rsidRPr="00761F4F">
        <w:rPr>
          <w:color w:val="000000" w:themeColor="text1"/>
          <w:sz w:val="24"/>
          <w:szCs w:val="24"/>
        </w:rPr>
        <w:t xml:space="preserve">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нии в материале структурного сост</w:t>
      </w:r>
      <w:r w:rsidRPr="002F4537">
        <w:rPr>
          <w:color w:val="000000" w:themeColor="text1"/>
          <w:sz w:val="24"/>
          <w:szCs w:val="24"/>
        </w:rPr>
        <w:t>ояни</w:t>
      </w:r>
      <w:r w:rsidR="0056668B" w:rsidRPr="002F4537">
        <w:rPr>
          <w:color w:val="000000" w:themeColor="text1"/>
          <w:sz w:val="24"/>
          <w:szCs w:val="24"/>
        </w:rPr>
        <w:t>я</w:t>
      </w:r>
      <w:r w:rsidRPr="002F4537">
        <w:rPr>
          <w:color w:val="000000" w:themeColor="text1"/>
          <w:sz w:val="24"/>
          <w:szCs w:val="24"/>
        </w:rPr>
        <w:t>,</w:t>
      </w:r>
      <w:r w:rsidRPr="00761F4F">
        <w:rPr>
          <w:color w:val="000000" w:themeColor="text1"/>
          <w:sz w:val="24"/>
          <w:szCs w:val="24"/>
        </w:rPr>
        <w:t xml:space="preserve"> которое возникло в результате пластической деформации в </w:t>
      </w:r>
      <w:r w:rsidRPr="002F4537">
        <w:rPr>
          <w:color w:val="000000" w:themeColor="text1"/>
          <w:sz w:val="24"/>
          <w:szCs w:val="24"/>
        </w:rPr>
        <w:t>области высоких температур</w:t>
      </w:r>
      <w:r w:rsidR="00A23343">
        <w:rPr>
          <w:color w:val="000000" w:themeColor="text1"/>
          <w:sz w:val="24"/>
          <w:szCs w:val="24"/>
        </w:rPr>
        <w:t>;</w:t>
      </w:r>
    </w:p>
    <w:p w14:paraId="65D62D33" w14:textId="2316D4AF" w:rsidR="004D47D1" w:rsidRPr="00761F4F" w:rsidRDefault="004D47D1" w:rsidP="00BD66EA">
      <w:pPr>
        <w:pStyle w:val="a5"/>
        <w:numPr>
          <w:ilvl w:val="0"/>
          <w:numId w:val="8"/>
        </w:numPr>
        <w:rPr>
          <w:color w:val="000000" w:themeColor="text1"/>
          <w:sz w:val="24"/>
          <w:szCs w:val="24"/>
        </w:rPr>
      </w:pPr>
      <w:r w:rsidRPr="002F4537">
        <w:rPr>
          <w:color w:val="000000" w:themeColor="text1"/>
          <w:sz w:val="24"/>
          <w:szCs w:val="24"/>
        </w:rPr>
        <w:t xml:space="preserve">Высокотемпературная термомеханическая обработка (ВТМО). </w:t>
      </w:r>
      <w:r w:rsidR="001827FA" w:rsidRPr="002F4537">
        <w:rPr>
          <w:color w:val="000000" w:themeColor="text1"/>
          <w:sz w:val="24"/>
          <w:szCs w:val="24"/>
        </w:rPr>
        <w:t>Процедура этого</w:t>
      </w:r>
      <w:r w:rsidRPr="002F4537">
        <w:rPr>
          <w:color w:val="000000" w:themeColor="text1"/>
          <w:sz w:val="24"/>
          <w:szCs w:val="24"/>
        </w:rPr>
        <w:t xml:space="preserve"> способ</w:t>
      </w:r>
      <w:r w:rsidR="001827FA" w:rsidRPr="002F4537">
        <w:rPr>
          <w:color w:val="000000" w:themeColor="text1"/>
          <w:sz w:val="24"/>
          <w:szCs w:val="24"/>
        </w:rPr>
        <w:t>а</w:t>
      </w:r>
      <w:r w:rsidRPr="002F4537">
        <w:rPr>
          <w:color w:val="000000" w:themeColor="text1"/>
          <w:sz w:val="24"/>
          <w:szCs w:val="24"/>
        </w:rPr>
        <w:t xml:space="preserve"> упрочнения аналогичн</w:t>
      </w:r>
      <w:r w:rsidR="001827FA" w:rsidRPr="002F4537">
        <w:rPr>
          <w:color w:val="000000" w:themeColor="text1"/>
          <w:sz w:val="24"/>
          <w:szCs w:val="24"/>
        </w:rPr>
        <w:t>а</w:t>
      </w:r>
      <w:r w:rsidRPr="002F4537">
        <w:rPr>
          <w:color w:val="000000" w:themeColor="text1"/>
          <w:sz w:val="24"/>
          <w:szCs w:val="24"/>
        </w:rPr>
        <w:t xml:space="preserve"> ВМТО, однако</w:t>
      </w:r>
      <w:r w:rsidRPr="00761F4F">
        <w:rPr>
          <w:color w:val="000000" w:themeColor="text1"/>
          <w:sz w:val="24"/>
          <w:szCs w:val="24"/>
        </w:rPr>
        <w:t xml:space="preserve">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w:t>
      </w:r>
      <w:proofErr w:type="spellStart"/>
      <w:r w:rsidR="00B6583F" w:rsidRPr="00761F4F">
        <w:rPr>
          <w:color w:val="000000" w:themeColor="text1"/>
          <w:sz w:val="24"/>
          <w:szCs w:val="24"/>
        </w:rPr>
        <w:t>аустенитных</w:t>
      </w:r>
      <w:proofErr w:type="spellEnd"/>
      <w:r w:rsidR="00B6583F" w:rsidRPr="00761F4F">
        <w:rPr>
          <w:color w:val="000000" w:themeColor="text1"/>
          <w:sz w:val="24"/>
          <w:szCs w:val="24"/>
        </w:rPr>
        <w:t xml:space="preserve"> сталей</w:t>
      </w:r>
      <w:r w:rsidR="00A23343">
        <w:rPr>
          <w:color w:val="000000" w:themeColor="text1"/>
          <w:sz w:val="24"/>
          <w:szCs w:val="24"/>
        </w:rPr>
        <w:t>;</w:t>
      </w:r>
    </w:p>
    <w:p w14:paraId="29ECFC07" w14:textId="07AE9F17" w:rsidR="001827FA" w:rsidRPr="00761F4F" w:rsidRDefault="001827FA" w:rsidP="00BD66EA">
      <w:pPr>
        <w:pStyle w:val="a5"/>
        <w:numPr>
          <w:ilvl w:val="0"/>
          <w:numId w:val="8"/>
        </w:numPr>
        <w:rPr>
          <w:color w:val="000000" w:themeColor="text1"/>
          <w:sz w:val="24"/>
          <w:szCs w:val="24"/>
        </w:rPr>
      </w:pPr>
      <w:r w:rsidRPr="00761F4F">
        <w:rPr>
          <w:color w:val="000000" w:themeColor="text1"/>
          <w:sz w:val="24"/>
          <w:szCs w:val="24"/>
        </w:rPr>
        <w:t xml:space="preserve">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w:t>
      </w:r>
      <w:proofErr w:type="spellStart"/>
      <w:r w:rsidRPr="00761F4F">
        <w:rPr>
          <w:color w:val="000000" w:themeColor="text1"/>
          <w:sz w:val="24"/>
          <w:szCs w:val="24"/>
        </w:rPr>
        <w:t>аустенитных</w:t>
      </w:r>
      <w:proofErr w:type="spellEnd"/>
      <w:r w:rsidRPr="00761F4F">
        <w:rPr>
          <w:color w:val="000000" w:themeColor="text1"/>
          <w:sz w:val="24"/>
          <w:szCs w:val="24"/>
        </w:rPr>
        <w:t xml:space="preserve"> сталей.</w:t>
      </w:r>
    </w:p>
    <w:p w14:paraId="5119E48F" w14:textId="7EDB1606" w:rsidR="001F0BFD" w:rsidRDefault="0056668B" w:rsidP="0002067E">
      <w:r w:rsidRPr="002F4537">
        <w:t>Как показано выше,</w:t>
      </w:r>
      <w:r w:rsidR="002F4537" w:rsidRPr="002F4537">
        <w:t xml:space="preserve"> </w:t>
      </w:r>
      <w:r w:rsidR="006978EF" w:rsidRPr="002F4537">
        <w:t xml:space="preserve">разработанная сталь принадлежит </w:t>
      </w:r>
      <w:r w:rsidRPr="002F4537">
        <w:t xml:space="preserve">к </w:t>
      </w:r>
      <w:proofErr w:type="spellStart"/>
      <w:r w:rsidR="006978EF" w:rsidRPr="002F4537">
        <w:t>аустенитному</w:t>
      </w:r>
      <w:proofErr w:type="spellEnd"/>
      <w:r w:rsidR="006978EF" w:rsidRPr="002F4537">
        <w:t xml:space="preserve"> классу </w:t>
      </w:r>
      <w:r w:rsidRPr="002F4537">
        <w:t xml:space="preserve">во </w:t>
      </w:r>
      <w:r w:rsidR="006978EF" w:rsidRPr="002F4537">
        <w:t>всем диапазоне температур, иначе говоря, она стабильная. Это значит, что методы ВТМО и НТМО не подходят для увеличения прочностных свойств.</w:t>
      </w:r>
      <w:r w:rsidR="006978EF">
        <w:t xml:space="preserve"> МТО может быть применено, однако в исследовании </w:t>
      </w:r>
      <w:r w:rsidR="006978EF">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6978EF">
        <w:fldChar w:fldCharType="separate"/>
      </w:r>
      <w:r w:rsidR="00E774EC" w:rsidRPr="00E774EC">
        <w:rPr>
          <w:noProof/>
        </w:rPr>
        <w:t>[45]</w:t>
      </w:r>
      <w:r w:rsidR="006978EF">
        <w:fldChar w:fldCharType="end"/>
      </w:r>
      <w:r w:rsidR="006978EF">
        <w:t xml:space="preserve"> было выяснено, что такая деформация приводит к сильному </w:t>
      </w:r>
      <w:r w:rsidR="006978EF">
        <w:lastRenderedPageBreak/>
        <w:t>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7D8302A2" w14:textId="76847E60" w:rsidR="00BF20B2" w:rsidRDefault="006636B5" w:rsidP="00C570F2">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рисунок </w:t>
      </w:r>
      <w:r w:rsidR="00E44B73">
        <w:t>5.1</w:t>
      </w:r>
      <w:r w:rsidR="006D76B8">
        <w:t>)</w:t>
      </w:r>
      <w:r>
        <w:t xml:space="preserve">, способствующая прохождению динамической </w:t>
      </w:r>
      <w:proofErr w:type="spellStart"/>
      <w:r>
        <w:t>полигонизации</w:t>
      </w:r>
      <w:proofErr w:type="spellEnd"/>
      <w:r>
        <w:t xml:space="preserve"> и динамической </w:t>
      </w:r>
      <w:r w:rsidRPr="002F4537">
        <w:t>рекристалл</w:t>
      </w:r>
      <w:r>
        <w:t>изации.</w:t>
      </w:r>
    </w:p>
    <w:p w14:paraId="53F1324B" w14:textId="77777777" w:rsidR="00C570F2" w:rsidRDefault="00C570F2" w:rsidP="00C570F2">
      <w:pPr>
        <w:ind w:firstLine="0"/>
      </w:pPr>
    </w:p>
    <w:p w14:paraId="639234D4" w14:textId="193D775F" w:rsidR="0072746B" w:rsidRDefault="00C570F2" w:rsidP="00C570F2">
      <w:pPr>
        <w:ind w:firstLine="0"/>
        <w:jc w:val="center"/>
        <w:rPr>
          <w:sz w:val="20"/>
          <w:szCs w:val="20"/>
        </w:rPr>
      </w:pPr>
      <w:r>
        <w:rPr>
          <w:noProof/>
        </w:rPr>
        <w:drawing>
          <wp:inline distT="0" distB="0" distL="0" distR="0" wp14:anchorId="66193D0B" wp14:editId="0BD7F2A6">
            <wp:extent cx="3959225" cy="3804326"/>
            <wp:effectExtent l="0" t="0" r="3175" b="571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63090" cy="3808040"/>
                    </a:xfrm>
                    <a:prstGeom prst="rect">
                      <a:avLst/>
                    </a:prstGeom>
                  </pic:spPr>
                </pic:pic>
              </a:graphicData>
            </a:graphic>
          </wp:inline>
        </w:drawing>
      </w:r>
    </w:p>
    <w:p w14:paraId="4F4831DF" w14:textId="77777777" w:rsidR="00C570F2" w:rsidRDefault="00C570F2" w:rsidP="006636B5">
      <w:pPr>
        <w:jc w:val="center"/>
        <w:rPr>
          <w:sz w:val="20"/>
          <w:szCs w:val="20"/>
        </w:rPr>
      </w:pPr>
    </w:p>
    <w:p w14:paraId="42D615E6" w14:textId="721DFED1" w:rsidR="00BF20B2" w:rsidRPr="006636B5" w:rsidRDefault="006636B5" w:rsidP="00C570F2">
      <w:pPr>
        <w:ind w:firstLine="0"/>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71DE40D0" w:rsidR="006636B5" w:rsidRDefault="006636B5" w:rsidP="00C570F2">
      <w:pPr>
        <w:pStyle w:val="ad"/>
        <w:spacing w:after="0"/>
        <w:ind w:firstLine="0"/>
      </w:pPr>
      <w:bookmarkStart w:id="136" w:name="_Ref3951158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1</w:t>
      </w:r>
      <w:r w:rsidR="0011249B">
        <w:rPr>
          <w:noProof/>
        </w:rPr>
        <w:fldChar w:fldCharType="end"/>
      </w:r>
      <w:bookmarkEnd w:id="136"/>
      <w:r>
        <w:t xml:space="preserve"> </w:t>
      </w:r>
      <w:r w:rsidR="00C570F2">
        <w:t>–</w:t>
      </w:r>
      <w:r>
        <w:t xml:space="preserve"> </w:t>
      </w:r>
      <w:r w:rsidRPr="00B450A6">
        <w:t xml:space="preserve">Микроструктура </w:t>
      </w:r>
      <w:proofErr w:type="spellStart"/>
      <w:r w:rsidRPr="00B450A6">
        <w:t>аустенитной</w:t>
      </w:r>
      <w:proofErr w:type="spellEnd"/>
      <w:r w:rsidRPr="00B450A6">
        <w:t xml:space="preserve"> стали ЭИ481, подвергнутой ВМТО при 1000℃</w:t>
      </w:r>
      <w:r w:rsidR="006D76B8">
        <w:t xml:space="preserve"> </w:t>
      </w:r>
      <w:r w:rsidR="006D76B8" w:rsidRPr="006978E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6D76B8" w:rsidRPr="006978EF">
        <w:fldChar w:fldCharType="separate"/>
      </w:r>
      <w:r w:rsidR="00E774EC" w:rsidRPr="00E774EC">
        <w:rPr>
          <w:noProof/>
        </w:rPr>
        <w:t>[44]</w:t>
      </w:r>
      <w:r w:rsidR="006D76B8" w:rsidRPr="006978EF">
        <w:fldChar w:fldCharType="end"/>
      </w:r>
    </w:p>
    <w:p w14:paraId="3306C895" w14:textId="64E120D0" w:rsidR="00BF20B2" w:rsidRDefault="00BF20B2" w:rsidP="00BF20B2"/>
    <w:p w14:paraId="6003289E" w14:textId="33D0323F" w:rsidR="00143F5D" w:rsidRDefault="006D76B8" w:rsidP="0002067E">
      <w:r>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w:t>
      </w:r>
      <w:r w:rsidR="00143F5D" w:rsidRPr="007157E4">
        <w:t>стали структура</w:t>
      </w:r>
      <w:r w:rsidR="0056668B" w:rsidRPr="007157E4">
        <w:t>, формирующаяся путем динамической рекристаллизации,</w:t>
      </w:r>
      <w:r w:rsidR="00143F5D">
        <w:t xml:space="preserve"> составляет 50-80% </w:t>
      </w:r>
      <w:r w:rsidR="00143F5D">
        <w:fldChar w:fldCharType="begin" w:fldLock="1"/>
      </w:r>
      <w:r w:rsidR="00E774EC">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6]","plainTextFormattedCitation":"[46]","previouslyFormattedCitation":"[46]"},"properties":{"noteIndex":0},"schema":"https://github.com/citation-style-language/schema/raw/master/csl-citation.json"}</w:instrText>
      </w:r>
      <w:r w:rsidR="00143F5D">
        <w:fldChar w:fldCharType="separate"/>
      </w:r>
      <w:r w:rsidR="00E774EC" w:rsidRPr="00E774EC">
        <w:rPr>
          <w:noProof/>
        </w:rPr>
        <w:t>[46]</w:t>
      </w:r>
      <w:r w:rsidR="00143F5D">
        <w:fldChar w:fldCharType="end"/>
      </w:r>
      <w:r w:rsidR="00143F5D">
        <w:t xml:space="preserve">. </w:t>
      </w:r>
    </w:p>
    <w:p w14:paraId="18AF06B4" w14:textId="28DB2D94" w:rsidR="00E5472C" w:rsidRDefault="00143F5D" w:rsidP="0002067E">
      <w:r>
        <w:t xml:space="preserve">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w:t>
      </w:r>
      <w:r>
        <w:lastRenderedPageBreak/>
        <w:t>скольжения</w:t>
      </w:r>
      <w:r w:rsidR="00E5472C">
        <w:t xml:space="preserve"> </w:t>
      </w:r>
      <w:r w:rsidR="00E5472C">
        <w:fldChar w:fldCharType="begin" w:fldLock="1"/>
      </w:r>
      <w:r w:rsidR="00E774EC">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7]","plainTextFormattedCitation":"[47]","previouslyFormattedCitation":"[47]"},"properties":{"noteIndex":0},"schema":"https://github.com/citation-style-language/schema/raw/master/csl-citation.json"}</w:instrText>
      </w:r>
      <w:r w:rsidR="00E5472C">
        <w:fldChar w:fldCharType="separate"/>
      </w:r>
      <w:r w:rsidR="00E774EC" w:rsidRPr="00E774EC">
        <w:rPr>
          <w:noProof/>
        </w:rPr>
        <w:t>[47]</w:t>
      </w:r>
      <w:r w:rsidR="00E5472C">
        <w:fldChar w:fldCharType="end"/>
      </w:r>
      <w:r>
        <w:t xml:space="preserve">. Это замедляет рекристаллизацию и вызывает торможение сдвига, что в свою очередь является причиной упрочнения сплава и снижения его пластичности. При 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E5472C">
        <w:fldChar w:fldCharType="separate"/>
      </w:r>
      <w:r w:rsidR="00E774EC" w:rsidRPr="00E774EC">
        <w:rPr>
          <w:noProof/>
        </w:rPr>
        <w:t>[45]</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DB29C18" w14:textId="6F803439" w:rsidR="00F72AF7" w:rsidRDefault="00F72AF7" w:rsidP="00531EE2">
      <w:r>
        <w:t>Температуры начала и конца рекристаллизации при разных скоростях деформации приведены в таблице</w:t>
      </w:r>
      <w:r w:rsidR="00E44B73">
        <w:t xml:space="preserve"> 5.1</w:t>
      </w:r>
      <w:r>
        <w:t xml:space="preserve">. Из </w:t>
      </w:r>
      <w:r w:rsidR="0098325F">
        <w:t>данных</w:t>
      </w:r>
      <w:r>
        <w:t xml:space="preserve"> видно, что повышение скорости деформации приведет</w:t>
      </w:r>
      <w:r w:rsidR="0098325F">
        <w:t xml:space="preserve"> </w:t>
      </w:r>
      <w:r w:rsidR="0098325F" w:rsidRPr="007157E4">
        <w:t xml:space="preserve">к </w:t>
      </w:r>
      <w:r w:rsidR="0056668B" w:rsidRPr="007157E4">
        <w:t>сниж</w:t>
      </w:r>
      <w:r w:rsidR="0098325F" w:rsidRPr="007157E4">
        <w:t>ению температуры</w:t>
      </w:r>
      <w:r w:rsidR="0098325F">
        <w:t xml:space="preserve"> рекристаллизации и одновременно сузит температурный интервал горячей деформации. </w:t>
      </w:r>
    </w:p>
    <w:p w14:paraId="246061F3" w14:textId="77777777" w:rsidR="00531EE2" w:rsidRDefault="00531EE2" w:rsidP="00531EE2">
      <w:pPr>
        <w:ind w:firstLine="0"/>
      </w:pPr>
    </w:p>
    <w:p w14:paraId="2639372E" w14:textId="0783B181" w:rsidR="00F72AF7" w:rsidRDefault="00F72AF7" w:rsidP="00F72AF7">
      <w:pPr>
        <w:pStyle w:val="af"/>
      </w:pPr>
      <w:bookmarkStart w:id="137"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8B084C">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8B084C">
        <w:rPr>
          <w:noProof/>
        </w:rPr>
        <w:t>1</w:t>
      </w:r>
      <w:r w:rsidR="0033326D">
        <w:rPr>
          <w:noProof/>
        </w:rPr>
        <w:fldChar w:fldCharType="end"/>
      </w:r>
      <w:bookmarkEnd w:id="137"/>
      <w:r>
        <w:t xml:space="preserve"> </w:t>
      </w:r>
      <w:r w:rsidR="00E65E3C">
        <w:t>–</w:t>
      </w:r>
      <w:r>
        <w:t xml:space="preserve"> Температура начала и конца рекристаллизации стали 12Х18Н10Т </w:t>
      </w:r>
      <w:r>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fldChar w:fldCharType="separate"/>
      </w:r>
      <w:r w:rsidR="00E774EC" w:rsidRPr="00E774EC">
        <w:rPr>
          <w:noProof/>
        </w:rPr>
        <w:t>[45]</w:t>
      </w:r>
      <w:r>
        <w:fldChar w:fldCharType="end"/>
      </w:r>
    </w:p>
    <w:tbl>
      <w:tblPr>
        <w:tblStyle w:val="a6"/>
        <w:tblW w:w="5000" w:type="pct"/>
        <w:tblLook w:val="04A0" w:firstRow="1" w:lastRow="0" w:firstColumn="1" w:lastColumn="0" w:noHBand="0" w:noVBand="1"/>
      </w:tblPr>
      <w:tblGrid>
        <w:gridCol w:w="2942"/>
        <w:gridCol w:w="2552"/>
        <w:gridCol w:w="2978"/>
        <w:gridCol w:w="1099"/>
      </w:tblGrid>
      <w:tr w:rsidR="00F72AF7" w14:paraId="40E0050D" w14:textId="11EA5975" w:rsidTr="004101EE">
        <w:trPr>
          <w:trHeight w:val="47"/>
        </w:trPr>
        <w:tc>
          <w:tcPr>
            <w:tcW w:w="1537" w:type="pct"/>
            <w:vAlign w:val="center"/>
          </w:tcPr>
          <w:p w14:paraId="69446C08" w14:textId="24C7054B" w:rsidR="00F72AF7" w:rsidRDefault="00F72AF7" w:rsidP="004101EE">
            <w:pPr>
              <w:spacing w:line="240" w:lineRule="auto"/>
              <w:ind w:firstLine="0"/>
              <w:jc w:val="center"/>
            </w:pPr>
            <w:r>
              <w:t>Скорость деформации, с</w:t>
            </w:r>
            <w:r>
              <w:rPr>
                <w:vertAlign w:val="superscript"/>
              </w:rPr>
              <w:t>-1</w:t>
            </w:r>
          </w:p>
        </w:tc>
        <w:tc>
          <w:tcPr>
            <w:tcW w:w="1333" w:type="pct"/>
            <w:vAlign w:val="center"/>
          </w:tcPr>
          <w:p w14:paraId="00F15B1B" w14:textId="7511AEC3" w:rsidR="00F72AF7" w:rsidRDefault="00F72AF7" w:rsidP="004101EE">
            <w:pPr>
              <w:spacing w:line="240" w:lineRule="auto"/>
              <w:ind w:firstLine="0"/>
              <w:jc w:val="center"/>
            </w:pPr>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1556" w:type="pct"/>
            <w:vAlign w:val="center"/>
          </w:tcPr>
          <w:p w14:paraId="4640D960" w14:textId="03BB760A" w:rsidR="00F72AF7" w:rsidRDefault="00F72AF7" w:rsidP="004101EE">
            <w:pPr>
              <w:spacing w:line="240" w:lineRule="auto"/>
              <w:ind w:firstLine="0"/>
              <w:jc w:val="center"/>
            </w:pPr>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574" w:type="pct"/>
            <w:vAlign w:val="center"/>
          </w:tcPr>
          <w:p w14:paraId="6676A1D6" w14:textId="578BB3A4" w:rsidR="00F72AF7" w:rsidRPr="00F72AF7" w:rsidRDefault="00F72AF7" w:rsidP="004101EE">
            <w:pPr>
              <w:spacing w:line="240" w:lineRule="auto"/>
              <w:ind w:firstLine="0"/>
              <w:jc w:val="center"/>
            </w:pPr>
            <w:r>
              <w:t>∆</w:t>
            </w:r>
            <w:r w:rsidRPr="00F72AF7">
              <w:rPr>
                <w:lang w:val="en-US"/>
              </w:rPr>
              <w:t>T</w:t>
            </w:r>
            <w:r>
              <w:t xml:space="preserve">, </w:t>
            </w:r>
            <w:r w:rsidRPr="00B450A6">
              <w:t>℃</w:t>
            </w:r>
          </w:p>
        </w:tc>
      </w:tr>
      <w:tr w:rsidR="00F72AF7" w14:paraId="113407A3" w14:textId="702B81C1" w:rsidTr="004101EE">
        <w:tc>
          <w:tcPr>
            <w:tcW w:w="1537" w:type="pct"/>
            <w:vAlign w:val="center"/>
          </w:tcPr>
          <w:p w14:paraId="6D2EAC78" w14:textId="2730D612" w:rsidR="00F72AF7" w:rsidRPr="00F72AF7" w:rsidRDefault="00F72AF7" w:rsidP="004101EE">
            <w:pPr>
              <w:ind w:firstLine="0"/>
              <w:jc w:val="center"/>
              <w:rPr>
                <w:vertAlign w:val="superscript"/>
              </w:rPr>
            </w:pPr>
            <w:r>
              <w:t>0.001</w:t>
            </w:r>
          </w:p>
        </w:tc>
        <w:tc>
          <w:tcPr>
            <w:tcW w:w="1333" w:type="pct"/>
            <w:vAlign w:val="center"/>
          </w:tcPr>
          <w:p w14:paraId="329B7540" w14:textId="70972952" w:rsidR="00F72AF7" w:rsidRDefault="00F72AF7" w:rsidP="004101EE">
            <w:pPr>
              <w:ind w:firstLine="0"/>
              <w:jc w:val="center"/>
            </w:pPr>
            <w:r>
              <w:t>990</w:t>
            </w:r>
          </w:p>
        </w:tc>
        <w:tc>
          <w:tcPr>
            <w:tcW w:w="1556" w:type="pct"/>
            <w:vAlign w:val="center"/>
          </w:tcPr>
          <w:p w14:paraId="10EDE342" w14:textId="2E51CD28" w:rsidR="00F72AF7" w:rsidRDefault="00F72AF7" w:rsidP="004101EE">
            <w:pPr>
              <w:ind w:firstLine="0"/>
              <w:jc w:val="center"/>
            </w:pPr>
            <w:r>
              <w:t>1100</w:t>
            </w:r>
          </w:p>
        </w:tc>
        <w:tc>
          <w:tcPr>
            <w:tcW w:w="574" w:type="pct"/>
            <w:vAlign w:val="center"/>
          </w:tcPr>
          <w:p w14:paraId="501DC259" w14:textId="6D121708" w:rsidR="00F72AF7" w:rsidRDefault="00F72AF7" w:rsidP="004101EE">
            <w:pPr>
              <w:ind w:firstLine="0"/>
              <w:jc w:val="center"/>
            </w:pPr>
            <w:r>
              <w:t>110</w:t>
            </w:r>
          </w:p>
        </w:tc>
      </w:tr>
      <w:tr w:rsidR="00F72AF7" w14:paraId="36C107A6" w14:textId="20B5A647" w:rsidTr="004101EE">
        <w:tc>
          <w:tcPr>
            <w:tcW w:w="1537" w:type="pct"/>
            <w:vAlign w:val="center"/>
          </w:tcPr>
          <w:p w14:paraId="24481AE2" w14:textId="17912C42" w:rsidR="00F72AF7" w:rsidRDefault="00F72AF7" w:rsidP="004101EE">
            <w:pPr>
              <w:ind w:firstLine="0"/>
              <w:jc w:val="center"/>
            </w:pPr>
            <w:r>
              <w:t>5</w:t>
            </w:r>
          </w:p>
        </w:tc>
        <w:tc>
          <w:tcPr>
            <w:tcW w:w="1333" w:type="pct"/>
            <w:vAlign w:val="center"/>
          </w:tcPr>
          <w:p w14:paraId="7D3C187B" w14:textId="6F0010F3" w:rsidR="00F72AF7" w:rsidRDefault="00F72AF7" w:rsidP="004101EE">
            <w:pPr>
              <w:ind w:firstLine="0"/>
              <w:jc w:val="center"/>
            </w:pPr>
            <w:r>
              <w:t>930</w:t>
            </w:r>
          </w:p>
        </w:tc>
        <w:tc>
          <w:tcPr>
            <w:tcW w:w="1556" w:type="pct"/>
            <w:vAlign w:val="center"/>
          </w:tcPr>
          <w:p w14:paraId="0584125C" w14:textId="1C490507" w:rsidR="00F72AF7" w:rsidRDefault="00F72AF7" w:rsidP="004101EE">
            <w:pPr>
              <w:ind w:firstLine="0"/>
              <w:jc w:val="center"/>
            </w:pPr>
            <w:r>
              <w:t>1020</w:t>
            </w:r>
          </w:p>
        </w:tc>
        <w:tc>
          <w:tcPr>
            <w:tcW w:w="574" w:type="pct"/>
            <w:vAlign w:val="center"/>
          </w:tcPr>
          <w:p w14:paraId="73B8B261" w14:textId="2DE16933" w:rsidR="00F72AF7" w:rsidRDefault="00F72AF7" w:rsidP="004101EE">
            <w:pPr>
              <w:ind w:firstLine="0"/>
              <w:jc w:val="center"/>
            </w:pPr>
            <w:r>
              <w:t>80</w:t>
            </w:r>
          </w:p>
        </w:tc>
      </w:tr>
    </w:tbl>
    <w:p w14:paraId="5C9DD7F4" w14:textId="77777777" w:rsidR="00E12B37" w:rsidRDefault="00E12B37" w:rsidP="0088238A">
      <w:pPr>
        <w:ind w:firstLine="0"/>
      </w:pPr>
    </w:p>
    <w:p w14:paraId="585B9CB7" w14:textId="7997A695" w:rsidR="00E5472C" w:rsidRDefault="0098325F" w:rsidP="0002067E">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E774EC">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8]","plainTextFormattedCitation":"[48]","previouslyFormattedCitation":"[48]"},"properties":{"noteIndex":0},"schema":"https://github.com/citation-style-language/schema/raw/master/csl-citation.json"}</w:instrText>
      </w:r>
      <w:r>
        <w:fldChar w:fldCharType="separate"/>
      </w:r>
      <w:r w:rsidR="00E774EC" w:rsidRPr="00E774EC">
        <w:rPr>
          <w:noProof/>
        </w:rPr>
        <w:t>[48]</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18C5C150" w:rsidR="006D217A" w:rsidRPr="00512828" w:rsidRDefault="006D217A" w:rsidP="0002067E">
      <w:pPr>
        <w:rPr>
          <w:color w:val="000000" w:themeColor="text1"/>
        </w:rPr>
      </w:pPr>
      <w:r>
        <w:t>Зависимость</w:t>
      </w:r>
      <w:r w:rsidRPr="0033326D">
        <w:t xml:space="preserve"> </w:t>
      </w:r>
      <w:r>
        <w:t>проч</w:t>
      </w:r>
      <w:r w:rsidR="0033326D">
        <w:t xml:space="preserve">ности </w:t>
      </w:r>
      <w:r w:rsidR="00CB4E02" w:rsidRPr="007157E4">
        <w:t>от</w:t>
      </w:r>
      <w:r w:rsidR="0056668B" w:rsidRPr="007157E4">
        <w:t>о</w:t>
      </w:r>
      <w:r w:rsidR="00CB4E02" w:rsidRPr="007157E4">
        <w:t>жженной стали 12Х18Н10Т</w:t>
      </w:r>
      <w:r w:rsidR="0033326D" w:rsidRPr="007157E4">
        <w:t xml:space="preserve"> </w:t>
      </w:r>
      <w:r w:rsidR="0056668B" w:rsidRPr="007157E4">
        <w:t xml:space="preserve">от холодной деформации </w:t>
      </w:r>
      <w:r w:rsidR="0033326D" w:rsidRPr="007157E4">
        <w:t>приведена на рисунке</w:t>
      </w:r>
      <w:r w:rsidR="00E44B73" w:rsidRPr="007157E4">
        <w:t xml:space="preserve"> 5.2</w:t>
      </w:r>
      <w:r w:rsidR="00CB4E02" w:rsidRPr="007157E4">
        <w:t>. Оптимальным в этом случае является деформация в пределах 20-30%, потому что выше этих значений</w:t>
      </w:r>
      <w:r w:rsidR="00CB4E02">
        <w:t xml:space="preserve">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 этом будет минимум в 1</w:t>
      </w:r>
      <w:r w:rsidR="0056668B">
        <w:t>,</w:t>
      </w:r>
      <w:r w:rsidR="00512828">
        <w:t>75 раза</w:t>
      </w:r>
      <w:r w:rsidR="00512828" w:rsidRPr="00512828">
        <w:t xml:space="preserve"> </w:t>
      </w:r>
      <w:r w:rsidR="00512828">
        <w:t>(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прочностные характер</w:t>
      </w:r>
      <w:r w:rsidR="00512828" w:rsidRPr="007157E4">
        <w:t xml:space="preserve">истики </w:t>
      </w:r>
      <w:r w:rsidR="0056668B" w:rsidRPr="007157E4">
        <w:t xml:space="preserve">разработанной стали </w:t>
      </w:r>
      <w:r w:rsidR="00512828" w:rsidRPr="007157E4">
        <w:t>при температуре в 320 ℃ будут точно выше</w:t>
      </w:r>
      <w:r w:rsidR="00512828">
        <w:t xml:space="preserve"> требуемых</w:t>
      </w:r>
      <w:r w:rsidR="00512828" w:rsidRPr="00512828">
        <w:rPr>
          <w:color w:val="000000" w:themeColor="text1"/>
        </w:rPr>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C11C4E">
        <w:tc>
          <w:tcPr>
            <w:tcW w:w="4648" w:type="pct"/>
          </w:tcPr>
          <w:p w14:paraId="53A559E3" w14:textId="7CE5D965" w:rsidR="00512828" w:rsidRDefault="004358D7" w:rsidP="00143F5D">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352" w:type="pct"/>
            <w:vAlign w:val="center"/>
          </w:tcPr>
          <w:p w14:paraId="097630C3" w14:textId="25369BFE" w:rsidR="00512828" w:rsidRPr="00512828" w:rsidRDefault="00C11C4E" w:rsidP="00C11C4E">
            <w:pPr>
              <w:ind w:firstLine="0"/>
              <w:jc w:val="center"/>
              <w:rPr>
                <w:lang w:val="en-US"/>
              </w:rPr>
            </w:pPr>
            <w:r>
              <w:t>(</w:t>
            </w:r>
            <w:r w:rsidR="00512828">
              <w:rPr>
                <w:lang w:val="en-US"/>
              </w:rPr>
              <w:t>1</w:t>
            </w:r>
            <w:r>
              <w:t>6</w:t>
            </w:r>
            <w:r w:rsidR="00512828">
              <w:rPr>
                <w:lang w:val="en-US"/>
              </w:rPr>
              <w:t>)</w:t>
            </w:r>
          </w:p>
        </w:tc>
      </w:tr>
    </w:tbl>
    <w:p w14:paraId="4F936F3D" w14:textId="1A91370C" w:rsidR="00CB4E02" w:rsidRDefault="00CB4E02" w:rsidP="00CB4E02">
      <w:pPr>
        <w:jc w:val="center"/>
      </w:pPr>
      <w:r>
        <w:rPr>
          <w:noProof/>
        </w:rPr>
        <w:drawing>
          <wp:inline distT="0" distB="0" distL="0" distR="0" wp14:anchorId="790A144D" wp14:editId="741D13E5">
            <wp:extent cx="2431327" cy="2415062"/>
            <wp:effectExtent l="0" t="0" r="7620" b="444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1481" cy="2435081"/>
                    </a:xfrm>
                    <a:prstGeom prst="rect">
                      <a:avLst/>
                    </a:prstGeom>
                  </pic:spPr>
                </pic:pic>
              </a:graphicData>
            </a:graphic>
          </wp:inline>
        </w:drawing>
      </w:r>
    </w:p>
    <w:p w14:paraId="393A03D0" w14:textId="77777777" w:rsidR="00C570F2" w:rsidRDefault="00C570F2" w:rsidP="00C570F2">
      <w:pPr>
        <w:pStyle w:val="ad"/>
        <w:ind w:firstLine="0"/>
        <w:jc w:val="both"/>
        <w:rPr>
          <w:iCs w:val="0"/>
          <w:color w:val="auto"/>
          <w:szCs w:val="24"/>
        </w:rPr>
      </w:pPr>
      <w:bookmarkStart w:id="138" w:name="_Ref39532245"/>
    </w:p>
    <w:p w14:paraId="48DD1429" w14:textId="495B149A" w:rsidR="00CB4E02" w:rsidRPr="0033326D" w:rsidRDefault="00CB4E02" w:rsidP="00C570F2">
      <w:pPr>
        <w:pStyle w:val="ad"/>
        <w:ind w:firstLine="0"/>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2</w:t>
      </w:r>
      <w:r w:rsidR="0011249B">
        <w:rPr>
          <w:noProof/>
        </w:rPr>
        <w:fldChar w:fldCharType="end"/>
      </w:r>
      <w:r>
        <w:t xml:space="preserve"> </w:t>
      </w:r>
      <w:r w:rsidR="00C570F2">
        <w:t>–</w:t>
      </w:r>
      <w:r>
        <w:t xml:space="preserve"> Зависимость параметров стали 12Х18Н10Т от скорости деформации</w:t>
      </w:r>
      <w:bookmarkEnd w:id="138"/>
      <w:r w:rsidR="004D143D">
        <w:t xml:space="preserve"> </w:t>
      </w:r>
      <w:r w:rsidR="004D143D">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4D143D">
        <w:fldChar w:fldCharType="separate"/>
      </w:r>
      <w:r w:rsidR="00E774EC" w:rsidRPr="00E774EC">
        <w:rPr>
          <w:noProof/>
        </w:rPr>
        <w:t>[45]</w:t>
      </w:r>
      <w:r w:rsidR="004D143D">
        <w:fldChar w:fldCharType="end"/>
      </w:r>
    </w:p>
    <w:p w14:paraId="10BD534A" w14:textId="77777777" w:rsidR="0031707C" w:rsidRDefault="0031707C" w:rsidP="0031707C">
      <w:pPr>
        <w:ind w:firstLine="708"/>
      </w:pPr>
    </w:p>
    <w:p w14:paraId="3209079E" w14:textId="0645127D" w:rsidR="0031707C" w:rsidRDefault="0031707C" w:rsidP="0002067E">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proofErr w:type="spellStart"/>
      <w:r w:rsidR="00844795">
        <w:t>аустенитных</w:t>
      </w:r>
      <w:proofErr w:type="spellEnd"/>
      <w:r>
        <w:t xml:space="preserve"> </w:t>
      </w:r>
      <w:r w:rsidRPr="00D55257">
        <w:t>стал</w:t>
      </w:r>
      <w:r w:rsidR="0056668B" w:rsidRPr="00D55257">
        <w:t>ей</w:t>
      </w:r>
      <w:r w:rsidRPr="00D55257">
        <w:t>, подвергнутых</w:t>
      </w:r>
      <w:r>
        <w:t xml:space="preserve"> ВМТО, относительно отожженных образцов</w:t>
      </w:r>
      <w:r w:rsidR="00844795">
        <w:t>,</w:t>
      </w:r>
      <w:r>
        <w:t xml:space="preserve"> подтверждается источником </w:t>
      </w:r>
      <w:r w:rsidR="00DD38E0">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DD38E0">
        <w:fldChar w:fldCharType="separate"/>
      </w:r>
      <w:r w:rsidR="00E774EC" w:rsidRPr="00E774EC">
        <w:rPr>
          <w:noProof/>
        </w:rPr>
        <w:t>[44]</w:t>
      </w:r>
      <w:r w:rsidR="00DD38E0">
        <w:fldChar w:fldCharType="end"/>
      </w:r>
      <w:r w:rsidR="00DD38E0">
        <w:t>.</w:t>
      </w:r>
    </w:p>
    <w:p w14:paraId="3CC58AB4" w14:textId="011468DB" w:rsidR="00844795" w:rsidRDefault="00844795" w:rsidP="0002067E">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rsidR="00E44B73">
        <w:t>5.1</w:t>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xml:space="preserve">, а между ударами – происходит выделение карбидов титана из </w:t>
      </w:r>
      <w:proofErr w:type="spellStart"/>
      <w:r>
        <w:t>аустенитной</w:t>
      </w:r>
      <w:proofErr w:type="spellEnd"/>
      <w:r>
        <w:t xml:space="preserve"> фазы</w:t>
      </w:r>
      <w:r w:rsidR="00747526">
        <w:t>, и происходит упрочнение</w:t>
      </w:r>
      <w:r>
        <w:t xml:space="preserve">. </w:t>
      </w:r>
    </w:p>
    <w:p w14:paraId="3E495D2A" w14:textId="5535AF7D" w:rsidR="00BF20B2" w:rsidRPr="0033326D" w:rsidRDefault="00747526" w:rsidP="00BF20B2">
      <w:r>
        <w:t>Таким образом, в</w:t>
      </w:r>
      <w:r w:rsidR="00844795">
        <w:t xml:space="preserve"> результате анализа СФС, предлагаетс</w:t>
      </w:r>
      <w:r>
        <w:t xml:space="preserve">я добавить 2% </w:t>
      </w:r>
      <w:r>
        <w:rPr>
          <w:lang w:val="en-US"/>
        </w:rPr>
        <w:t>Mn</w:t>
      </w:r>
      <w:r w:rsidRPr="00747526">
        <w:t xml:space="preserve"> </w:t>
      </w:r>
      <w:r>
        <w:t>в разработанный ранее сплав и применять метод ВМТО для его упрочнения.</w:t>
      </w:r>
      <w:r w:rsidR="009976B2">
        <w:t xml:space="preserve"> В этом случае, механические </w:t>
      </w:r>
      <w:r w:rsidR="009976B2" w:rsidRPr="00D55257">
        <w:t xml:space="preserve">свойства </w:t>
      </w:r>
      <w:r w:rsidR="0056668B" w:rsidRPr="00D55257">
        <w:t xml:space="preserve">выбранной стали </w:t>
      </w:r>
      <w:r w:rsidR="009976B2" w:rsidRPr="00D55257">
        <w:t>будут</w:t>
      </w:r>
      <w:r w:rsidR="009976B2">
        <w:t xml:space="preserve"> полностью удовлетворять техническому заданию.</w:t>
      </w:r>
    </w:p>
    <w:p w14:paraId="01DAD5E0" w14:textId="395BDB0C" w:rsidR="00D0475A" w:rsidRPr="00D0475A" w:rsidRDefault="00F217B4" w:rsidP="0002067E">
      <w:pPr>
        <w:pStyle w:val="1"/>
      </w:pPr>
      <w:r w:rsidRPr="0033326D">
        <w:br w:type="page"/>
      </w:r>
      <w:bookmarkStart w:id="139" w:name="_Toc6869026"/>
      <w:bookmarkStart w:id="140" w:name="_Toc39928422"/>
      <w:bookmarkStart w:id="141" w:name="_Toc39928670"/>
      <w:r w:rsidR="00D0475A" w:rsidRPr="00D0475A">
        <w:lastRenderedPageBreak/>
        <w:t xml:space="preserve">ТЕХНОЛОГИЯ </w:t>
      </w:r>
      <w:r w:rsidR="00D0475A" w:rsidRPr="0002067E">
        <w:t>ИЗГОТОВЛЕНИЯ</w:t>
      </w:r>
      <w:bookmarkEnd w:id="139"/>
      <w:r w:rsidR="00D0475A" w:rsidRPr="00D0475A">
        <w:t xml:space="preserve"> АДБ ФИЛЬТРА</w:t>
      </w:r>
      <w:bookmarkEnd w:id="140"/>
      <w:bookmarkEnd w:id="141"/>
    </w:p>
    <w:p w14:paraId="0DBD17BD" w14:textId="6F6ED8CA" w:rsidR="00FC31AC" w:rsidRPr="00FC31AC" w:rsidRDefault="00FC31AC" w:rsidP="0002067E">
      <w:pPr>
        <w:pStyle w:val="2"/>
      </w:pPr>
      <w:bookmarkStart w:id="142" w:name="_Toc39928423"/>
      <w:bookmarkStart w:id="143" w:name="_Toc39928671"/>
      <w:r w:rsidRPr="00FC31AC">
        <w:t>Отливка прямоугольной заготовки</w:t>
      </w:r>
      <w:bookmarkEnd w:id="142"/>
      <w:bookmarkEnd w:id="143"/>
    </w:p>
    <w:p w14:paraId="66630D81" w14:textId="009FCE61" w:rsidR="00D0475A" w:rsidRDefault="00D0475A" w:rsidP="0002067E">
      <w:r>
        <w:t>Технология производства выбранной стали 12Х18Н9Т будет проходить в 2 эт</w:t>
      </w:r>
      <w:r w:rsidR="00DF4A08">
        <w:t>апа: выплавка чугуна и получения из нее стали.</w:t>
      </w:r>
    </w:p>
    <w:p w14:paraId="7DE3726E" w14:textId="0579008B" w:rsidR="00DF4A08" w:rsidRPr="00FA0D50" w:rsidRDefault="00F41664" w:rsidP="0002067E">
      <w:r>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t xml:space="preserve"> предварительно </w:t>
      </w:r>
      <w:r w:rsidR="00E96E91">
        <w:t>спекаются</w:t>
      </w:r>
      <w:r>
        <w:t xml:space="preserve"> агломераты</w:t>
      </w:r>
      <w:r w:rsidR="00E96E91">
        <w:t>. Далее, начинается загрузка сначала кокса, а затем послойно агломерата и кокса в доменную печь.</w:t>
      </w:r>
      <w:r w:rsidR="00DF4A08">
        <w:t xml:space="preserve"> Через фурмы из нижней части </w:t>
      </w:r>
      <w:r w:rsidR="00E96E91">
        <w:t xml:space="preserve">печи </w:t>
      </w:r>
      <w:r w:rsidR="00DF4A08">
        <w:t xml:space="preserve">подается </w:t>
      </w:r>
      <w:r>
        <w:t xml:space="preserve">воздух </w:t>
      </w:r>
      <w:r w:rsidR="00E96E91">
        <w:t xml:space="preserve">с </w:t>
      </w:r>
      <w:r>
        <w:t>высоким</w:t>
      </w:r>
      <w:r w:rsidR="00E96E91">
        <w:t xml:space="preserve"> содержанием кислорода</w:t>
      </w:r>
      <w:r>
        <w:t>, происходит</w:t>
      </w:r>
      <w:r w:rsidR="00E96E91">
        <w:t xml:space="preserve"> реакция</w:t>
      </w:r>
      <w:r w:rsidR="00DF4A08">
        <w:t xml:space="preserve"> окис</w:t>
      </w:r>
      <w:r>
        <w:t>лени</w:t>
      </w:r>
      <w:r w:rsidR="00E96E91">
        <w:t>я</w:t>
      </w:r>
      <w:r w:rsidR="00DF4A08">
        <w:t xml:space="preserve"> </w:t>
      </w:r>
      <w:r>
        <w:t>кокса</w:t>
      </w:r>
      <w:r w:rsidR="00DF4A08">
        <w:t xml:space="preserve"> в шихте</w:t>
      </w:r>
      <w:r w:rsidR="00E96E91">
        <w:t xml:space="preserve"> с выделением большого количества теплоты</w:t>
      </w:r>
      <w:r w:rsidR="00DF4A08">
        <w:t>,</w:t>
      </w:r>
      <w:r>
        <w:t xml:space="preserve"> и</w:t>
      </w:r>
      <w:r w:rsidR="00DF4A08">
        <w:t xml:space="preserve"> образу</w:t>
      </w:r>
      <w:r>
        <w:t>ется</w:t>
      </w:r>
      <w:r w:rsidR="00DF4A08">
        <w:t xml:space="preserve"> угарный газ. При </w:t>
      </w:r>
      <w:r>
        <w:t>взаимодействии</w:t>
      </w:r>
      <w:r w:rsidR="00DF4A08">
        <w:t xml:space="preserve"> этого газа с оксидами желез</w:t>
      </w:r>
      <w:r>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w:t>
      </w:r>
      <w:r w:rsidR="00CB4AC4" w:rsidRPr="00D55257">
        <w:t>например</w:t>
      </w:r>
      <w:r w:rsidR="0056668B" w:rsidRPr="00D55257">
        <w:t>,</w:t>
      </w:r>
      <w:r w:rsidR="00CB4AC4" w:rsidRPr="00D55257">
        <w:t xml:space="preserve"> кремнезема</w:t>
      </w:r>
      <w:r w:rsidR="00CB4AC4">
        <w:t>) с флюсом, легко отделяется от чугуна и выливается через другое отверстия печи.</w:t>
      </w:r>
      <w:r w:rsidR="00DD6A6C">
        <w:t xml:space="preserve"> На этом этапе отливаются пробные слитки, и проводится экспресс контроль химического состава чугуна метом </w:t>
      </w:r>
      <w:proofErr w:type="spellStart"/>
      <w:r w:rsidR="00FA0D50">
        <w:t>рентгено</w:t>
      </w:r>
      <w:proofErr w:type="spellEnd"/>
      <w:r w:rsidR="00FA0D50">
        <w:t xml:space="preserve">-флуоресцентного анализа (РФА) </w:t>
      </w:r>
      <w:r w:rsidR="00DD6A6C">
        <w:t xml:space="preserve">по </w:t>
      </w:r>
      <w:r w:rsidR="00FA0D50" w:rsidRPr="00FA0D50">
        <w:t>ГОСТ Р 55080-2012</w:t>
      </w:r>
      <w:r w:rsidR="00DD6A6C">
        <w:t>.</w:t>
      </w:r>
    </w:p>
    <w:p w14:paraId="75D8C8C5" w14:textId="5A6E7683" w:rsidR="00E22DF1" w:rsidRDefault="008B431B" w:rsidP="0002067E">
      <w:r>
        <w:t xml:space="preserve">Полученный чугун является шихтовым материалом для производства стали. Он содержит в себе большое количество углерода, марганца и фосфора. На данный момент активно используются кислородные конвекторы для уменьшения концентрации этих </w:t>
      </w:r>
      <w:r w:rsidR="00E22DF1">
        <w:t>э</w:t>
      </w:r>
      <w:r>
        <w:t>лементов и, таким образом, получения из чугуна стали. Сущность данного процесса</w:t>
      </w:r>
      <w:r w:rsidR="00E22DF1">
        <w:t xml:space="preserve"> рафинирования</w:t>
      </w:r>
      <w:r>
        <w:t xml:space="preserve"> состоит в подаче сконцентрированного потока кислорода</w:t>
      </w:r>
      <w:r w:rsidR="00E22DF1">
        <w:t xml:space="preserve"> и аргона</w:t>
      </w:r>
      <w:r>
        <w:t xml:space="preserve"> в расплавленный чугун, которая сопровождается рядом окислительных процессов, </w:t>
      </w:r>
      <w:r w:rsidR="00492D02" w:rsidRPr="00D55257">
        <w:t xml:space="preserve">обеспечивающих </w:t>
      </w:r>
      <w:r w:rsidRPr="00D55257">
        <w:t>очистк</w:t>
      </w:r>
      <w:r w:rsidR="00492D02" w:rsidRPr="00D55257">
        <w:t>у</w:t>
      </w:r>
      <w:r>
        <w:t xml:space="preserve"> металла</w:t>
      </w:r>
      <w:r w:rsidR="00254FAD">
        <w:t xml:space="preserve"> </w:t>
      </w:r>
      <w:r w:rsidR="00254FAD">
        <w:fldChar w:fldCharType="begin" w:fldLock="1"/>
      </w:r>
      <w:r w:rsidR="00E774EC">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49,50]","plainTextFormattedCitation":"[49,50]","previouslyFormattedCitation":"[49,50]"},"properties":{"noteIndex":0},"schema":"https://github.com/citation-style-language/schema/raw/master/csl-citation.json"}</w:instrText>
      </w:r>
      <w:r w:rsidR="00254FAD">
        <w:fldChar w:fldCharType="separate"/>
      </w:r>
      <w:r w:rsidR="00E774EC" w:rsidRPr="00E774EC">
        <w:rPr>
          <w:noProof/>
        </w:rPr>
        <w:t>[49,50]</w:t>
      </w:r>
      <w:r w:rsidR="00254FAD">
        <w:fldChar w:fldCharType="end"/>
      </w:r>
      <w:r w:rsidR="00B11BF3">
        <w:t>.</w:t>
      </w:r>
      <w:r w:rsidR="00FA0D50">
        <w:t xml:space="preserve"> Анализ химического состава стали также проводится методом РФА (</w:t>
      </w:r>
      <w:r w:rsidR="00FA0D50" w:rsidRPr="00FA0D50">
        <w:t>ГОСТ 28033-89</w:t>
      </w:r>
      <w:r w:rsidR="00FA0D50">
        <w:t>).</w:t>
      </w:r>
    </w:p>
    <w:p w14:paraId="5D22499E" w14:textId="7AFDBF47" w:rsidR="007F0A13" w:rsidRPr="00D253E3" w:rsidRDefault="00E22DF1" w:rsidP="0002067E">
      <w:r>
        <w:t xml:space="preserve">На следующем </w:t>
      </w:r>
      <w:r w:rsidRPr="00D253E3">
        <w:t xml:space="preserve">этапе </w:t>
      </w:r>
      <w:r w:rsidR="00492D02" w:rsidRPr="00D253E3">
        <w:t>осуществляется</w:t>
      </w:r>
      <w:r w:rsidRPr="00D253E3">
        <w:t xml:space="preserve"> добавка</w:t>
      </w:r>
      <w:r>
        <w:t xml:space="preserve">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7F0A13">
        <w:fldChar w:fldCharType="separate"/>
      </w:r>
      <w:r w:rsidR="00E774EC" w:rsidRPr="00E774EC">
        <w:rPr>
          <w:noProof/>
        </w:rPr>
        <w:t>[51]</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по схеме, представленной на рисунке</w:t>
      </w:r>
      <w:r w:rsidR="00E44B73">
        <w:t xml:space="preserve"> 6.1</w:t>
      </w:r>
      <w:r w:rsidR="00831297">
        <w:t xml:space="preserve">. Расплавленный метал </w:t>
      </w:r>
      <w:r w:rsidR="00831297" w:rsidRPr="00D253E3">
        <w:t>пост</w:t>
      </w:r>
      <w:r w:rsidR="007544C7" w:rsidRPr="00D253E3">
        <w:t>у</w:t>
      </w:r>
      <w:r w:rsidR="00831297" w:rsidRPr="00D253E3">
        <w:t>п</w:t>
      </w:r>
      <w:r w:rsidR="007544C7" w:rsidRPr="00D253E3">
        <w:t>а</w:t>
      </w:r>
      <w:r w:rsidR="00831297" w:rsidRPr="00D253E3">
        <w:t>ет через промежуточный ковш на кристаллизатор, охлаждаемый водой, где частично</w:t>
      </w:r>
      <w:r w:rsidR="00831297">
        <w:t xml:space="preserve"> затвердевает и проходит через прокатные валы. </w:t>
      </w:r>
      <w:r w:rsidR="00CC60A6">
        <w:t>В заключении</w:t>
      </w:r>
      <w:r w:rsidR="00831297">
        <w:t xml:space="preserve">, роликовыми механизмами транспортировки, полученная лента металла отводится от места разливки и нарезается на прямоугольные заготовки с помощью </w:t>
      </w:r>
      <w:r w:rsidR="00831297" w:rsidRPr="00D253E3">
        <w:t>газокислород</w:t>
      </w:r>
      <w:r w:rsidR="00633AA2" w:rsidRPr="00D253E3">
        <w:t>н</w:t>
      </w:r>
      <w:r w:rsidR="00831297" w:rsidRPr="00D253E3">
        <w:t>ой резки</w:t>
      </w:r>
      <w:r w:rsidR="00633AA2" w:rsidRPr="00D253E3">
        <w:t xml:space="preserve"> </w:t>
      </w:r>
      <w:r w:rsidR="00633AA2" w:rsidRPr="00D253E3">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rsidR="00633AA2" w:rsidRPr="00D253E3">
        <w:fldChar w:fldCharType="separate"/>
      </w:r>
      <w:r w:rsidR="00E774EC" w:rsidRPr="00E774EC">
        <w:rPr>
          <w:noProof/>
        </w:rPr>
        <w:t>[52]</w:t>
      </w:r>
      <w:r w:rsidR="00633AA2" w:rsidRPr="00D253E3">
        <w:fldChar w:fldCharType="end"/>
      </w:r>
      <w:r w:rsidR="00B11BF3" w:rsidRPr="00D253E3">
        <w:t>.</w:t>
      </w:r>
    </w:p>
    <w:p w14:paraId="682D3491" w14:textId="77777777" w:rsidR="00C570F2" w:rsidRDefault="00C570F2" w:rsidP="0002067E"/>
    <w:p w14:paraId="29469EA8" w14:textId="2A17A4CC" w:rsidR="00C570F2" w:rsidRDefault="00C570F2" w:rsidP="00C570F2">
      <w:pPr>
        <w:ind w:firstLine="708"/>
        <w:jc w:val="center"/>
      </w:pPr>
      <w:r>
        <w:rPr>
          <w:noProof/>
        </w:rPr>
        <w:drawing>
          <wp:inline distT="0" distB="0" distL="0" distR="0" wp14:anchorId="0DA60549" wp14:editId="35257E96">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6819F395" w14:textId="77777777" w:rsidR="00C570F2" w:rsidRDefault="00C570F2" w:rsidP="00C570F2">
      <w:pPr>
        <w:ind w:firstLine="708"/>
        <w:jc w:val="center"/>
      </w:pPr>
    </w:p>
    <w:p w14:paraId="15414FCD" w14:textId="77777777" w:rsidR="00C570F2" w:rsidRPr="00C570F2" w:rsidRDefault="00C570F2" w:rsidP="00C570F2">
      <w:pPr>
        <w:ind w:firstLine="708"/>
        <w:jc w:val="center"/>
        <w:rPr>
          <w:sz w:val="20"/>
          <w:szCs w:val="18"/>
        </w:rPr>
      </w:pPr>
      <w:r w:rsidRPr="00C570F2">
        <w:rPr>
          <w:sz w:val="20"/>
          <w:szCs w:val="18"/>
        </w:rPr>
        <w:t xml:space="preserve">1 – сталеразливочный ковш; 2 – промежуточный ковш; 3 – </w:t>
      </w:r>
      <w:proofErr w:type="spellStart"/>
      <w:r w:rsidRPr="00C570F2">
        <w:rPr>
          <w:sz w:val="20"/>
          <w:szCs w:val="18"/>
        </w:rPr>
        <w:t>водоохлаждаемый</w:t>
      </w:r>
      <w:proofErr w:type="spellEnd"/>
      <w:r w:rsidRPr="00C570F2">
        <w:rPr>
          <w:sz w:val="20"/>
          <w:szCs w:val="18"/>
        </w:rPr>
        <w:t xml:space="preserve"> кристаллизатор; 4 – зона вторичного охлаждения; 5 – тянущие валки; 6 – ацетиленокислородный резак.</w:t>
      </w:r>
    </w:p>
    <w:p w14:paraId="059F2ADE" w14:textId="77777777" w:rsidR="00C570F2" w:rsidRPr="007F0A13" w:rsidRDefault="00C570F2" w:rsidP="00C570F2">
      <w:pPr>
        <w:ind w:firstLine="708"/>
        <w:jc w:val="center"/>
        <w:rPr>
          <w:sz w:val="18"/>
          <w:szCs w:val="18"/>
        </w:rPr>
      </w:pPr>
    </w:p>
    <w:p w14:paraId="463C2D63" w14:textId="25A8F87A" w:rsidR="00C570F2" w:rsidRDefault="00C570F2" w:rsidP="00C570F2">
      <w:pPr>
        <w:pStyle w:val="ad"/>
      </w:pPr>
      <w:bookmarkStart w:id="144" w:name="_Ref39597149"/>
      <w:r>
        <w:t xml:space="preserve">Рисунок </w:t>
      </w:r>
      <w:r>
        <w:rPr>
          <w:noProof/>
        </w:rPr>
        <w:fldChar w:fldCharType="begin"/>
      </w:r>
      <w:r>
        <w:rPr>
          <w:noProof/>
        </w:rPr>
        <w:instrText xml:space="preserve"> STYLEREF 1 \s </w:instrText>
      </w:r>
      <w:r>
        <w:rPr>
          <w:noProof/>
        </w:rPr>
        <w:fldChar w:fldCharType="separate"/>
      </w:r>
      <w:r w:rsidR="008B084C">
        <w:rPr>
          <w:noProof/>
        </w:rPr>
        <w:t>6</w:t>
      </w:r>
      <w:r>
        <w:rPr>
          <w:noProof/>
        </w:rPr>
        <w:fldChar w:fldCharType="end"/>
      </w:r>
      <w:r>
        <w:t>.</w:t>
      </w:r>
      <w:r>
        <w:rPr>
          <w:noProof/>
        </w:rPr>
        <w:fldChar w:fldCharType="begin"/>
      </w:r>
      <w:r>
        <w:rPr>
          <w:noProof/>
        </w:rPr>
        <w:instrText xml:space="preserve"> SEQ Рисунок \* ARABIC \s 1 </w:instrText>
      </w:r>
      <w:r>
        <w:rPr>
          <w:noProof/>
        </w:rPr>
        <w:fldChar w:fldCharType="separate"/>
      </w:r>
      <w:r w:rsidR="008B084C">
        <w:rPr>
          <w:noProof/>
        </w:rPr>
        <w:t>1</w:t>
      </w:r>
      <w:r>
        <w:rPr>
          <w:noProof/>
        </w:rPr>
        <w:fldChar w:fldCharType="end"/>
      </w:r>
      <w:bookmarkEnd w:id="144"/>
      <w:r>
        <w:t xml:space="preserve"> – </w:t>
      </w:r>
      <w:r w:rsidRPr="006B295B">
        <w:t>Непрерывная разливка стали</w:t>
      </w:r>
      <w:r>
        <w:t xml:space="preserve"> </w:t>
      </w:r>
      <w:r>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fldChar w:fldCharType="separate"/>
      </w:r>
      <w:r w:rsidR="00E774EC" w:rsidRPr="00E774EC">
        <w:rPr>
          <w:noProof/>
        </w:rPr>
        <w:t>[52]</w:t>
      </w:r>
      <w:r>
        <w:fldChar w:fldCharType="end"/>
      </w:r>
    </w:p>
    <w:p w14:paraId="46B4155A" w14:textId="55A53D68" w:rsidR="00633AA2" w:rsidRDefault="00736F27" w:rsidP="00C570F2">
      <w:r w:rsidRPr="00D253E3">
        <w:t>Стоит иметь в ввиду, что р</w:t>
      </w:r>
      <w:r w:rsidR="00FC31AC" w:rsidRPr="00D253E3">
        <w:t>азмеры заготов</w:t>
      </w:r>
      <w:r w:rsidRPr="00D253E3">
        <w:t>ки</w:t>
      </w:r>
      <w:r w:rsidR="00B11BF3" w:rsidRPr="00D253E3">
        <w:t xml:space="preserve"> долж</w:t>
      </w:r>
      <w:r w:rsidR="00FC31AC" w:rsidRPr="00D253E3">
        <w:t>н</w:t>
      </w:r>
      <w:r w:rsidR="00B11BF3" w:rsidRPr="00D253E3">
        <w:t>ы</w:t>
      </w:r>
      <w:r w:rsidR="00FC31AC" w:rsidRPr="00D253E3">
        <w:t xml:space="preserve"> быть больше, чем размеры разрабатываемого АДБ фильтра: </w:t>
      </w:r>
      <w:r w:rsidRPr="00D253E3">
        <w:t>диаметр 6-ти угольника ВВЭР-1000 составляет 225 мм, а высота АДБ фильтра должна быть 10 мм. Соответственно, оптимальный размер</w:t>
      </w:r>
      <w:r w:rsidR="00892900">
        <w:t xml:space="preserve"> слябов</w:t>
      </w:r>
      <w:r w:rsidRPr="00D253E3">
        <w:t>– 250х250х15 мм. Высота 15 мм обусл</w:t>
      </w:r>
      <w:r w:rsidR="00B11BF3" w:rsidRPr="00D253E3">
        <w:t>о</w:t>
      </w:r>
      <w:r w:rsidRPr="00D253E3">
        <w:t>вл</w:t>
      </w:r>
      <w:r w:rsidR="00B11BF3" w:rsidRPr="00D253E3">
        <w:t>ена</w:t>
      </w:r>
      <w:r w:rsidRPr="00D253E3">
        <w:t xml:space="preserve"> необходимостью</w:t>
      </w:r>
      <w:r>
        <w:t xml:space="preserve"> воздействия горячей деформации на плиту со степенью 30% на дальнейших этапах производства, что обоснованно в главе 5. </w:t>
      </w:r>
    </w:p>
    <w:p w14:paraId="0BF8A460" w14:textId="71A821FF" w:rsidR="00DF4A08" w:rsidRPr="00C97640" w:rsidRDefault="00E22DF1" w:rsidP="0002067E">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w:t>
      </w:r>
      <w:r w:rsidR="007F0A13" w:rsidRPr="00D253E3">
        <w:t>м</w:t>
      </w:r>
      <w:r w:rsidR="00B11BF3" w:rsidRPr="00D253E3">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023B3D">
        <w:fldChar w:fldCharType="separate"/>
      </w:r>
      <w:r w:rsidR="00E774EC" w:rsidRPr="00E774EC">
        <w:rPr>
          <w:noProof/>
        </w:rPr>
        <w:t>[51]</w:t>
      </w:r>
      <w:r w:rsidR="00023B3D">
        <w:fldChar w:fldCharType="end"/>
      </w:r>
      <w:r w:rsidR="00B11BF3">
        <w:t xml:space="preserve">. </w:t>
      </w:r>
      <w:r w:rsidR="00C02A5B" w:rsidRPr="00C02A5B">
        <w:t xml:space="preserve">Для автоматизации процесса можно пользоваться лазерной топографической </w:t>
      </w:r>
      <w:r w:rsidR="00C97640">
        <w:rPr>
          <w:lang w:val="en-US"/>
        </w:rPr>
        <w:t>c</w:t>
      </w:r>
      <w:proofErr w:type="spellStart"/>
      <w:r w:rsidR="00C97640">
        <w:t>ъемкой</w:t>
      </w:r>
      <w:proofErr w:type="spellEnd"/>
      <w:r w:rsidR="00C97640">
        <w:t>.</w:t>
      </w:r>
    </w:p>
    <w:p w14:paraId="7A514CC6" w14:textId="6997C5E3" w:rsidR="00023B3D" w:rsidRDefault="00E37A1F" w:rsidP="0002067E">
      <w:r>
        <w:t xml:space="preserve">Далее </w:t>
      </w:r>
      <w:r w:rsidRPr="00D253E3">
        <w:t>про</w:t>
      </w:r>
      <w:r w:rsidR="00B11BF3" w:rsidRPr="00D253E3">
        <w:t>водится</w:t>
      </w:r>
      <w:r w:rsidRPr="00D253E3">
        <w:t xml:space="preserve"> гомогенизирующий</w:t>
      </w:r>
      <w:r>
        <w:t xml:space="preserve"> отжиг при температуре выше 1050</w:t>
      </w:r>
      <w:r w:rsidR="00FC31AC">
        <w:t>-1100</w:t>
      </w:r>
      <w:r>
        <w:t xml:space="preserve"> </w:t>
      </w:r>
      <w:r w:rsidRPr="00D253E3">
        <w:t xml:space="preserve">℃ </w:t>
      </w:r>
      <w:r w:rsidR="00B11BF3" w:rsidRPr="00D253E3">
        <w:t>в течение</w:t>
      </w:r>
      <w:r w:rsidRPr="00D253E3">
        <w:t xml:space="preserve"> 30 минут + 1 минута на мм толщины</w:t>
      </w:r>
      <w:r w:rsidR="0056133B">
        <w:t xml:space="preserve"> (в нашем случае – 15 минут)</w:t>
      </w:r>
      <w:r w:rsidRPr="00D253E3">
        <w:t xml:space="preserve"> </w:t>
      </w:r>
      <w:r w:rsidRPr="00D253E3">
        <w:fldChar w:fldCharType="begin" w:fldLock="1"/>
      </w:r>
      <w:r w:rsidR="00E774EC">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4]","plainTextFormattedCitation":"[54]","previouslyFormattedCitation":"[54]"},"properties":{"noteIndex":0},"schema":"https://github.com/citation-style-language/schema/raw/master/csl-citation.json"}</w:instrText>
      </w:r>
      <w:r w:rsidRPr="00D253E3">
        <w:fldChar w:fldCharType="separate"/>
      </w:r>
      <w:r w:rsidR="00E774EC" w:rsidRPr="00E774EC">
        <w:rPr>
          <w:noProof/>
        </w:rPr>
        <w:t>[5</w:t>
      </w:r>
      <w:r w:rsidR="00C97640">
        <w:rPr>
          <w:noProof/>
        </w:rPr>
        <w:t>3</w:t>
      </w:r>
      <w:r w:rsidR="00E774EC" w:rsidRPr="00E774EC">
        <w:rPr>
          <w:noProof/>
        </w:rPr>
        <w:t>]</w:t>
      </w:r>
      <w:r w:rsidRPr="00D253E3">
        <w:fldChar w:fldCharType="end"/>
      </w:r>
      <w:r w:rsidR="00FC31AC" w:rsidRPr="00D253E3">
        <w:t>.</w:t>
      </w:r>
      <w:r w:rsidR="00516C47">
        <w:t xml:space="preserve"> </w:t>
      </w:r>
      <w:r w:rsidR="00FC31AC" w:rsidRPr="00D253E3">
        <w:t>При этой температуре пройдет полная</w:t>
      </w:r>
      <w:r w:rsidR="00FC31AC">
        <w:t xml:space="preserve"> рекристаллизация, уменьшится металлографическая анизотропия зерен, возникшая в результате проката.</w:t>
      </w:r>
    </w:p>
    <w:p w14:paraId="4B947015" w14:textId="160275DD" w:rsidR="00C02A5B" w:rsidRPr="00C02A5B" w:rsidRDefault="00C02A5B" w:rsidP="0002067E">
      <w:r>
        <w:t>Таким образом была получена металлическая заготовка, из которой на следующем этапе производства будет изготавливаться непосредственно сам АДБ фильтр. Краткое изложение алгоритма действий для изготовления заготовки представлено в блок-схеме на рисунке 6.2.</w:t>
      </w:r>
    </w:p>
    <w:p w14:paraId="6EF9FB41" w14:textId="32AD3D35" w:rsidR="0084535D" w:rsidRDefault="00DF4A08" w:rsidP="00DF4A08">
      <w:r>
        <w:lastRenderedPageBreak/>
        <w:tab/>
      </w:r>
      <w:r w:rsidR="00C02A5B">
        <w:rPr>
          <w:noProof/>
        </w:rPr>
        <mc:AlternateContent>
          <mc:Choice Requires="wpc">
            <w:drawing>
              <wp:inline distT="0" distB="0" distL="0" distR="0" wp14:anchorId="658EE350" wp14:editId="104498F9">
                <wp:extent cx="5940425" cy="5873059"/>
                <wp:effectExtent l="0" t="0" r="0" b="147320"/>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7" name="Прямая со стрелкой 107"/>
                        <wps:cNvCnPr/>
                        <wps:spPr>
                          <a:xfrm flipH="1">
                            <a:off x="1941914" y="539750"/>
                            <a:ext cx="846"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08"/>
                        <wps:cNvCnPr/>
                        <wps:spPr>
                          <a:xfrm>
                            <a:off x="1941914" y="1449705"/>
                            <a:ext cx="975" cy="3702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09"/>
                        <wps:cNvCnPr/>
                        <wps:spPr>
                          <a:xfrm flipH="1">
                            <a:off x="1942125" y="2359744"/>
                            <a:ext cx="764"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10"/>
                        <wps:cNvCnPr/>
                        <wps:spPr>
                          <a:xfrm flipH="1">
                            <a:off x="1942042" y="3269699"/>
                            <a:ext cx="83" cy="3702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11"/>
                        <wps:cNvCnPr/>
                        <wps:spPr>
                          <a:xfrm>
                            <a:off x="1942042" y="4179653"/>
                            <a:ext cx="930" cy="370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Прямоугольник 113"/>
                        <wps:cNvSpPr/>
                        <wps:spPr>
                          <a:xfrm>
                            <a:off x="3684360" y="511621"/>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2F961" w14:textId="77777777" w:rsidR="004358D7" w:rsidRPr="00FE193F"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Прямоугольник 114"/>
                        <wps:cNvSpPr/>
                        <wps:spPr>
                          <a:xfrm>
                            <a:off x="3683907" y="1440679"/>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E60688" w14:textId="77777777" w:rsidR="004358D7" w:rsidRPr="00AA3E01"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Прямоугольник 115"/>
                        <wps:cNvSpPr/>
                        <wps:spPr>
                          <a:xfrm>
                            <a:off x="3684360" y="2352357"/>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9578D4" w14:textId="77777777" w:rsidR="004358D7" w:rsidRPr="00AA3E01"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Прямоугольник 116"/>
                        <wps:cNvSpPr/>
                        <wps:spPr>
                          <a:xfrm>
                            <a:off x="3684270" y="4008800"/>
                            <a:ext cx="180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119B8B" w14:textId="0FE8F65C" w:rsidR="004358D7" w:rsidRPr="008E2616" w:rsidRDefault="004358D7" w:rsidP="00C97640">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 (лазерная топограф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Прямоугольник 117"/>
                        <wps:cNvSpPr/>
                        <wps:spPr>
                          <a:xfrm>
                            <a:off x="681990" y="546002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8F5C5" w14:textId="77777777" w:rsidR="004358D7" w:rsidRDefault="004358D7"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Прямая со стрелкой 118"/>
                        <wps:cNvCnPr/>
                        <wps:spPr>
                          <a:xfrm flipH="1">
                            <a:off x="1941990" y="5089820"/>
                            <a:ext cx="982"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Прямая со стрелкой 119"/>
                        <wps:cNvCnPr/>
                        <wps:spPr>
                          <a:xfrm flipH="1">
                            <a:off x="1942972" y="2532357"/>
                            <a:ext cx="174138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Прямая со стрелкой 120"/>
                        <wps:cNvCnPr/>
                        <wps:spPr>
                          <a:xfrm flipH="1">
                            <a:off x="1941914" y="4368800"/>
                            <a:ext cx="174235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Прямая со стрелкой 121"/>
                        <wps:cNvCnPr/>
                        <wps:spPr>
                          <a:xfrm flipH="1">
                            <a:off x="1941914" y="1620679"/>
                            <a:ext cx="174199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Прямая со стрелкой 122"/>
                        <wps:cNvCnPr/>
                        <wps:spPr>
                          <a:xfrm flipH="1">
                            <a:off x="1941914" y="691621"/>
                            <a:ext cx="1742446" cy="10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Прямоугольник 123"/>
                        <wps:cNvSpPr/>
                        <wps:spPr>
                          <a:xfrm>
                            <a:off x="683132" y="455007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494AF9" w14:textId="77777777" w:rsidR="004358D7" w:rsidRPr="00BD74F4" w:rsidRDefault="004358D7"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Прямоугольник 124"/>
                        <wps:cNvSpPr/>
                        <wps:spPr>
                          <a:xfrm>
                            <a:off x="682202" y="3639903"/>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E2C71" w14:textId="77777777" w:rsidR="004358D7" w:rsidRPr="00F5297E" w:rsidRDefault="004358D7"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4358D7" w:rsidRDefault="004358D7"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Прямоугольник 125"/>
                        <wps:cNvSpPr/>
                        <wps:spPr>
                          <a:xfrm>
                            <a:off x="682285" y="2729949"/>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3C3A4" w14:textId="77777777" w:rsidR="004358D7" w:rsidRPr="00346C91" w:rsidRDefault="004358D7"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4358D7" w:rsidRDefault="004358D7"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Прямоугольник 126"/>
                        <wps:cNvSpPr/>
                        <wps:spPr>
                          <a:xfrm>
                            <a:off x="683049" y="1819994"/>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87D60B" w14:textId="77777777" w:rsidR="004358D7" w:rsidRPr="00346C91" w:rsidRDefault="004358D7"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4358D7" w:rsidRDefault="004358D7"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Прямоугольник 127"/>
                        <wps:cNvSpPr/>
                        <wps:spPr>
                          <a:xfrm>
                            <a:off x="682074" y="909955"/>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31FDEE" w14:textId="77777777" w:rsidR="004358D7" w:rsidRPr="00346C91" w:rsidRDefault="004358D7"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4358D7" w:rsidRDefault="004358D7"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Прямоугольник 128"/>
                        <wps:cNvSpPr/>
                        <wps:spPr>
                          <a:xfrm>
                            <a:off x="682920" y="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9B77D" w14:textId="77777777" w:rsidR="004358D7" w:rsidRPr="00346C91" w:rsidRDefault="004358D7"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4358D7" w:rsidRDefault="004358D7"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EE350" id="Полотно 129" o:spid="_x0000_s1026" editas="canvas" style="width:467.75pt;height:462.45pt;mso-position-horizontal-relative:char;mso-position-vertical-relative:line" coordsize="59404,58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04;height:58724;visibility:visible;mso-wrap-style:square">
                  <v:fill o:detectmouseclick="t"/>
                  <v:path o:connecttype="none"/>
                </v:shape>
                <v:shapetype id="_x0000_t32" coordsize="21600,21600" o:spt="32" o:oned="t" path="m,l21600,21600e" filled="f">
                  <v:path arrowok="t" fillok="f" o:connecttype="none"/>
                  <o:lock v:ext="edit" shapetype="t"/>
                </v:shapetype>
                <v:shape id="Прямая со стрелкой 107" o:spid="_x0000_s1028" type="#_x0000_t32" style="position:absolute;left:19419;top:5397;width:8;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" strokecolor="black [3213]" strokeweight=".5pt">
                  <v:stroke endarrow="block" joinstyle="miter"/>
                </v:shape>
                <v:shape id="Прямая со стрелкой 108" o:spid="_x0000_s1029" type="#_x0000_t32" style="position:absolute;left:19419;top:14497;width:9;height:3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" strokecolor="black [3213]" strokeweight=".5pt">
                  <v:stroke endarrow="block" joinstyle="miter"/>
                </v:shape>
                <v:shape id="Прямая со стрелкой 109" o:spid="_x0000_s1030" type="#_x0000_t32" style="position:absolute;left:19421;top:23597;width:7;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" strokecolor="black [3213]" strokeweight=".5pt">
                  <v:stroke endarrow="block" joinstyle="miter"/>
                </v:shape>
                <v:shape id="Прямая со стрелкой 110" o:spid="_x0000_s1031" type="#_x0000_t32" style="position:absolute;left:19420;top:32696;width:1;height:37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" strokecolor="black [3213]" strokeweight=".5pt">
                  <v:stroke endarrow="block" joinstyle="miter"/>
                </v:shape>
                <v:shape id="Прямая со стрелкой 111" o:spid="_x0000_s1032" type="#_x0000_t32" style="position:absolute;left:19420;top:41796;width:9;height:3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" strokecolor="black [3213]" strokeweight=".5pt">
                  <v:stroke endarrow="block" joinstyle="miter"/>
                </v:shape>
                <v:rect id="Прямоугольник 113" o:spid="_x0000_s1033" style="position:absolute;left:36843;top:511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GGwgAAANwAAAAPAAAAZHJzL2Rvd25yZXYueG1sRE9La8JA&#10;EL4L/Q/LFLzpRgV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DNBAGGwgAAANwAAAAPAAAA&#10;AAAAAAAAAAAAAAcCAABkcnMvZG93bnJldi54bWxQSwUGAAAAAAMAAwC3AAAA9gIAAAAA&#10;" fillcolor="white [3212]" strokecolor="black [3213]" strokeweight="1pt">
                  <v:textbox>
                    <w:txbxContent>
                      <w:p w14:paraId="74C2F961" w14:textId="77777777" w:rsidR="004358D7" w:rsidRPr="00FE193F"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4" o:spid="_x0000_s1034" style="position:absolute;left:36839;top:1440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ZnywgAAANwAAAAPAAAAZHJzL2Rvd25yZXYueG1sRE9La8JA&#10;EL4L/Q/LFLzpRh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BC7ZnywgAAANwAAAAPAAAA&#10;AAAAAAAAAAAAAAcCAABkcnMvZG93bnJldi54bWxQSwUGAAAAAAMAAwC3AAAA9gIAAAAA&#10;" fillcolor="white [3212]" strokecolor="black [3213]" strokeweight="1pt">
                  <v:textbox>
                    <w:txbxContent>
                      <w:p w14:paraId="76E60688" w14:textId="77777777" w:rsidR="004358D7" w:rsidRPr="00AA3E01"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5" o:spid="_x0000_s1035" style="position:absolute;left:36843;top:23523;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xpwgAAANwAAAAPAAAAZHJzL2Rvd25yZXYueG1sRE9La8JA&#10;EL4L/Q/LFLzpRk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AtoTxpwgAAANwAAAAPAAAA&#10;AAAAAAAAAAAAAAcCAABkcnMvZG93bnJldi54bWxQSwUGAAAAAAMAAwC3AAAA9gIAAAAA&#10;" fillcolor="white [3212]" strokecolor="black [3213]" strokeweight="1pt">
                  <v:textbox>
                    <w:txbxContent>
                      <w:p w14:paraId="719578D4" w14:textId="77777777" w:rsidR="004358D7" w:rsidRPr="00AA3E01" w:rsidRDefault="004358D7"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6" o:spid="_x0000_s1036" style="position:absolute;left:36842;top:40088;width:18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" fillcolor="white [3212]" strokecolor="black [3213]" strokeweight="1pt">
                  <v:textbox>
                    <w:txbxContent>
                      <w:p w14:paraId="2D119B8B" w14:textId="0FE8F65C" w:rsidR="004358D7" w:rsidRPr="008E2616" w:rsidRDefault="004358D7" w:rsidP="00C97640">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 (лазерная топография)</w:t>
                        </w:r>
                      </w:p>
                    </w:txbxContent>
                  </v:textbox>
                </v:rect>
                <v:rect id="Прямоугольник 117" o:spid="_x0000_s1037" style="position:absolute;left:6819;top:54600;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" fillcolor="white [3212]" strokecolor="black [3213]" strokeweight="1pt">
                  <v:textbox>
                    <w:txbxContent>
                      <w:p w14:paraId="1788F5C5" w14:textId="77777777" w:rsidR="004358D7" w:rsidRDefault="004358D7"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v:textbox>
                </v:rect>
                <v:shape id="Прямая со стрелкой 118" o:spid="_x0000_s1038" type="#_x0000_t32" style="position:absolute;left:19419;top:50898;width:10;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" strokecolor="black [3213]" strokeweight=".5pt">
                  <v:stroke endarrow="block" joinstyle="miter"/>
                </v:shape>
                <v:shape id="Прямая со стрелкой 119" o:spid="_x0000_s1039" type="#_x0000_t32" style="position:absolute;left:19429;top:25323;width:17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" strokecolor="black [3213]" strokeweight=".5pt">
                  <v:stroke endarrow="block" joinstyle="miter"/>
                </v:shape>
                <v:shape id="Прямая со стрелкой 120" o:spid="_x0000_s1040" type="#_x0000_t32" style="position:absolute;left:19419;top:43688;width:1742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" strokecolor="black [3213]" strokeweight=".5pt">
                  <v:stroke endarrow="block" joinstyle="miter"/>
                </v:shape>
                <v:shape id="Прямая со стрелкой 121" o:spid="_x0000_s1041" type="#_x0000_t32" style="position:absolute;left:19419;top:16206;width:174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" strokecolor="black [3213]" strokeweight=".5pt">
                  <v:stroke endarrow="block" joinstyle="miter"/>
                </v:shape>
                <v:shape id="Прямая со стрелкой 122" o:spid="_x0000_s1042" type="#_x0000_t32" style="position:absolute;left:19419;top:6916;width:17424;height: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" strokecolor="black [3213]" strokeweight=".5pt">
                  <v:stroke endarrow="block" joinstyle="miter"/>
                </v:shape>
                <v:rect id="Прямоугольник 123" o:spid="_x0000_s1043" style="position:absolute;left:6831;top:45500;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s7wQAAANwAAAAPAAAAZHJzL2Rvd25yZXYueG1sRE9La8JA&#10;EL4X+h+WKXirm0bQ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ANoyzvBAAAA3AAAAA8AAAAA&#10;AAAAAAAAAAAABwIAAGRycy9kb3ducmV2LnhtbFBLBQYAAAAAAwADALcAAAD1AgAAAAA=&#10;" fillcolor="white [3212]" strokecolor="black [3213]" strokeweight="1pt">
                  <v:textbox>
                    <w:txbxContent>
                      <w:p w14:paraId="7C494AF9" w14:textId="77777777" w:rsidR="004358D7" w:rsidRPr="00BD74F4" w:rsidRDefault="004358D7"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v:textbox>
                </v:rect>
                <v:rect id="Прямоугольник 124" o:spid="_x0000_s1044" style="position:absolute;left:6822;top:36399;width:25196;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NPwQAAANwAAAAPAAAAZHJzL2Rvd25yZXYueG1sRE9La8JA&#10;EL4X+h+WKXirmwbR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IyBU0/BAAAA3AAAAA8AAAAA&#10;AAAAAAAAAAAABwIAAGRycy9kb3ducmV2LnhtbFBLBQYAAAAAAwADALcAAAD1AgAAAAA=&#10;" fillcolor="white [3212]" strokecolor="black [3213]" strokeweight="1pt">
                  <v:textbox>
                    <w:txbxContent>
                      <w:p w14:paraId="22CE2C71" w14:textId="77777777" w:rsidR="004358D7" w:rsidRPr="00F5297E" w:rsidRDefault="004358D7"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4358D7" w:rsidRDefault="004358D7" w:rsidP="00C02A5B">
                        <w:pPr>
                          <w:pStyle w:val="af8"/>
                          <w:spacing w:before="0" w:beforeAutospacing="0" w:after="0" w:afterAutospacing="0" w:line="252" w:lineRule="auto"/>
                        </w:pPr>
                      </w:p>
                    </w:txbxContent>
                  </v:textbox>
                </v:rect>
                <v:rect id="Прямоугольник 125" o:spid="_x0000_s1045" style="position:absolute;left:6822;top:2729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bUwQAAANwAAAAPAAAAZHJzL2Rvd25yZXYueG1sRE9La8JA&#10;EL4X+h+WKXirmwbU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OPN9tTBAAAA3AAAAA8AAAAA&#10;AAAAAAAAAAAABwIAAGRycy9kb3ducmV2LnhtbFBLBQYAAAAAAwADALcAAAD1AgAAAAA=&#10;" fillcolor="white [3212]" strokecolor="black [3213]" strokeweight="1pt">
                  <v:textbox>
                    <w:txbxContent>
                      <w:p w14:paraId="3D63C3A4" w14:textId="77777777" w:rsidR="004358D7" w:rsidRPr="00346C91" w:rsidRDefault="004358D7"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4358D7" w:rsidRDefault="004358D7" w:rsidP="00C02A5B">
                        <w:pPr>
                          <w:pStyle w:val="af8"/>
                          <w:spacing w:before="0" w:beforeAutospacing="0" w:after="0" w:afterAutospacing="0" w:line="252" w:lineRule="auto"/>
                        </w:pPr>
                      </w:p>
                    </w:txbxContent>
                  </v:textbox>
                </v:rect>
                <v:rect id="Прямоугольник 126" o:spid="_x0000_s1046" style="position:absolute;left:6830;top:181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" fillcolor="white [3212]" strokecolor="black [3213]" strokeweight="1pt">
                  <v:textbox>
                    <w:txbxContent>
                      <w:p w14:paraId="5C87D60B" w14:textId="77777777" w:rsidR="004358D7" w:rsidRPr="00346C91" w:rsidRDefault="004358D7"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4358D7" w:rsidRDefault="004358D7" w:rsidP="00C02A5B">
                        <w:pPr>
                          <w:pStyle w:val="af8"/>
                          <w:spacing w:before="0" w:beforeAutospacing="0" w:after="0" w:afterAutospacing="0" w:line="252" w:lineRule="auto"/>
                        </w:pPr>
                      </w:p>
                    </w:txbxContent>
                  </v:textbox>
                </v:rect>
                <v:rect id="Прямоугольник 127" o:spid="_x0000_s1047" style="position:absolute;left:6820;top:90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" fillcolor="white [3212]" strokecolor="black [3213]" strokeweight="1pt">
                  <v:textbox>
                    <w:txbxContent>
                      <w:p w14:paraId="3131FDEE" w14:textId="77777777" w:rsidR="004358D7" w:rsidRPr="00346C91" w:rsidRDefault="004358D7"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4358D7" w:rsidRDefault="004358D7" w:rsidP="00C02A5B">
                        <w:pPr>
                          <w:pStyle w:val="af8"/>
                          <w:spacing w:before="0" w:beforeAutospacing="0" w:after="0" w:afterAutospacing="0" w:line="252" w:lineRule="auto"/>
                        </w:pPr>
                      </w:p>
                    </w:txbxContent>
                  </v:textbox>
                </v:rect>
                <v:rect id="Прямоугольник 128" o:spid="_x0000_s1048" style="position:absolute;left:682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" fillcolor="white [3212]" strokecolor="black [3213]" strokeweight="1pt">
                  <v:textbox>
                    <w:txbxContent>
                      <w:p w14:paraId="7A19B77D" w14:textId="77777777" w:rsidR="004358D7" w:rsidRPr="00346C91" w:rsidRDefault="004358D7"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4358D7" w:rsidRDefault="004358D7" w:rsidP="00C02A5B">
                        <w:pPr>
                          <w:pStyle w:val="af8"/>
                          <w:spacing w:before="0" w:beforeAutospacing="0" w:after="0" w:afterAutospacing="0" w:line="252" w:lineRule="auto"/>
                        </w:pPr>
                      </w:p>
                    </w:txbxContent>
                  </v:textbox>
                </v:rect>
                <w10:anchorlock/>
              </v:group>
            </w:pict>
          </mc:Fallback>
        </mc:AlternateContent>
      </w:r>
    </w:p>
    <w:p w14:paraId="3B11EF4C" w14:textId="3A1616AB" w:rsidR="00C02A5B" w:rsidRDefault="00C02A5B" w:rsidP="00DF4A08"/>
    <w:p w14:paraId="7C7072B6" w14:textId="544621FA" w:rsidR="00C02A5B" w:rsidRDefault="00C02A5B" w:rsidP="00C02A5B">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6</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2</w:t>
      </w:r>
      <w:r w:rsidR="0011249B">
        <w:rPr>
          <w:noProof/>
        </w:rPr>
        <w:fldChar w:fldCharType="end"/>
      </w:r>
      <w:r>
        <w:t xml:space="preserve"> </w:t>
      </w:r>
      <w:r w:rsidR="00CD2676">
        <w:t>–</w:t>
      </w:r>
      <w:r>
        <w:t xml:space="preserve"> Блок-схема изготовления заготовки</w:t>
      </w:r>
    </w:p>
    <w:p w14:paraId="0EB566C1" w14:textId="77777777" w:rsidR="00C02A5B" w:rsidRPr="00DF4A08" w:rsidRDefault="00C02A5B" w:rsidP="00EE165F">
      <w:pPr>
        <w:pStyle w:val="ad"/>
        <w:spacing w:after="0"/>
      </w:pPr>
    </w:p>
    <w:p w14:paraId="4A84F5BF" w14:textId="32E1CF98" w:rsidR="00D0475A" w:rsidRPr="003F0D50" w:rsidRDefault="00FC31AC" w:rsidP="0002067E">
      <w:pPr>
        <w:pStyle w:val="2"/>
      </w:pPr>
      <w:bookmarkStart w:id="145" w:name="_Toc39928424"/>
      <w:bookmarkStart w:id="146" w:name="_Toc39928672"/>
      <w:r w:rsidRPr="003F0D50">
        <w:t>Изготовление АДБ-фильтра</w:t>
      </w:r>
      <w:bookmarkEnd w:id="145"/>
      <w:bookmarkEnd w:id="146"/>
    </w:p>
    <w:p w14:paraId="199EAED6" w14:textId="455B5DD9" w:rsidR="00F5544A" w:rsidRDefault="00F5544A" w:rsidP="0002067E">
      <w:r>
        <w:t xml:space="preserve">Блок схема технологического процесса изготовления АДБ фильтра из </w:t>
      </w:r>
      <w:proofErr w:type="spellStart"/>
      <w:r>
        <w:t>сляма</w:t>
      </w:r>
      <w:proofErr w:type="spellEnd"/>
      <w:r>
        <w:t xml:space="preserve"> представлена на рисунке 6.3.</w:t>
      </w:r>
    </w:p>
    <w:p w14:paraId="31E0A0B7" w14:textId="57FA91E4" w:rsidR="008C2F22" w:rsidRPr="00D253E3" w:rsidRDefault="008C2F22" w:rsidP="0002067E">
      <w:pPr>
        <w:rPr>
          <w:noProof/>
        </w:rPr>
      </w:pPr>
      <w:r>
        <w:t xml:space="preserve">В первую очередь полученная заготовка размерами </w:t>
      </w:r>
      <w:bookmarkStart w:id="147" w:name="_Hlk39781369"/>
      <w:r>
        <w:t>250х250х15</w:t>
      </w:r>
      <w:bookmarkEnd w:id="147"/>
      <w:r>
        <w:t xml:space="preserve">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xml:space="preserve">, и в промежутке между ними происходят 5 ударов ковочным прессом (деформация </w:t>
      </w:r>
      <w:r>
        <w:lastRenderedPageBreak/>
        <w:t>5%</w:t>
      </w:r>
      <w:r w:rsidR="00B11BF3">
        <w:t xml:space="preserve"> </w:t>
      </w:r>
      <w:r>
        <w:t xml:space="preserve">от начального размера за 1 секунду в каждом ударе) и 1 штамповка, </w:t>
      </w:r>
      <w:r w:rsidRPr="00D253E3">
        <w:t xml:space="preserve">которая </w:t>
      </w:r>
      <w:r w:rsidR="00B11BF3" w:rsidRPr="00D253E3">
        <w:t>со</w:t>
      </w:r>
      <w:r w:rsidRPr="00D253E3">
        <w:t>здает</w:t>
      </w:r>
      <w:r w:rsidR="00B11BF3" w:rsidRPr="00D253E3">
        <w:t xml:space="preserve"> в</w:t>
      </w:r>
      <w:r w:rsidRPr="00D253E3">
        <w:t xml:space="preserve"> пластине углубления под решетку (см. рисунок </w:t>
      </w:r>
      <w:r w:rsidRPr="00D253E3">
        <w:rPr>
          <w:noProof/>
        </w:rPr>
        <w:fldChar w:fldCharType="begin"/>
      </w:r>
      <w:r w:rsidRPr="00D253E3">
        <w:rPr>
          <w:noProof/>
        </w:rPr>
        <w:instrText xml:space="preserve"> REF _Ref38628318 </w:instrText>
      </w:r>
      <w:r w:rsidR="00681FC2" w:rsidRPr="00D253E3">
        <w:rPr>
          <w:noProof/>
        </w:rPr>
        <w:instrText xml:space="preserve"> \* MERGEFORMAT </w:instrText>
      </w:r>
      <w:r w:rsidRPr="00D253E3">
        <w:rPr>
          <w:noProof/>
        </w:rPr>
        <w:fldChar w:fldCharType="separate"/>
      </w:r>
      <w:proofErr w:type="spellStart"/>
      <w:r w:rsidR="008B084C" w:rsidRPr="00AD7A20">
        <w:t>Рисунок</w:t>
      </w:r>
      <w:proofErr w:type="spellEnd"/>
      <w:r w:rsidR="008B084C" w:rsidRPr="00AD7A20">
        <w:rPr>
          <w:noProof/>
        </w:rPr>
        <w:t xml:space="preserve"> </w:t>
      </w:r>
      <w:r w:rsidR="008B084C">
        <w:t>1</w:t>
      </w:r>
      <w:r w:rsidR="008B084C">
        <w:rPr>
          <w:noProof/>
        </w:rPr>
        <w:t>.1</w:t>
      </w:r>
      <w:r w:rsidRPr="00D253E3">
        <w:rPr>
          <w:noProof/>
        </w:rPr>
        <w:fldChar w:fldCharType="end"/>
      </w:r>
      <w:r w:rsidRPr="00D253E3">
        <w:rPr>
          <w:noProof/>
        </w:rPr>
        <w:t>) и формирует тем самым ребра жесткости. Итак, материал упрочнен.</w:t>
      </w:r>
    </w:p>
    <w:p w14:paraId="788F4B17" w14:textId="1C7F6EA5" w:rsidR="008C2F22" w:rsidRPr="00D253E3" w:rsidRDefault="008C2F22" w:rsidP="0002067E">
      <w:r w:rsidRPr="00D253E3">
        <w:t>Вторым этапом является вырезание шестиугольника из сделанной заготовки методом</w:t>
      </w:r>
      <w:r w:rsidR="00681FC2" w:rsidRPr="00D253E3">
        <w:t xml:space="preserve"> кислородной резки, так как этот метод не требует высоких затрат и крайне эф</w:t>
      </w:r>
      <w:r w:rsidR="00B11BF3" w:rsidRPr="00D253E3">
        <w:t>ф</w:t>
      </w:r>
      <w:r w:rsidR="00681FC2" w:rsidRPr="00D253E3">
        <w:t>е</w:t>
      </w:r>
      <w:r w:rsidR="00B11BF3" w:rsidRPr="00D253E3">
        <w:t>к</w:t>
      </w:r>
      <w:r w:rsidR="00681FC2" w:rsidRPr="00D253E3">
        <w:t>тивен. При этом допуст</w:t>
      </w:r>
      <w:r w:rsidR="00B11BF3" w:rsidRPr="00D253E3">
        <w:t>и</w:t>
      </w:r>
      <w:r w:rsidR="00681FC2" w:rsidRPr="00D253E3">
        <w:t>мая погрешность в размерах при изготовлении шестиуг</w:t>
      </w:r>
      <w:r w:rsidR="00B11BF3" w:rsidRPr="00D253E3">
        <w:t>ольника не требует использования</w:t>
      </w:r>
      <w:r w:rsidR="00681FC2" w:rsidRPr="00D253E3">
        <w:t xml:space="preserve"> прец</w:t>
      </w:r>
      <w:r w:rsidR="00B11BF3" w:rsidRPr="00D253E3">
        <w:t>и</w:t>
      </w:r>
      <w:r w:rsidR="00681FC2" w:rsidRPr="00D253E3">
        <w:t>зионных технологий.</w:t>
      </w:r>
    </w:p>
    <w:p w14:paraId="673F3FBC" w14:textId="19B79B87" w:rsidR="00681FC2" w:rsidRDefault="00681FC2" w:rsidP="0002067E">
      <w:r w:rsidRPr="00D253E3">
        <w:t>На третьем шаге формируется решет</w:t>
      </w:r>
      <w:r w:rsidR="00B11BF3" w:rsidRPr="00D253E3">
        <w:t>ка</w:t>
      </w:r>
      <w:r w:rsidRPr="00D253E3">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r w:rsidR="00B11BF3" w:rsidRPr="00D253E3">
        <w:t>д</w:t>
      </w:r>
      <w:r w:rsidRPr="00D253E3">
        <w:t>руг другу отверстий.</w:t>
      </w:r>
    </w:p>
    <w:p w14:paraId="5D4AEC63" w14:textId="0553DF6A" w:rsidR="00F87054" w:rsidRDefault="00681FC2" w:rsidP="0002067E">
      <w:r>
        <w:t>На последнем шаге происходит фрезеровка углов ребер жесткости</w:t>
      </w:r>
      <w:r w:rsidR="00476E1B">
        <w:t xml:space="preserve"> и</w:t>
      </w:r>
      <w:r>
        <w:t xml:space="preserve"> шлифовка фильтра с целью уменьшения воздействия коррозии на деталь.</w:t>
      </w:r>
    </w:p>
    <w:p w14:paraId="0A098DAA" w14:textId="3CF6019E" w:rsidR="00681FC2" w:rsidRDefault="00681FC2" w:rsidP="00681FC2">
      <w:pPr>
        <w:ind w:firstLine="708"/>
      </w:pPr>
    </w:p>
    <w:p w14:paraId="2A192608" w14:textId="1B476567" w:rsidR="00681FC2" w:rsidRDefault="00F5544A" w:rsidP="00681FC2">
      <w:pPr>
        <w:ind w:firstLine="708"/>
      </w:pPr>
      <w:r>
        <w:rPr>
          <w:noProof/>
        </w:rPr>
        <w:lastRenderedPageBreak/>
        <mc:AlternateContent>
          <mc:Choice Requires="wpc">
            <w:drawing>
              <wp:inline distT="0" distB="0" distL="0" distR="0" wp14:anchorId="1D09EF18" wp14:editId="5D925861">
                <wp:extent cx="5850080" cy="7791427"/>
                <wp:effectExtent l="0" t="0" r="0" b="19685"/>
                <wp:docPr id="156" name="Полотно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30" name="Прямоугольник 130"/>
                        <wps:cNvSpPr/>
                        <wps:spPr>
                          <a:xfrm>
                            <a:off x="307000" y="35999"/>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6178C" w14:textId="709F6A48" w:rsidR="004358D7" w:rsidRDefault="004358D7"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Прямоугольник 131"/>
                        <wps:cNvSpPr/>
                        <wps:spPr>
                          <a:xfrm>
                            <a:off x="306609" y="937977"/>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E8A01" w14:textId="77777777" w:rsidR="004358D7" w:rsidRDefault="004358D7"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Прямоугольник 132"/>
                        <wps:cNvSpPr/>
                        <wps:spPr>
                          <a:xfrm>
                            <a:off x="306414" y="1840125"/>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F2338" w14:textId="77777777" w:rsidR="004358D7" w:rsidRDefault="004358D7"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Прямоугольник 133"/>
                        <wps:cNvSpPr/>
                        <wps:spPr>
                          <a:xfrm>
                            <a:off x="306658" y="2741876"/>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FE71E" w14:textId="77777777" w:rsidR="004358D7" w:rsidRDefault="004358D7" w:rsidP="00D939AA">
                              <w:pPr>
                                <w:pStyle w:val="af8"/>
                                <w:spacing w:before="0" w:beforeAutospacing="0" w:after="0" w:afterAutospacing="0" w:line="252" w:lineRule="auto"/>
                                <w:ind w:firstLine="0"/>
                              </w:pPr>
                              <w:r>
                                <w:rPr>
                                  <w:rFonts w:eastAsia="Times New Roman"/>
                                  <w:color w:val="000000"/>
                                </w:rPr>
                                <w:t>Штамповк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Прямоугольник 134"/>
                        <wps:cNvSpPr/>
                        <wps:spPr>
                          <a:xfrm>
                            <a:off x="307000" y="3644064"/>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549101" w14:textId="77777777" w:rsidR="004358D7" w:rsidRDefault="004358D7"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Прямоугольник 135"/>
                        <wps:cNvSpPr/>
                        <wps:spPr>
                          <a:xfrm>
                            <a:off x="306805" y="454595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53226" w14:textId="77777777" w:rsidR="004358D7" w:rsidRDefault="004358D7"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Прямоугольник 136"/>
                        <wps:cNvSpPr/>
                        <wps:spPr>
                          <a:xfrm>
                            <a:off x="307146" y="544803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F300CD" w14:textId="77777777" w:rsidR="004358D7" w:rsidRPr="00AD49C7" w:rsidRDefault="004358D7"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Прямоугольник 137"/>
                        <wps:cNvSpPr/>
                        <wps:spPr>
                          <a:xfrm>
                            <a:off x="306754" y="6349901"/>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DBBF9" w14:textId="77777777" w:rsidR="004358D7" w:rsidRDefault="004358D7"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Прямая со стрелкой 138"/>
                        <wps:cNvCnPr/>
                        <wps:spPr>
                          <a:xfrm flipH="1">
                            <a:off x="1566609" y="575999"/>
                            <a:ext cx="391" cy="3619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flipH="1">
                            <a:off x="1566414" y="1477977"/>
                            <a:ext cx="195" cy="362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a:off x="1566414" y="2380125"/>
                            <a:ext cx="244" cy="3617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Прямая со стрелкой 141"/>
                        <wps:cNvCnPr/>
                        <wps:spPr>
                          <a:xfrm>
                            <a:off x="1566658" y="3281876"/>
                            <a:ext cx="342" cy="3621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Прямая со стрелкой 142"/>
                        <wps:cNvCnPr/>
                        <wps:spPr>
                          <a:xfrm flipH="1">
                            <a:off x="1566805" y="4184064"/>
                            <a:ext cx="195" cy="3618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Прямая со стрелкой 143"/>
                        <wps:cNvCnPr/>
                        <wps:spPr>
                          <a:xfrm>
                            <a:off x="1566805" y="5085952"/>
                            <a:ext cx="341" cy="3620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Прямая со стрелкой 144"/>
                        <wps:cNvCnPr/>
                        <wps:spPr>
                          <a:xfrm flipH="1">
                            <a:off x="1566754" y="5988032"/>
                            <a:ext cx="392" cy="361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Прямоугольник 145"/>
                        <wps:cNvSpPr/>
                        <wps:spPr>
                          <a:xfrm>
                            <a:off x="3289815" y="1197631"/>
                            <a:ext cx="1015388"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9CFA72" w14:textId="33739352" w:rsidR="004358D7" w:rsidRDefault="004358D7" w:rsidP="00D939AA">
                              <w:pPr>
                                <w:pStyle w:val="af8"/>
                                <w:spacing w:before="0" w:beforeAutospacing="0" w:after="0" w:afterAutospacing="0" w:line="252" w:lineRule="auto"/>
                                <w:ind w:firstLine="0"/>
                              </w:pPr>
                              <w:r>
                                <w:rPr>
                                  <w:rFonts w:eastAsia="Times New Roman"/>
                                  <w:color w:val="000000"/>
                                </w:rPr>
                                <w:t>Цикл, 5 раз</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Соединитель: уступ 146"/>
                        <wps:cNvCnPr/>
                        <wps:spPr>
                          <a:xfrm flipV="1">
                            <a:off x="1563654" y="1302215"/>
                            <a:ext cx="1726161" cy="1246214"/>
                          </a:xfrm>
                          <a:prstGeom prst="bentConnector3">
                            <a:avLst>
                              <a:gd name="adj1" fmla="val 100030"/>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7" name="Соединитель: уступ 147"/>
                        <wps:cNvCnPr/>
                        <wps:spPr>
                          <a:xfrm rot="10800000">
                            <a:off x="1566765" y="738357"/>
                            <a:ext cx="1723050" cy="563972"/>
                          </a:xfrm>
                          <a:prstGeom prst="bentConnector3">
                            <a:avLst>
                              <a:gd name="adj1" fmla="val -2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Прямоугольник 148"/>
                        <wps:cNvSpPr/>
                        <wps:spPr>
                          <a:xfrm>
                            <a:off x="3193900" y="3260551"/>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9D09B" w14:textId="77777777" w:rsidR="004358D7" w:rsidRPr="00AD1F72" w:rsidRDefault="004358D7"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Прямоугольник 149"/>
                        <wps:cNvSpPr/>
                        <wps:spPr>
                          <a:xfrm>
                            <a:off x="3193870" y="5070250"/>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9D544" w14:textId="77777777" w:rsidR="004358D7" w:rsidRDefault="004358D7"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Прямоугольник 150"/>
                        <wps:cNvSpPr/>
                        <wps:spPr>
                          <a:xfrm>
                            <a:off x="3217374" y="5988028"/>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E4882A" w14:textId="77777777" w:rsidR="004358D7" w:rsidRDefault="004358D7"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Прямая со стрелкой 151"/>
                        <wps:cNvCnPr/>
                        <wps:spPr>
                          <a:xfrm flipH="1">
                            <a:off x="1557524" y="3440542"/>
                            <a:ext cx="1636376" cy="21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Прямая со стрелкой 152"/>
                        <wps:cNvCnPr/>
                        <wps:spPr>
                          <a:xfrm flipH="1">
                            <a:off x="1548634" y="5250241"/>
                            <a:ext cx="1645236" cy="33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Прямая со стрелкой 153"/>
                        <wps:cNvCnPr/>
                        <wps:spPr>
                          <a:xfrm flipH="1" flipV="1">
                            <a:off x="1563654" y="6167331"/>
                            <a:ext cx="1653720" cy="6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Прямоугольник 154"/>
                        <wps:cNvSpPr/>
                        <wps:spPr>
                          <a:xfrm>
                            <a:off x="306789" y="725170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F01C94" w14:textId="77777777" w:rsidR="004358D7" w:rsidRPr="00733B8E" w:rsidRDefault="004358D7"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Прямая со стрелкой 155"/>
                        <wps:cNvCnPr/>
                        <wps:spPr>
                          <a:xfrm>
                            <a:off x="1566754" y="6889544"/>
                            <a:ext cx="35" cy="361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09EF18" id="Полотно 156" o:spid="_x0000_s1049" editas="canvas" style="width:460.65pt;height:613.5pt;mso-position-horizontal-relative:char;mso-position-vertical-relative:line" coordsize="58496,7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">
                <v:shape id="_x0000_s1050" type="#_x0000_t75" style="position:absolute;width:58496;height:77908;visibility:visible;mso-wrap-style:square">
                  <v:fill o:detectmouseclick="t"/>
                  <v:path o:connecttype="none"/>
                </v:shape>
                <v:rect id="Прямоугольник 130" o:spid="_x0000_s1051" style="position:absolute;left:3070;top:3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8ORxAAAANwAAAAPAAAAZHJzL2Rvd25yZXYueG1sRI9BTwJB&#10;DIXvJvyHSU28wayQ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HZjw5HEAAAA3AAAAA8A&#10;AAAAAAAAAAAAAAAABwIAAGRycy9kb3ducmV2LnhtbFBLBQYAAAAAAwADALcAAAD4AgAAAAA=&#10;" fillcolor="white [3212]" strokecolor="black [3213]" strokeweight="1pt">
                  <v:textbox>
                    <w:txbxContent>
                      <w:p w14:paraId="2316178C" w14:textId="709F6A48" w:rsidR="004358D7" w:rsidRDefault="004358D7"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v:textbox>
                </v:rect>
                <v:rect id="Прямоугольник 131" o:spid="_x0000_s1052" style="position:absolute;left:3066;top:937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" fillcolor="white [3212]" strokecolor="black [3213]" strokeweight="1pt">
                  <v:textbox>
                    <w:txbxContent>
                      <w:p w14:paraId="7BDE8A01" w14:textId="77777777" w:rsidR="004358D7" w:rsidRDefault="004358D7"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v:textbox>
                </v:rect>
                <v:rect id="Прямоугольник 132" o:spid="_x0000_s1053" style="position:absolute;left:3064;top:18401;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" fillcolor="white [3212]" strokecolor="black [3213]" strokeweight="1pt">
                  <v:textbox>
                    <w:txbxContent>
                      <w:p w14:paraId="64DF2338" w14:textId="77777777" w:rsidR="004358D7" w:rsidRDefault="004358D7"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v:textbox>
                </v:rect>
                <v:rect id="Прямоугольник 133" o:spid="_x0000_s1054" style="position:absolute;left:3066;top:27418;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" fillcolor="white [3212]" strokecolor="black [3213]" strokeweight="1pt">
                  <v:textbox>
                    <w:txbxContent>
                      <w:p w14:paraId="27FFE71E" w14:textId="77777777" w:rsidR="004358D7" w:rsidRDefault="004358D7" w:rsidP="00D939AA">
                        <w:pPr>
                          <w:pStyle w:val="af8"/>
                          <w:spacing w:before="0" w:beforeAutospacing="0" w:after="0" w:afterAutospacing="0" w:line="252" w:lineRule="auto"/>
                          <w:ind w:firstLine="0"/>
                        </w:pPr>
                        <w:r>
                          <w:rPr>
                            <w:rFonts w:eastAsia="Times New Roman"/>
                            <w:color w:val="000000"/>
                          </w:rPr>
                          <w:t>Штамповка</w:t>
                        </w:r>
                      </w:p>
                    </w:txbxContent>
                  </v:textbox>
                </v:rect>
                <v:rect id="Прямоугольник 134" o:spid="_x0000_s1055" style="position:absolute;left:3070;top:3644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MWSwQAAANwAAAAPAAAAZHJzL2Rvd25yZXYueG1sRE9La8JA&#10;EL4X+h+WKfSmm9qi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AlYxZLBAAAA3AAAAA8AAAAA&#10;AAAAAAAAAAAABwIAAGRycy9kb3ducmV2LnhtbFBLBQYAAAAAAwADALcAAAD1AgAAAAA=&#10;" fillcolor="white [3212]" strokecolor="black [3213]" strokeweight="1pt">
                  <v:textbox>
                    <w:txbxContent>
                      <w:p w14:paraId="2D549101" w14:textId="77777777" w:rsidR="004358D7" w:rsidRDefault="004358D7"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v:textbox>
                </v:rect>
                <v:rect id="Прямоугольник 135" o:spid="_x0000_s1056" style="position:absolute;left:3068;top:454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textbox>
                    <w:txbxContent>
                      <w:p w14:paraId="0FC53226" w14:textId="77777777" w:rsidR="004358D7" w:rsidRDefault="004358D7"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v:textbox>
                </v:rect>
                <v:rect id="Прямоугольник 136" o:spid="_x0000_s1057" style="position:absolute;left:3071;top:5448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" fillcolor="white [3212]" strokecolor="black [3213]" strokeweight="1pt">
                  <v:textbox>
                    <w:txbxContent>
                      <w:p w14:paraId="6FF300CD" w14:textId="77777777" w:rsidR="004358D7" w:rsidRPr="00AD49C7" w:rsidRDefault="004358D7"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v:textbox>
                </v:rect>
                <v:rect id="Прямоугольник 137" o:spid="_x0000_s1058" style="position:absolute;left:3067;top:6349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" fillcolor="white [3212]" strokecolor="black [3213]" strokeweight="1pt">
                  <v:textbox>
                    <w:txbxContent>
                      <w:p w14:paraId="43ADBBF9" w14:textId="77777777" w:rsidR="004358D7" w:rsidRDefault="004358D7"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v:textbox>
                </v:rect>
                <v:shape id="Прямая со стрелкой 138" o:spid="_x0000_s1059" type="#_x0000_t32" style="position:absolute;left:15666;top:5759;width:4;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" strokecolor="black [3213]" strokeweight=".5pt">
                  <v:stroke endarrow="block" joinstyle="miter"/>
                </v:shape>
                <v:shape id="Прямая со стрелкой 139" o:spid="_x0000_s1060" type="#_x0000_t32" style="position:absolute;left:15664;top:14779;width:2;height:36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" strokecolor="black [3213]" strokeweight=".5pt">
                  <v:stroke endarrow="block" joinstyle="miter"/>
                </v:shape>
                <v:shape id="Прямая со стрелкой 140" o:spid="_x0000_s1061" type="#_x0000_t32" style="position:absolute;left:15664;top:23801;width:2;height:3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" strokecolor="black [3213]" strokeweight=".5pt">
                  <v:stroke endarrow="block" joinstyle="miter"/>
                </v:shape>
                <v:shape id="Прямая со стрелкой 141" o:spid="_x0000_s1062" type="#_x0000_t32" style="position:absolute;left:15666;top:32818;width:4;height:3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zQxAAAANwAAAAPAAAAZHJzL2Rvd25yZXYueG1sRE9Na8JA&#10;EL0L/Q/LFHrTjbVo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FscbNDEAAAA3AAAAA8A&#10;AAAAAAAAAAAAAAAABwIAAGRycy9kb3ducmV2LnhtbFBLBQYAAAAAAwADALcAAAD4AgAAAAA=&#10;" strokecolor="black [3213]" strokeweight=".5pt">
                  <v:stroke endarrow="block" joinstyle="miter"/>
                </v:shape>
                <v:shape id="Прямая со стрелкой 142" o:spid="_x0000_s1063" type="#_x0000_t32" style="position:absolute;left:15668;top:41840;width:2;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KwQAAANwAAAAPAAAAZHJzL2Rvd25yZXYueG1sRE/bisIw&#10;EH1f8B/CCL6IJoqs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NTL8orBAAAA3AAAAA8AAAAA&#10;AAAAAAAAAAAABwIAAGRycy9kb3ducmV2LnhtbFBLBQYAAAAAAwADALcAAAD1AgAAAAA=&#10;" strokecolor="black [3213]" strokeweight=".5pt">
                  <v:stroke endarrow="block" joinstyle="miter"/>
                </v:shape>
                <v:shape id="Прямая со стрелкой 143" o:spid="_x0000_s1064" type="#_x0000_t32" style="position:absolute;left:15668;top:50859;width:3;height:3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Прямая со стрелкой 144" o:spid="_x0000_s1065" type="#_x0000_t32" style="position:absolute;left:15667;top:59880;width:4;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s9lwQAAANwAAAAPAAAAZHJzL2Rvd25yZXYueG1sRE/bisIw&#10;EH0X/Icwgi+iyY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DRuz2XBAAAA3AAAAA8AAAAA&#10;AAAAAAAAAAAABwIAAGRycy9kb3ducmV2LnhtbFBLBQYAAAAAAwADALcAAAD1AgAAAAA=&#10;" strokecolor="black [3213]" strokeweight=".5pt">
                  <v:stroke endarrow="block" joinstyle="miter"/>
                </v:shape>
                <v:rect id="Прямоугольник 145" o:spid="_x0000_s1066" style="position:absolute;left:32898;top:11976;width:10154;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N0wQAAANwAAAAPAAAAZHJzL2Rvd25yZXYueG1sRE9La8JA&#10;EL4X+h+WKfSmm0qr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D4SE3TBAAAA3AAAAA8AAAAA&#10;AAAAAAAAAAAABwIAAGRycy9kb3ducmV2LnhtbFBLBQYAAAAAAwADALcAAAD1AgAAAAA=&#10;" fillcolor="white [3212]" strokecolor="black [3213]" strokeweight="1pt">
                  <v:textbox>
                    <w:txbxContent>
                      <w:p w14:paraId="589CFA72" w14:textId="33739352" w:rsidR="004358D7" w:rsidRDefault="004358D7" w:rsidP="00D939AA">
                        <w:pPr>
                          <w:pStyle w:val="af8"/>
                          <w:spacing w:before="0" w:beforeAutospacing="0" w:after="0" w:afterAutospacing="0" w:line="252" w:lineRule="auto"/>
                          <w:ind w:firstLine="0"/>
                        </w:pPr>
                        <w:r>
                          <w:rPr>
                            <w:rFonts w:eastAsia="Times New Roman"/>
                            <w:color w:val="000000"/>
                          </w:rPr>
                          <w:t>Цикл, 5 раз</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 уступ 146" o:spid="_x0000_s1067" type="#_x0000_t34" style="position:absolute;left:15636;top:13022;width:17262;height:124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" adj="21606" strokecolor="black [3213]" strokeweight=".5pt"/>
                <v:shape id="Соединитель: уступ 147" o:spid="_x0000_s1068" type="#_x0000_t34" style="position:absolute;left:15667;top:7383;width:17231;height:564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" adj="-6" strokecolor="black [3213]" strokeweight=".5pt">
                  <v:stroke endarrow="block"/>
                </v:shape>
                <v:rect id="Прямоугольник 148" o:spid="_x0000_s1069" style="position:absolute;left:31939;top:32605;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" fillcolor="white [3212]" strokecolor="black [3213]" strokeweight="1pt">
                  <v:textbox>
                    <w:txbxContent>
                      <w:p w14:paraId="66A9D09B" w14:textId="77777777" w:rsidR="004358D7" w:rsidRPr="00AD1F72" w:rsidRDefault="004358D7"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v:textbox>
                </v:rect>
                <v:rect id="Прямоугольник 149" o:spid="_x0000_s1070" style="position:absolute;left:31938;top:50702;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" fillcolor="white [3212]" strokecolor="black [3213]" strokeweight="1pt">
                  <v:textbox>
                    <w:txbxContent>
                      <w:p w14:paraId="01C9D544" w14:textId="77777777" w:rsidR="004358D7" w:rsidRDefault="004358D7"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rect id="Прямоугольник 150" o:spid="_x0000_s1071" style="position:absolute;left:32173;top:59880;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CYxxAAAANwAAAAPAAAAZHJzL2Rvd25yZXYueG1sRI9BTwJB&#10;DIXvJvyHSU28wawk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Ku8JjHEAAAA3AAAAA8A&#10;AAAAAAAAAAAAAAAABwIAAGRycy9kb3ducmV2LnhtbFBLBQYAAAAAAwADALcAAAD4AgAAAAA=&#10;" fillcolor="white [3212]" strokecolor="black [3213]" strokeweight="1pt">
                  <v:textbox>
                    <w:txbxContent>
                      <w:p w14:paraId="2CE4882A" w14:textId="77777777" w:rsidR="004358D7" w:rsidRDefault="004358D7"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shape id="Прямая со стрелкой 151" o:spid="_x0000_s1072" type="#_x0000_t32" style="position:absolute;left:15575;top:34405;width:16364;height: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" strokecolor="black [3213]" strokeweight=".5pt">
                  <v:stroke endarrow="block" joinstyle="miter"/>
                </v:shape>
                <v:shape id="Прямая со стрелкой 152" o:spid="_x0000_s1073" type="#_x0000_t32" style="position:absolute;left:15486;top:52502;width:16452;height: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RXwQAAANwAAAAPAAAAZHJzL2Rvd25yZXYueG1sRE/bisIw&#10;EH1f8B/CCL6IJgqu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FESZFfBAAAA3AAAAA8AAAAA&#10;AAAAAAAAAAAABwIAAGRycy9kb3ducmV2LnhtbFBLBQYAAAAAAwADALcAAAD1AgAAAAA=&#10;" strokecolor="black [3213]" strokeweight=".5pt">
                  <v:stroke endarrow="block" joinstyle="miter"/>
                </v:shape>
                <v:shape id="Прямая со стрелкой 153" o:spid="_x0000_s1074" type="#_x0000_t32" style="position:absolute;left:15636;top:61673;width:16537;height: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" strokecolor="black [3213]" strokeweight=".5pt">
                  <v:stroke endarrow="block" joinstyle="miter"/>
                </v:shape>
                <v:rect id="Прямоугольник 154" o:spid="_x0000_s1075" style="position:absolute;left:3067;top:72517;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" fillcolor="white [3212]" strokecolor="black [3213]" strokeweight="1pt">
                  <v:textbox>
                    <w:txbxContent>
                      <w:p w14:paraId="33F01C94" w14:textId="77777777" w:rsidR="004358D7" w:rsidRPr="00733B8E" w:rsidRDefault="004358D7"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v:textbox>
                </v:rect>
                <v:shape id="Прямая со стрелкой 155" o:spid="_x0000_s1076" type="#_x0000_t32" style="position:absolute;left:15667;top:68895;width:0;height:3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OxAAAANwAAAAPAAAAZHJzL2Rvd25yZXYueG1sRE9La8JA&#10;EL4L/Q/LFLzpxo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KH+/A7EAAAA3AAAAA8A&#10;AAAAAAAAAAAAAAAABwIAAGRycy9kb3ducmV2LnhtbFBLBQYAAAAAAwADALcAAAD4AgAAAAA=&#10;" strokecolor="black [3213]" strokeweight=".5pt">
                  <v:stroke endarrow="block" joinstyle="miter"/>
                </v:shape>
                <w10:anchorlock/>
              </v:group>
            </w:pict>
          </mc:Fallback>
        </mc:AlternateContent>
      </w:r>
    </w:p>
    <w:p w14:paraId="35AB6435" w14:textId="7FB8B00E" w:rsidR="00D0475A" w:rsidRDefault="00D0475A" w:rsidP="00D0475A"/>
    <w:p w14:paraId="5108C32C" w14:textId="1EB54F33" w:rsidR="00D0475A" w:rsidRDefault="00F5544A" w:rsidP="00F5544A">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8B084C">
        <w:rPr>
          <w:noProof/>
        </w:rPr>
        <w:t>6</w:t>
      </w:r>
      <w:r w:rsidR="0011249B">
        <w:rPr>
          <w:noProof/>
        </w:rPr>
        <w:fldChar w:fldCharType="end"/>
      </w:r>
      <w:r>
        <w:t>.</w:t>
      </w:r>
      <w:r w:rsidR="0011249B">
        <w:rPr>
          <w:noProof/>
        </w:rPr>
        <w:fldChar w:fldCharType="begin"/>
      </w:r>
      <w:r w:rsidR="0011249B">
        <w:rPr>
          <w:noProof/>
        </w:rPr>
        <w:instrText xml:space="preserve"> SEQ Рисунок \* ARABIC \s 1 </w:instrText>
      </w:r>
      <w:r w:rsidR="0011249B">
        <w:rPr>
          <w:noProof/>
        </w:rPr>
        <w:fldChar w:fldCharType="separate"/>
      </w:r>
      <w:r w:rsidR="008B084C">
        <w:rPr>
          <w:noProof/>
        </w:rPr>
        <w:t>3</w:t>
      </w:r>
      <w:r w:rsidR="0011249B">
        <w:rPr>
          <w:noProof/>
        </w:rPr>
        <w:fldChar w:fldCharType="end"/>
      </w:r>
      <w:r>
        <w:t xml:space="preserve"> </w:t>
      </w:r>
      <w:r w:rsidR="00CD2676">
        <w:t>–</w:t>
      </w:r>
      <w:r>
        <w:t xml:space="preserve"> Технологический процесс изготовления АДБ фильтра из заготовки</w:t>
      </w:r>
    </w:p>
    <w:p w14:paraId="0D7FBAF8" w14:textId="77777777" w:rsidR="00EA651B" w:rsidRPr="00A00B05" w:rsidRDefault="00F5544A" w:rsidP="00A23343">
      <w:pPr>
        <w:pStyle w:val="1"/>
        <w:numPr>
          <w:ilvl w:val="0"/>
          <w:numId w:val="0"/>
        </w:numPr>
        <w:ind w:left="3970"/>
        <w:jc w:val="both"/>
      </w:pPr>
      <w:r>
        <w:br w:type="page"/>
      </w:r>
      <w:bookmarkStart w:id="148" w:name="_Toc5907744"/>
      <w:bookmarkStart w:id="149" w:name="_Toc7202706"/>
      <w:bookmarkStart w:id="150" w:name="_Toc39928425"/>
      <w:bookmarkStart w:id="151" w:name="_Toc39928673"/>
      <w:r w:rsidR="00EA651B" w:rsidRPr="00A23343">
        <w:lastRenderedPageBreak/>
        <w:t>ВЫВОДЫ</w:t>
      </w:r>
      <w:bookmarkEnd w:id="148"/>
      <w:bookmarkEnd w:id="149"/>
      <w:bookmarkEnd w:id="150"/>
      <w:bookmarkEnd w:id="151"/>
    </w:p>
    <w:p w14:paraId="61CC5951" w14:textId="3CD78B3A" w:rsidR="00EA651B" w:rsidRPr="003347C4" w:rsidRDefault="00EA651B" w:rsidP="0002067E">
      <w:r w:rsidRPr="003347C4">
        <w:t xml:space="preserve">На основе анализа условий эксплуатации </w:t>
      </w:r>
      <w:proofErr w:type="spellStart"/>
      <w:r w:rsidRPr="003347C4">
        <w:t>антидебризного</w:t>
      </w:r>
      <w:proofErr w:type="spellEnd"/>
      <w:r w:rsidRPr="003347C4">
        <w:t xml:space="preserve"> фильтра для ВВЭР-1</w:t>
      </w:r>
      <w:r w:rsidR="004E09F9">
        <w:t>0</w:t>
      </w:r>
      <w:r w:rsidRPr="003347C4">
        <w:t xml:space="preserve">00 были сформулированы требования к разрабатываемому материалу: </w:t>
      </w:r>
    </w:p>
    <w:p w14:paraId="0F837BE3" w14:textId="5C0662B8" w:rsidR="00EA651B" w:rsidRPr="00A23343" w:rsidRDefault="00EA651B" w:rsidP="00BD66EA">
      <w:pPr>
        <w:pStyle w:val="a5"/>
        <w:numPr>
          <w:ilvl w:val="0"/>
          <w:numId w:val="9"/>
        </w:numPr>
        <w:ind w:left="1134"/>
      </w:pPr>
      <w:r w:rsidRPr="00A23343">
        <w:t>Жаропрочность</w:t>
      </w:r>
      <w:r w:rsidR="00A23343">
        <w:t>,</w:t>
      </w:r>
    </w:p>
    <w:p w14:paraId="6E61089A" w14:textId="12B065E8" w:rsidR="00EA651B" w:rsidRPr="00A23343" w:rsidRDefault="00EA651B" w:rsidP="00BD66EA">
      <w:pPr>
        <w:pStyle w:val="a5"/>
        <w:numPr>
          <w:ilvl w:val="0"/>
          <w:numId w:val="9"/>
        </w:numPr>
        <w:ind w:left="1134"/>
      </w:pPr>
      <w:r w:rsidRPr="00A23343">
        <w:t xml:space="preserve">Устойчивость к радиационному </w:t>
      </w:r>
      <w:proofErr w:type="spellStart"/>
      <w:r w:rsidRPr="00A23343">
        <w:t>охрупчиванию</w:t>
      </w:r>
      <w:proofErr w:type="spellEnd"/>
      <w:r w:rsidRPr="00A23343">
        <w:t xml:space="preserve"> (НТРО)</w:t>
      </w:r>
      <w:r w:rsidR="00A23343">
        <w:t>,</w:t>
      </w:r>
    </w:p>
    <w:p w14:paraId="1B93E6B8" w14:textId="4B1C5563" w:rsidR="00EA651B" w:rsidRDefault="00EA651B" w:rsidP="00BD66EA">
      <w:pPr>
        <w:pStyle w:val="a5"/>
        <w:numPr>
          <w:ilvl w:val="0"/>
          <w:numId w:val="9"/>
        </w:numPr>
        <w:ind w:left="1134"/>
      </w:pPr>
      <w:r w:rsidRPr="00A23343">
        <w:t>Технологичность</w:t>
      </w:r>
      <w:r w:rsidR="00A23343">
        <w:t>,</w:t>
      </w:r>
    </w:p>
    <w:p w14:paraId="190493F4" w14:textId="1D848991" w:rsidR="00A23343" w:rsidRPr="00A23343" w:rsidRDefault="00A23343" w:rsidP="00A23343">
      <w:pPr>
        <w:ind w:firstLine="0"/>
      </w:pPr>
      <w:r>
        <w:t>а затем:</w:t>
      </w:r>
    </w:p>
    <w:p w14:paraId="1406F48B" w14:textId="77777777" w:rsidR="00EA651B" w:rsidRPr="00A23343" w:rsidRDefault="00EA651B" w:rsidP="00BD66EA">
      <w:pPr>
        <w:pStyle w:val="a5"/>
        <w:numPr>
          <w:ilvl w:val="0"/>
          <w:numId w:val="10"/>
        </w:numPr>
        <w:ind w:left="1134"/>
      </w:pPr>
      <w:r w:rsidRPr="00A23343">
        <w:t>Проанализировано влияние легирующих элементов на вышеперечисленные свойства.</w:t>
      </w:r>
    </w:p>
    <w:p w14:paraId="69E027D9" w14:textId="478B01D0" w:rsidR="00EA651B" w:rsidRPr="00A23343" w:rsidRDefault="00EA651B" w:rsidP="00BD66EA">
      <w:pPr>
        <w:pStyle w:val="a5"/>
        <w:numPr>
          <w:ilvl w:val="0"/>
          <w:numId w:val="10"/>
        </w:numPr>
        <w:ind w:left="1134"/>
        <w:rPr>
          <w:color w:val="000000" w:themeColor="text1"/>
        </w:rPr>
      </w:pPr>
      <w:r w:rsidRPr="00A23343">
        <w:t xml:space="preserve">Разработан состав сплава для </w:t>
      </w:r>
      <w:proofErr w:type="spellStart"/>
      <w:r w:rsidRPr="00A23343">
        <w:t>антидебризного</w:t>
      </w:r>
      <w:proofErr w:type="spellEnd"/>
      <w:r w:rsidRPr="00A23343">
        <w:t xml:space="preserve"> фильтра ВВЭР-1</w:t>
      </w:r>
      <w:r w:rsidR="004E09F9" w:rsidRPr="00A23343">
        <w:t>0</w:t>
      </w:r>
      <w:r w:rsidRPr="00A23343">
        <w:t xml:space="preserve">00. Материал - </w:t>
      </w:r>
      <w:r w:rsidRPr="00A23343">
        <w:rPr>
          <w:color w:val="000000" w:themeColor="text1"/>
        </w:rPr>
        <w:t xml:space="preserve">коррозионностойкая ферритно-мартенситная сталь состава </w:t>
      </w:r>
      <w:r w:rsidR="00BC70D6" w:rsidRPr="00A23343">
        <w:rPr>
          <w:color w:val="000000" w:themeColor="text1"/>
          <w:lang w:val="en-US"/>
        </w:rPr>
        <w:t>Fe</w:t>
      </w:r>
      <w:r w:rsidR="00BC70D6" w:rsidRPr="00A23343">
        <w:rPr>
          <w:color w:val="000000" w:themeColor="text1"/>
        </w:rPr>
        <w:t>-18%</w:t>
      </w:r>
      <w:r w:rsidR="00BC70D6" w:rsidRPr="00A23343">
        <w:rPr>
          <w:color w:val="000000" w:themeColor="text1"/>
          <w:lang w:val="en-US"/>
        </w:rPr>
        <w:t>Cr</w:t>
      </w:r>
      <w:r w:rsidR="00BC70D6" w:rsidRPr="00A23343">
        <w:rPr>
          <w:color w:val="000000" w:themeColor="text1"/>
        </w:rPr>
        <w:t>-0,12%</w:t>
      </w:r>
      <w:r w:rsidR="00BC70D6" w:rsidRPr="00A23343">
        <w:rPr>
          <w:color w:val="000000" w:themeColor="text1"/>
          <w:lang w:val="en-US"/>
        </w:rPr>
        <w:t>C</w:t>
      </w:r>
      <w:r w:rsidR="00BC70D6" w:rsidRPr="00A23343">
        <w:rPr>
          <w:color w:val="000000" w:themeColor="text1"/>
        </w:rPr>
        <w:t>-1%</w:t>
      </w:r>
      <w:proofErr w:type="spellStart"/>
      <w:r w:rsidR="00BC70D6" w:rsidRPr="00A23343">
        <w:rPr>
          <w:color w:val="000000" w:themeColor="text1"/>
          <w:lang w:val="en-US"/>
        </w:rPr>
        <w:t>Ti</w:t>
      </w:r>
      <w:proofErr w:type="spellEnd"/>
      <w:r w:rsidR="00BC70D6" w:rsidRPr="00A23343">
        <w:rPr>
          <w:color w:val="000000" w:themeColor="text1"/>
        </w:rPr>
        <w:t>-1.5%</w:t>
      </w:r>
      <w:r w:rsidR="00BC70D6" w:rsidRPr="00A23343">
        <w:rPr>
          <w:color w:val="000000" w:themeColor="text1"/>
          <w:lang w:val="en-US"/>
        </w:rPr>
        <w:t>Si</w:t>
      </w:r>
      <w:r w:rsidR="00BC70D6" w:rsidRPr="00A23343">
        <w:rPr>
          <w:color w:val="000000" w:themeColor="text1"/>
        </w:rPr>
        <w:t xml:space="preserve"> (</w:t>
      </w:r>
      <w:proofErr w:type="spellStart"/>
      <w:r w:rsidR="00BC70D6" w:rsidRPr="00A23343">
        <w:rPr>
          <w:color w:val="000000" w:themeColor="text1"/>
        </w:rPr>
        <w:t>мас</w:t>
      </w:r>
      <w:proofErr w:type="spellEnd"/>
      <w:r w:rsidR="00BC70D6" w:rsidRPr="00A23343">
        <w:rPr>
          <w:color w:val="000000" w:themeColor="text1"/>
        </w:rPr>
        <w:t>.</w:t>
      </w:r>
      <w:r w:rsidR="00016A33" w:rsidRPr="00A23343">
        <w:rPr>
          <w:color w:val="000000" w:themeColor="text1"/>
        </w:rPr>
        <w:t xml:space="preserve"> </w:t>
      </w:r>
      <w:r w:rsidR="00BC70D6" w:rsidRPr="00A23343">
        <w:rPr>
          <w:color w:val="000000" w:themeColor="text1"/>
        </w:rPr>
        <w:t>%)</w:t>
      </w:r>
    </w:p>
    <w:p w14:paraId="5765A83E" w14:textId="3BF63132" w:rsidR="00EA651B" w:rsidRPr="00A23343" w:rsidRDefault="00EA651B" w:rsidP="00BD66EA">
      <w:pPr>
        <w:pStyle w:val="a5"/>
        <w:numPr>
          <w:ilvl w:val="0"/>
          <w:numId w:val="10"/>
        </w:numPr>
        <w:ind w:left="1134"/>
        <w:rPr>
          <w:color w:val="000000" w:themeColor="text1"/>
        </w:rPr>
      </w:pPr>
      <w:r w:rsidRPr="00A23343">
        <w:rPr>
          <w:color w:val="000000" w:themeColor="text1"/>
        </w:rPr>
        <w:t>Показано соответствие требованиям: механические характеристики, радиационная стойкость, технологичность.</w:t>
      </w:r>
    </w:p>
    <w:p w14:paraId="7DBC6A92" w14:textId="07029E71" w:rsidR="00BC70D6" w:rsidRPr="00A23343" w:rsidRDefault="00EA651B" w:rsidP="00BD66EA">
      <w:pPr>
        <w:pStyle w:val="a5"/>
        <w:numPr>
          <w:ilvl w:val="0"/>
          <w:numId w:val="10"/>
        </w:numPr>
        <w:spacing w:after="160"/>
        <w:ind w:left="1134"/>
        <w:rPr>
          <w:rFonts w:eastAsiaTheme="minorHAnsi"/>
          <w:color w:val="000000" w:themeColor="text1"/>
        </w:rPr>
      </w:pPr>
      <w:r w:rsidRPr="00A23343">
        <w:rPr>
          <w:color w:val="000000" w:themeColor="text1"/>
        </w:rPr>
        <w:t>Выбран способ стабилизации СФС материала</w:t>
      </w:r>
      <w:r w:rsidR="00BC70D6" w:rsidRPr="00A23343">
        <w:rPr>
          <w:color w:val="000000" w:themeColor="text1"/>
        </w:rPr>
        <w:t xml:space="preserve"> путем добавления марганца до 2 </w:t>
      </w:r>
      <w:proofErr w:type="spellStart"/>
      <w:r w:rsidR="00BC70D6" w:rsidRPr="00A23343">
        <w:rPr>
          <w:color w:val="000000" w:themeColor="text1"/>
        </w:rPr>
        <w:t>мас</w:t>
      </w:r>
      <w:proofErr w:type="spellEnd"/>
      <w:r w:rsidR="00BC70D6" w:rsidRPr="00A23343">
        <w:rPr>
          <w:color w:val="000000" w:themeColor="text1"/>
        </w:rPr>
        <w:t xml:space="preserve">. %.; и упрочнение материала </w:t>
      </w:r>
      <w:r w:rsidRPr="00A23343">
        <w:rPr>
          <w:color w:val="000000" w:themeColor="text1"/>
        </w:rPr>
        <w:t>–</w:t>
      </w:r>
      <w:r w:rsidR="00BC70D6" w:rsidRPr="00A23343">
        <w:rPr>
          <w:color w:val="000000" w:themeColor="text1"/>
        </w:rPr>
        <w:t xml:space="preserve"> нагрев до 1020℃, а затем охлаждение до 1030℃, которое сопровождается 5-ю ковочными ударами (1 удар – деформация 5% за 1 секунду) и 1 штамповкой, равномерно распределенными на всем интервале температур.</w:t>
      </w:r>
      <w:r w:rsidR="000314C5" w:rsidRPr="00A23343">
        <w:rPr>
          <w:color w:val="000000" w:themeColor="text1"/>
        </w:rPr>
        <w:t xml:space="preserve"> Скорректированный состав стали: </w:t>
      </w:r>
      <w:r w:rsidR="000314C5" w:rsidRPr="00A23343">
        <w:rPr>
          <w:color w:val="000000" w:themeColor="text1"/>
          <w:lang w:val="en-US"/>
        </w:rPr>
        <w:t>Fe</w:t>
      </w:r>
      <w:r w:rsidR="000314C5" w:rsidRPr="00A23343">
        <w:rPr>
          <w:color w:val="000000" w:themeColor="text1"/>
        </w:rPr>
        <w:t>-18%</w:t>
      </w:r>
      <w:r w:rsidR="000314C5" w:rsidRPr="00A23343">
        <w:rPr>
          <w:color w:val="000000" w:themeColor="text1"/>
          <w:lang w:val="en-US"/>
        </w:rPr>
        <w:t>Cr</w:t>
      </w:r>
      <w:r w:rsidR="000314C5" w:rsidRPr="00A23343">
        <w:rPr>
          <w:color w:val="000000" w:themeColor="text1"/>
        </w:rPr>
        <w:t>-0,12%</w:t>
      </w:r>
      <w:r w:rsidR="000314C5" w:rsidRPr="00A23343">
        <w:rPr>
          <w:color w:val="000000" w:themeColor="text1"/>
          <w:lang w:val="en-US"/>
        </w:rPr>
        <w:t>C</w:t>
      </w:r>
      <w:r w:rsidR="000314C5" w:rsidRPr="00A23343">
        <w:rPr>
          <w:color w:val="000000" w:themeColor="text1"/>
        </w:rPr>
        <w:t>-1%</w:t>
      </w:r>
      <w:proofErr w:type="spellStart"/>
      <w:r w:rsidR="000314C5" w:rsidRPr="00A23343">
        <w:rPr>
          <w:color w:val="000000" w:themeColor="text1"/>
          <w:lang w:val="en-US"/>
        </w:rPr>
        <w:t>Ti</w:t>
      </w:r>
      <w:proofErr w:type="spellEnd"/>
      <w:r w:rsidR="000314C5" w:rsidRPr="00A23343">
        <w:rPr>
          <w:color w:val="000000" w:themeColor="text1"/>
        </w:rPr>
        <w:t>-1.5%</w:t>
      </w:r>
      <w:r w:rsidR="000314C5" w:rsidRPr="00A23343">
        <w:rPr>
          <w:color w:val="000000" w:themeColor="text1"/>
          <w:lang w:val="en-US"/>
        </w:rPr>
        <w:t>Si</w:t>
      </w:r>
      <w:r w:rsidR="000314C5" w:rsidRPr="00A23343">
        <w:rPr>
          <w:color w:val="000000" w:themeColor="text1"/>
        </w:rPr>
        <w:t>-2%</w:t>
      </w:r>
      <w:r w:rsidR="000314C5" w:rsidRPr="00A23343">
        <w:rPr>
          <w:color w:val="000000" w:themeColor="text1"/>
          <w:lang w:val="en-US"/>
        </w:rPr>
        <w:t>Mn</w:t>
      </w:r>
      <w:r w:rsidR="000314C5" w:rsidRPr="00A23343">
        <w:rPr>
          <w:color w:val="000000" w:themeColor="text1"/>
        </w:rPr>
        <w:t xml:space="preserve"> (</w:t>
      </w:r>
      <w:proofErr w:type="spellStart"/>
      <w:r w:rsidR="000314C5" w:rsidRPr="00A23343">
        <w:rPr>
          <w:color w:val="000000" w:themeColor="text1"/>
        </w:rPr>
        <w:t>мас</w:t>
      </w:r>
      <w:proofErr w:type="spellEnd"/>
      <w:r w:rsidR="000314C5" w:rsidRPr="00A23343">
        <w:rPr>
          <w:color w:val="000000" w:themeColor="text1"/>
        </w:rPr>
        <w:t>. %)</w:t>
      </w:r>
      <w:r w:rsidR="00A0276E" w:rsidRPr="00A23343">
        <w:rPr>
          <w:color w:val="000000" w:themeColor="text1"/>
          <w:lang w:val="en-US"/>
        </w:rPr>
        <w:t>.</w:t>
      </w:r>
    </w:p>
    <w:p w14:paraId="53C88E2E" w14:textId="5AA20D68" w:rsidR="00EA651B" w:rsidRPr="00A23343" w:rsidRDefault="00EA651B" w:rsidP="00BD66EA">
      <w:pPr>
        <w:pStyle w:val="a5"/>
        <w:numPr>
          <w:ilvl w:val="0"/>
          <w:numId w:val="10"/>
        </w:numPr>
        <w:spacing w:after="160"/>
        <w:ind w:left="1134"/>
        <w:rPr>
          <w:rFonts w:eastAsiaTheme="minorHAnsi"/>
          <w:color w:val="000000" w:themeColor="text1"/>
        </w:rPr>
      </w:pPr>
      <w:r w:rsidRPr="00A23343">
        <w:rPr>
          <w:rFonts w:eastAsiaTheme="minorHAnsi"/>
          <w:color w:val="000000" w:themeColor="text1"/>
        </w:rPr>
        <w:t>Предложен</w:t>
      </w:r>
      <w:r w:rsidR="00935B89" w:rsidRPr="00A23343">
        <w:rPr>
          <w:rFonts w:eastAsiaTheme="minorHAnsi"/>
          <w:color w:val="000000" w:themeColor="text1"/>
        </w:rPr>
        <w:t>ы</w:t>
      </w:r>
      <w:r w:rsidRPr="00A23343">
        <w:rPr>
          <w:rFonts w:eastAsiaTheme="minorHAnsi"/>
          <w:color w:val="000000" w:themeColor="text1"/>
        </w:rPr>
        <w:t xml:space="preserve"> технологи</w:t>
      </w:r>
      <w:r w:rsidR="00935B89" w:rsidRPr="00A23343">
        <w:rPr>
          <w:rFonts w:eastAsiaTheme="minorHAnsi"/>
          <w:color w:val="000000" w:themeColor="text1"/>
        </w:rPr>
        <w:t>и</w:t>
      </w:r>
      <w:r w:rsidRPr="00A23343">
        <w:rPr>
          <w:rFonts w:eastAsiaTheme="minorHAnsi"/>
          <w:color w:val="000000" w:themeColor="text1"/>
        </w:rPr>
        <w:t xml:space="preserve"> </w:t>
      </w:r>
      <w:r w:rsidR="00BC70D6" w:rsidRPr="00A23343">
        <w:rPr>
          <w:rFonts w:eastAsiaTheme="minorHAnsi"/>
          <w:color w:val="000000" w:themeColor="text1"/>
        </w:rPr>
        <w:t xml:space="preserve">выплавки сляба-заготовки и изготовления </w:t>
      </w:r>
      <w:proofErr w:type="spellStart"/>
      <w:r w:rsidR="00BC70D6" w:rsidRPr="00A23343">
        <w:rPr>
          <w:rFonts w:eastAsiaTheme="minorHAnsi"/>
          <w:color w:val="000000" w:themeColor="text1"/>
        </w:rPr>
        <w:t>антидебризного</w:t>
      </w:r>
      <w:proofErr w:type="spellEnd"/>
      <w:r w:rsidR="00BC70D6" w:rsidRPr="00A23343">
        <w:rPr>
          <w:rFonts w:eastAsiaTheme="minorHAnsi"/>
          <w:color w:val="000000" w:themeColor="text1"/>
        </w:rPr>
        <w:t xml:space="preserve"> фильтра</w:t>
      </w:r>
      <w:r w:rsidR="003347C4" w:rsidRPr="00A23343">
        <w:rPr>
          <w:color w:val="000000" w:themeColor="text1"/>
        </w:rPr>
        <w:t xml:space="preserve"> для ВВЭР-1</w:t>
      </w:r>
      <w:r w:rsidR="004E09F9" w:rsidRPr="00A23343">
        <w:rPr>
          <w:color w:val="000000" w:themeColor="text1"/>
        </w:rPr>
        <w:t>0</w:t>
      </w:r>
      <w:r w:rsidR="003347C4" w:rsidRPr="00A23343">
        <w:rPr>
          <w:color w:val="000000" w:themeColor="text1"/>
        </w:rPr>
        <w:t>00</w:t>
      </w:r>
      <w:r w:rsidRPr="00A23343">
        <w:rPr>
          <w:rFonts w:eastAsiaTheme="minorHAnsi"/>
          <w:color w:val="000000" w:themeColor="text1"/>
        </w:rPr>
        <w:t>.</w:t>
      </w:r>
    </w:p>
    <w:p w14:paraId="7753C943" w14:textId="77777777" w:rsidR="00EA651B" w:rsidRDefault="00EA651B">
      <w:pPr>
        <w:spacing w:after="160" w:line="259" w:lineRule="auto"/>
        <w:rPr>
          <w:rFonts w:eastAsiaTheme="minorHAnsi"/>
        </w:rPr>
      </w:pPr>
      <w:r>
        <w:rPr>
          <w:rFonts w:eastAsiaTheme="minorHAnsi"/>
        </w:rPr>
        <w:br w:type="page"/>
      </w:r>
    </w:p>
    <w:p w14:paraId="1078068B" w14:textId="77777777" w:rsidR="00F5544A" w:rsidRDefault="00F5544A" w:rsidP="00EA651B">
      <w:pPr>
        <w:spacing w:after="160" w:line="259" w:lineRule="auto"/>
      </w:pPr>
    </w:p>
    <w:p w14:paraId="70EC5FCB" w14:textId="20D86694" w:rsidR="005905CD" w:rsidRPr="007F0A13" w:rsidRDefault="00201521" w:rsidP="000D4633">
      <w:pPr>
        <w:pStyle w:val="1"/>
        <w:numPr>
          <w:ilvl w:val="0"/>
          <w:numId w:val="0"/>
        </w:numPr>
        <w:spacing w:after="0"/>
        <w:ind w:firstLine="709"/>
        <w:rPr>
          <w:lang w:val="en-US"/>
        </w:rPr>
      </w:pPr>
      <w:bookmarkStart w:id="152" w:name="_Toc39928426"/>
      <w:bookmarkStart w:id="153" w:name="_Toc39928674"/>
      <w:r>
        <w:t>СПИСОК</w:t>
      </w:r>
      <w:r w:rsidRPr="007F0A13">
        <w:rPr>
          <w:lang w:val="en-US"/>
        </w:rPr>
        <w:t xml:space="preserve"> </w:t>
      </w:r>
      <w:r>
        <w:t>ИСПОЛЬЗОВАННОЙ</w:t>
      </w:r>
      <w:r w:rsidRPr="00E741B8">
        <w:rPr>
          <w:lang w:val="en-US"/>
        </w:rPr>
        <w:t xml:space="preserve"> </w:t>
      </w:r>
      <w:r>
        <w:t>ЛИТЕРАТУРЫ</w:t>
      </w:r>
      <w:bookmarkEnd w:id="152"/>
      <w:bookmarkEnd w:id="153"/>
    </w:p>
    <w:p w14:paraId="50CAC56A" w14:textId="77777777" w:rsidR="00172F1B" w:rsidRPr="007F0A13" w:rsidRDefault="00172F1B" w:rsidP="00BD66EA">
      <w:pPr>
        <w:ind w:firstLine="0"/>
        <w:rPr>
          <w:lang w:val="en-US"/>
        </w:rPr>
      </w:pPr>
    </w:p>
    <w:p w14:paraId="33A90796" w14:textId="31CE6485" w:rsidR="00E774EC" w:rsidRPr="000D4633" w:rsidRDefault="00B77FD9" w:rsidP="000D4633">
      <w:pPr>
        <w:widowControl w:val="0"/>
        <w:autoSpaceDE w:val="0"/>
        <w:autoSpaceDN w:val="0"/>
        <w:adjustRightInd w:val="0"/>
        <w:spacing w:line="240" w:lineRule="auto"/>
        <w:ind w:left="640" w:hanging="640"/>
        <w:rPr>
          <w:noProof/>
          <w:lang w:val="en-US"/>
        </w:rPr>
      </w:pPr>
      <w:r w:rsidRPr="000D4633">
        <w:fldChar w:fldCharType="begin" w:fldLock="1"/>
      </w:r>
      <w:r w:rsidRPr="000D4633">
        <w:rPr>
          <w:lang w:val="en-US"/>
        </w:rPr>
        <w:instrText xml:space="preserve">ADDIN Mendeley Bibliography CSL_BIBLIOGRAPHY </w:instrText>
      </w:r>
      <w:r w:rsidRPr="000D4633">
        <w:fldChar w:fldCharType="separate"/>
      </w:r>
      <w:r w:rsidR="00E774EC" w:rsidRPr="000D4633">
        <w:rPr>
          <w:noProof/>
          <w:lang w:val="en-US"/>
        </w:rPr>
        <w:t>1.</w:t>
      </w:r>
      <w:r w:rsidR="00E774EC" w:rsidRPr="000D4633">
        <w:rPr>
          <w:noProof/>
          <w:lang w:val="en-US"/>
        </w:rPr>
        <w:tab/>
        <w:t>Davis J.R. Nickel, Cobalt, and Their Alloys // ASM International: Materials Park, OH. 2000</w:t>
      </w:r>
      <w:r w:rsidR="00E741B8" w:rsidRPr="000D4633">
        <w:rPr>
          <w:noProof/>
          <w:lang w:val="en-US"/>
        </w:rPr>
        <w:t xml:space="preserve"> </w:t>
      </w:r>
      <w:r w:rsidR="008A5B93" w:rsidRPr="000D4633">
        <w:rPr>
          <w:noProof/>
          <w:lang w:val="en-US"/>
        </w:rPr>
        <w:t>–</w:t>
      </w:r>
      <w:r w:rsidR="00E741B8" w:rsidRPr="000D4633">
        <w:rPr>
          <w:noProof/>
          <w:lang w:val="en-US"/>
        </w:rPr>
        <w:t xml:space="preserve"> 442</w:t>
      </w:r>
      <w:r w:rsidR="004358D7" w:rsidRPr="004358D7">
        <w:rPr>
          <w:noProof/>
          <w:lang w:val="en-US"/>
        </w:rPr>
        <w:t xml:space="preserve"> </w:t>
      </w:r>
      <w:r w:rsidR="004358D7">
        <w:rPr>
          <w:noProof/>
        </w:rPr>
        <w:t>с</w:t>
      </w:r>
      <w:r w:rsidR="00E774EC" w:rsidRPr="000D4633">
        <w:rPr>
          <w:noProof/>
          <w:lang w:val="en-US"/>
        </w:rPr>
        <w:t>.</w:t>
      </w:r>
    </w:p>
    <w:p w14:paraId="7694E1F3" w14:textId="1F6DFEC7" w:rsidR="00E774EC" w:rsidRPr="000D4633" w:rsidRDefault="00E774EC" w:rsidP="000D4633">
      <w:pPr>
        <w:widowControl w:val="0"/>
        <w:autoSpaceDE w:val="0"/>
        <w:autoSpaceDN w:val="0"/>
        <w:adjustRightInd w:val="0"/>
        <w:spacing w:line="240" w:lineRule="auto"/>
        <w:ind w:left="640" w:hanging="640"/>
        <w:rPr>
          <w:noProof/>
        </w:rPr>
      </w:pPr>
      <w:r w:rsidRPr="000D4633">
        <w:rPr>
          <w:noProof/>
        </w:rPr>
        <w:t>2.</w:t>
      </w:r>
      <w:r w:rsidRPr="000D4633">
        <w:rPr>
          <w:noProof/>
        </w:rPr>
        <w:tab/>
      </w:r>
      <w:r w:rsidR="003B6B74" w:rsidRPr="000D4633">
        <w:rPr>
          <w:noProof/>
        </w:rPr>
        <w:t xml:space="preserve">Физическое материаловедение: Учебник для вузов: В 6 т. /Под общей ред. Б. А. Калина. – М.: МИФИ, 2007. </w:t>
      </w:r>
      <w:r w:rsidR="00E741B8" w:rsidRPr="000D4633">
        <w:rPr>
          <w:noProof/>
        </w:rPr>
        <w:t>Том 2. Основы материаловедения / В. В. Нечаев, Е. А. Смирнов, С. А. Кох- тев, Б. А. Калин, А. А. Полянский, В. И. Стаценко. – М.: МИФИ, 2007. – 608</w:t>
      </w:r>
      <w:r w:rsidR="004358D7">
        <w:rPr>
          <w:noProof/>
        </w:rPr>
        <w:t xml:space="preserve"> с</w:t>
      </w:r>
      <w:r w:rsidR="00E741B8" w:rsidRPr="000D4633">
        <w:rPr>
          <w:noProof/>
        </w:rPr>
        <w:t>.</w:t>
      </w:r>
    </w:p>
    <w:p w14:paraId="48AD2D06" w14:textId="177E60EE" w:rsidR="00E774EC" w:rsidRPr="000D4633" w:rsidRDefault="00E774EC" w:rsidP="000D4633">
      <w:pPr>
        <w:widowControl w:val="0"/>
        <w:autoSpaceDE w:val="0"/>
        <w:autoSpaceDN w:val="0"/>
        <w:adjustRightInd w:val="0"/>
        <w:spacing w:line="240" w:lineRule="auto"/>
        <w:ind w:left="640" w:hanging="640"/>
        <w:rPr>
          <w:noProof/>
        </w:rPr>
      </w:pPr>
      <w:r w:rsidRPr="000D4633">
        <w:rPr>
          <w:noProof/>
        </w:rPr>
        <w:t>3.</w:t>
      </w:r>
      <w:r w:rsidRPr="000D4633">
        <w:rPr>
          <w:noProof/>
        </w:rPr>
        <w:tab/>
      </w:r>
      <w:r w:rsidR="003B6B74" w:rsidRPr="000D4633">
        <w:rPr>
          <w:noProof/>
        </w:rPr>
        <w:t xml:space="preserve">Физическое материаловедение: Учебник для вузов: В 6 т. /Под общей ред. Б. А. Калина. – М.: МИФИ, 2007. </w:t>
      </w:r>
      <w:r w:rsidR="004358D7" w:rsidRPr="004358D7">
        <w:rPr>
          <w:noProof/>
        </w:rPr>
        <w:t>Том 6. Часть 1. Конструкционные материалы ядерной техники. / Б.А. Калин, П.А. Платонов, И.И. Чернов, Я.И. Штромбах. – М.: МИФИ, 2008. – 672 с.</w:t>
      </w:r>
    </w:p>
    <w:p w14:paraId="36A521DC" w14:textId="08762B94" w:rsidR="00E774EC" w:rsidRPr="004358D7" w:rsidRDefault="00E774EC" w:rsidP="000D4633">
      <w:pPr>
        <w:widowControl w:val="0"/>
        <w:autoSpaceDE w:val="0"/>
        <w:autoSpaceDN w:val="0"/>
        <w:adjustRightInd w:val="0"/>
        <w:spacing w:line="240" w:lineRule="auto"/>
        <w:ind w:left="640" w:hanging="640"/>
        <w:rPr>
          <w:noProof/>
        </w:rPr>
      </w:pPr>
      <w:r w:rsidRPr="000D4633">
        <w:rPr>
          <w:noProof/>
          <w:lang w:val="en-US"/>
        </w:rPr>
        <w:t>4.</w:t>
      </w:r>
      <w:r w:rsidRPr="000D4633">
        <w:rPr>
          <w:noProof/>
          <w:lang w:val="en-US"/>
        </w:rPr>
        <w:tab/>
      </w:r>
      <w:r w:rsidR="00FF30AD" w:rsidRPr="000D4633">
        <w:rPr>
          <w:noProof/>
          <w:lang w:val="en-US"/>
        </w:rPr>
        <w:t>J. Beddoes, J. Gordon Parr, Introduction to Stainless Steels. Materials</w:t>
      </w:r>
      <w:r w:rsidR="00FF30AD" w:rsidRPr="004358D7">
        <w:rPr>
          <w:noProof/>
        </w:rPr>
        <w:t xml:space="preserve"> </w:t>
      </w:r>
      <w:r w:rsidR="00FF30AD" w:rsidRPr="000D4633">
        <w:rPr>
          <w:noProof/>
          <w:lang w:val="en-US"/>
        </w:rPr>
        <w:t>Park</w:t>
      </w:r>
      <w:r w:rsidR="00FF30AD" w:rsidRPr="004358D7">
        <w:rPr>
          <w:noProof/>
        </w:rPr>
        <w:t xml:space="preserve">, </w:t>
      </w:r>
      <w:r w:rsidR="00FF30AD" w:rsidRPr="000D4633">
        <w:rPr>
          <w:noProof/>
          <w:lang w:val="en-US"/>
        </w:rPr>
        <w:t>Ohio</w:t>
      </w:r>
      <w:r w:rsidR="00FF30AD" w:rsidRPr="004358D7">
        <w:rPr>
          <w:noProof/>
        </w:rPr>
        <w:t xml:space="preserve">: </w:t>
      </w:r>
      <w:r w:rsidR="00FF30AD" w:rsidRPr="000D4633">
        <w:rPr>
          <w:noProof/>
          <w:lang w:val="en-US"/>
        </w:rPr>
        <w:t>ASM</w:t>
      </w:r>
      <w:r w:rsidR="00FF30AD" w:rsidRPr="004358D7">
        <w:rPr>
          <w:noProof/>
        </w:rPr>
        <w:t xml:space="preserve"> </w:t>
      </w:r>
      <w:r w:rsidR="00FF30AD" w:rsidRPr="000D4633">
        <w:rPr>
          <w:noProof/>
          <w:lang w:val="en-US"/>
        </w:rPr>
        <w:t>International</w:t>
      </w:r>
      <w:r w:rsidR="00FF30AD" w:rsidRPr="004358D7">
        <w:rPr>
          <w:noProof/>
        </w:rPr>
        <w:t xml:space="preserve">, 1999 </w:t>
      </w:r>
      <w:r w:rsidR="000D4633" w:rsidRPr="000D4633">
        <w:rPr>
          <w:noProof/>
        </w:rPr>
        <w:t>–</w:t>
      </w:r>
      <w:r w:rsidR="00FF30AD" w:rsidRPr="004358D7">
        <w:rPr>
          <w:noProof/>
        </w:rPr>
        <w:t xml:space="preserve"> 315</w:t>
      </w:r>
      <w:r w:rsidR="004358D7">
        <w:rPr>
          <w:noProof/>
        </w:rPr>
        <w:t xml:space="preserve"> с</w:t>
      </w:r>
      <w:r w:rsidR="00FF30AD" w:rsidRPr="004358D7">
        <w:rPr>
          <w:noProof/>
        </w:rPr>
        <w:t>.</w:t>
      </w:r>
    </w:p>
    <w:p w14:paraId="7810D73A" w14:textId="1D03BE8C" w:rsidR="00E774EC" w:rsidRPr="000D4633" w:rsidRDefault="00E774EC" w:rsidP="000D4633">
      <w:pPr>
        <w:widowControl w:val="0"/>
        <w:autoSpaceDE w:val="0"/>
        <w:autoSpaceDN w:val="0"/>
        <w:adjustRightInd w:val="0"/>
        <w:spacing w:line="240" w:lineRule="auto"/>
        <w:ind w:left="640" w:hanging="640"/>
        <w:rPr>
          <w:noProof/>
        </w:rPr>
      </w:pPr>
      <w:r w:rsidRPr="000D4633">
        <w:rPr>
          <w:noProof/>
        </w:rPr>
        <w:t>5.</w:t>
      </w:r>
      <w:r w:rsidRPr="000D4633">
        <w:rPr>
          <w:noProof/>
        </w:rPr>
        <w:tab/>
        <w:t>Кудрявцев И.В. Материалы в машиностроении. Т.3. Специальные стали и сплавы. Издательство “Машиностроение,” 1968</w:t>
      </w:r>
      <w:r w:rsidR="00FF30AD" w:rsidRPr="000D4633">
        <w:rPr>
          <w:noProof/>
        </w:rPr>
        <w:t>.</w:t>
      </w:r>
      <w:r w:rsidR="00FF30AD" w:rsidRPr="004358D7">
        <w:rPr>
          <w:noProof/>
        </w:rPr>
        <w:t xml:space="preserve"> </w:t>
      </w:r>
      <w:r w:rsidR="00FF30AD" w:rsidRPr="000D4633">
        <w:rPr>
          <w:noProof/>
        </w:rPr>
        <w:t>–</w:t>
      </w:r>
      <w:r w:rsidR="00FF30AD" w:rsidRPr="004358D7">
        <w:rPr>
          <w:noProof/>
        </w:rPr>
        <w:t xml:space="preserve"> </w:t>
      </w:r>
      <w:r w:rsidR="00FF30AD" w:rsidRPr="000D4633">
        <w:rPr>
          <w:noProof/>
        </w:rPr>
        <w:t>497</w:t>
      </w:r>
      <w:r w:rsidR="004358D7">
        <w:rPr>
          <w:noProof/>
        </w:rPr>
        <w:t xml:space="preserve"> с</w:t>
      </w:r>
      <w:r w:rsidRPr="000D4633">
        <w:rPr>
          <w:noProof/>
        </w:rPr>
        <w:t>.</w:t>
      </w:r>
    </w:p>
    <w:p w14:paraId="391DB1E6" w14:textId="5511DED9" w:rsidR="00E774EC" w:rsidRPr="000D4633" w:rsidRDefault="00E774EC" w:rsidP="000D4633">
      <w:pPr>
        <w:widowControl w:val="0"/>
        <w:autoSpaceDE w:val="0"/>
        <w:autoSpaceDN w:val="0"/>
        <w:adjustRightInd w:val="0"/>
        <w:spacing w:line="240" w:lineRule="auto"/>
        <w:ind w:left="640" w:hanging="640"/>
        <w:rPr>
          <w:noProof/>
        </w:rPr>
      </w:pPr>
      <w:r w:rsidRPr="000D4633">
        <w:rPr>
          <w:noProof/>
        </w:rPr>
        <w:t>6.</w:t>
      </w:r>
      <w:r w:rsidRPr="000D4633">
        <w:rPr>
          <w:noProof/>
        </w:rPr>
        <w:tab/>
        <w:t>Ишина Е.А., Озерец Н.Н. Диаграммы состояния тройных систем. Екатеринбург: Екатеринбург Издательство Уральского университета, 2016.</w:t>
      </w:r>
      <w:r w:rsidR="00FF30AD" w:rsidRPr="000D4633">
        <w:rPr>
          <w:noProof/>
        </w:rPr>
        <w:t xml:space="preserve"> – </w:t>
      </w:r>
      <w:r w:rsidRPr="000D4633">
        <w:rPr>
          <w:noProof/>
        </w:rPr>
        <w:t xml:space="preserve"> 120</w:t>
      </w:r>
      <w:r w:rsidR="004358D7">
        <w:rPr>
          <w:noProof/>
        </w:rPr>
        <w:t xml:space="preserve"> с</w:t>
      </w:r>
      <w:r w:rsidRPr="000D4633">
        <w:rPr>
          <w:noProof/>
        </w:rPr>
        <w:t>.</w:t>
      </w:r>
    </w:p>
    <w:p w14:paraId="433E98B3" w14:textId="49E55808"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7.</w:t>
      </w:r>
      <w:r w:rsidRPr="000D4633">
        <w:rPr>
          <w:noProof/>
          <w:lang w:val="en-US"/>
        </w:rPr>
        <w:tab/>
      </w:r>
      <w:r w:rsidR="00FF30AD" w:rsidRPr="000D4633">
        <w:rPr>
          <w:noProof/>
          <w:lang w:val="en-US"/>
        </w:rPr>
        <w:t>Weng F. et al. A novel strategy to fabricate thin 316L stainless steel rods by continuous directed energy deposition in Z direction //Additive Manufacturing. – 2019. – Т. 27. – С. 474-481.</w:t>
      </w:r>
    </w:p>
    <w:p w14:paraId="46630B7C" w14:textId="6C662823"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8.</w:t>
      </w:r>
      <w:r w:rsidRPr="000D4633">
        <w:rPr>
          <w:noProof/>
          <w:lang w:val="en-US"/>
        </w:rPr>
        <w:tab/>
      </w:r>
      <w:r w:rsidR="003B6B74" w:rsidRPr="000D4633">
        <w:rPr>
          <w:noProof/>
          <w:lang w:val="en-US"/>
        </w:rPr>
        <w:t>Tukur S. A. et al. Effect of heat treatment temperature on mechanical properties of the AISI 304 stainless steel //Intl J Innov Res Sci, Eng Technol. – 2014. – Т. 3. – С. 9516-9520.</w:t>
      </w:r>
      <w:r w:rsidRPr="000D4633">
        <w:rPr>
          <w:noProof/>
          <w:lang w:val="en-US"/>
        </w:rPr>
        <w:t>9.</w:t>
      </w:r>
      <w:r w:rsidRPr="000D4633">
        <w:rPr>
          <w:noProof/>
          <w:lang w:val="en-US"/>
        </w:rPr>
        <w:tab/>
        <w:t>Specification Sheet: Alloy 309/309S/309H (UNS S30900, S30908, S30909) W. Nr. 1.4833.</w:t>
      </w:r>
    </w:p>
    <w:p w14:paraId="60BC6C29" w14:textId="141B0FAD"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0.</w:t>
      </w:r>
      <w:r w:rsidRPr="000D4633">
        <w:rPr>
          <w:noProof/>
          <w:lang w:val="en-US"/>
        </w:rPr>
        <w:tab/>
      </w:r>
      <w:r w:rsidR="003B6B74" w:rsidRPr="000D4633">
        <w:rPr>
          <w:noProof/>
          <w:lang w:val="en-US"/>
        </w:rPr>
        <w:t>Ludlum A. Technical Data Blue Sheet //Stainless Steel Type. – 1998. – Т. 334.</w:t>
      </w:r>
    </w:p>
    <w:p w14:paraId="378E521D" w14:textId="77777777"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1.</w:t>
      </w:r>
      <w:r w:rsidRPr="000D4633">
        <w:rPr>
          <w:noProof/>
          <w:lang w:val="en-US"/>
        </w:rPr>
        <w:tab/>
        <w:t>American Iron and Steel Institute, High-Temperature characteristics of stainless steels, A Designers’ Handbook Series N. 9004, Distributed by Nickel Development Institute.</w:t>
      </w:r>
    </w:p>
    <w:p w14:paraId="69F0E79E" w14:textId="00641E47" w:rsidR="00E774EC" w:rsidRPr="000D4633" w:rsidRDefault="00E774EC" w:rsidP="000D4633">
      <w:pPr>
        <w:widowControl w:val="0"/>
        <w:autoSpaceDE w:val="0"/>
        <w:autoSpaceDN w:val="0"/>
        <w:adjustRightInd w:val="0"/>
        <w:spacing w:line="240" w:lineRule="auto"/>
        <w:ind w:left="640" w:hanging="640"/>
        <w:rPr>
          <w:noProof/>
        </w:rPr>
      </w:pPr>
      <w:r w:rsidRPr="000D4633">
        <w:rPr>
          <w:noProof/>
        </w:rPr>
        <w:t>12.</w:t>
      </w:r>
      <w:r w:rsidRPr="000D4633">
        <w:rPr>
          <w:noProof/>
        </w:rPr>
        <w:tab/>
      </w:r>
      <w:r w:rsidR="003B6B74" w:rsidRPr="000D4633">
        <w:rPr>
          <w:noProof/>
        </w:rPr>
        <w:t>Сусакин С. Н. и др. Водно-химический режим первого контура для АЭС с ВВЭР-ТОИ //Вопросы атомной науки и техники. – 76</w:t>
      </w:r>
      <w:r w:rsidR="004358D7">
        <w:rPr>
          <w:noProof/>
        </w:rPr>
        <w:t xml:space="preserve"> с</w:t>
      </w:r>
      <w:r w:rsidR="003B6B74" w:rsidRPr="000D4633">
        <w:rPr>
          <w:noProof/>
        </w:rPr>
        <w:t>.</w:t>
      </w:r>
    </w:p>
    <w:p w14:paraId="59F2845E" w14:textId="6D72294A" w:rsidR="00E774EC" w:rsidRPr="000D4633" w:rsidRDefault="00E774EC" w:rsidP="000D4633">
      <w:pPr>
        <w:widowControl w:val="0"/>
        <w:autoSpaceDE w:val="0"/>
        <w:autoSpaceDN w:val="0"/>
        <w:adjustRightInd w:val="0"/>
        <w:spacing w:line="240" w:lineRule="auto"/>
        <w:ind w:left="640" w:hanging="640"/>
        <w:rPr>
          <w:noProof/>
        </w:rPr>
      </w:pPr>
      <w:r w:rsidRPr="000D4633">
        <w:rPr>
          <w:noProof/>
        </w:rPr>
        <w:t>13.</w:t>
      </w:r>
      <w:r w:rsidRPr="000D4633">
        <w:rPr>
          <w:noProof/>
        </w:rPr>
        <w:tab/>
        <w:t>А.М. Акимов</w:t>
      </w:r>
      <w:r w:rsidR="003B6B74" w:rsidRPr="000D4633">
        <w:rPr>
          <w:noProof/>
        </w:rPr>
        <w:t>.</w:t>
      </w:r>
      <w:r w:rsidRPr="000D4633">
        <w:rPr>
          <w:noProof/>
        </w:rPr>
        <w:t xml:space="preserve"> </w:t>
      </w:r>
      <w:r w:rsidR="003B6B74" w:rsidRPr="000D4633">
        <w:rPr>
          <w:noProof/>
        </w:rPr>
        <w:t>Водно-химический режим первого контура АЭС с реакторами ВВЭР1000: учеб. пособие / А.М. Акимов, С.А. Котельникова. – Севастополь: СевГУ, 2018. – 31</w:t>
      </w:r>
      <w:r w:rsidR="004358D7">
        <w:rPr>
          <w:noProof/>
        </w:rPr>
        <w:t xml:space="preserve"> с</w:t>
      </w:r>
      <w:r w:rsidR="003B6B74" w:rsidRPr="000D4633">
        <w:rPr>
          <w:noProof/>
        </w:rPr>
        <w:t>.</w:t>
      </w:r>
    </w:p>
    <w:p w14:paraId="47CD0089" w14:textId="77777777"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4.</w:t>
      </w:r>
      <w:r w:rsidRPr="000D4633">
        <w:rPr>
          <w:noProof/>
          <w:lang w:val="en-US"/>
        </w:rPr>
        <w:tab/>
        <w:t>ASSOCIATION B.S.S. Elevated temperature physical properties of stainless steels [Electronic resource]. URL: https://www.bssa.org.uk/topics.php?article=139.</w:t>
      </w:r>
    </w:p>
    <w:p w14:paraId="1E9A6150" w14:textId="7BA7BB2C"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5.</w:t>
      </w:r>
      <w:r w:rsidRPr="000D4633">
        <w:rPr>
          <w:noProof/>
          <w:lang w:val="en-US"/>
        </w:rPr>
        <w:tab/>
      </w:r>
      <w:r w:rsidR="003B6B74" w:rsidRPr="000D4633">
        <w:rPr>
          <w:noProof/>
          <w:lang w:val="en-US"/>
        </w:rPr>
        <w:t>Frost H. J., Ashby M. F. Deformation-mechanism maps for pure iron, two austenitic stainless steels, and a low-alloy ferritic steel //Fundamental aspects of structural alloy design. – Springer, Boston, MA, 1977. – С. 27-65.</w:t>
      </w:r>
    </w:p>
    <w:p w14:paraId="2393EFDD" w14:textId="6E290FA9"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16.</w:t>
      </w:r>
      <w:r w:rsidRPr="000D4633">
        <w:rPr>
          <w:noProof/>
        </w:rPr>
        <w:tab/>
        <w:t>Фрост Г.Д., Эшби М.Ф. Карты механизмов деформации. Челябинск</w:t>
      </w:r>
      <w:r w:rsidRPr="004358D7">
        <w:rPr>
          <w:noProof/>
          <w:lang w:val="en-US"/>
        </w:rPr>
        <w:t xml:space="preserve">: </w:t>
      </w:r>
      <w:r w:rsidRPr="000D4633">
        <w:rPr>
          <w:noProof/>
        </w:rPr>
        <w:t>Металлургия</w:t>
      </w:r>
      <w:r w:rsidRPr="004358D7">
        <w:rPr>
          <w:noProof/>
          <w:lang w:val="en-US"/>
        </w:rPr>
        <w:t>, 1989.</w:t>
      </w:r>
      <w:r w:rsidR="000D4633" w:rsidRPr="000D4633">
        <w:rPr>
          <w:noProof/>
          <w:lang w:val="en-US"/>
        </w:rPr>
        <w:t xml:space="preserve"> – </w:t>
      </w:r>
      <w:r w:rsidRPr="000D4633">
        <w:rPr>
          <w:noProof/>
          <w:lang w:val="en-US"/>
        </w:rPr>
        <w:t>328</w:t>
      </w:r>
      <w:r w:rsidR="004358D7">
        <w:rPr>
          <w:noProof/>
        </w:rPr>
        <w:t xml:space="preserve"> с</w:t>
      </w:r>
      <w:r w:rsidRPr="000D4633">
        <w:rPr>
          <w:noProof/>
          <w:lang w:val="en-US"/>
        </w:rPr>
        <w:t>.</w:t>
      </w:r>
    </w:p>
    <w:p w14:paraId="7D65B4CB" w14:textId="724BEC60"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17.</w:t>
      </w:r>
      <w:r w:rsidRPr="000D4633">
        <w:rPr>
          <w:noProof/>
          <w:lang w:val="en-US"/>
        </w:rPr>
        <w:tab/>
        <w:t xml:space="preserve">Series A. Stainless steels at high temperatures // Journal of Materials Science Letters. </w:t>
      </w:r>
      <w:r w:rsidRPr="000D4633">
        <w:rPr>
          <w:noProof/>
        </w:rPr>
        <w:t>2000. Vol. 19, № 8.</w:t>
      </w:r>
      <w:r w:rsidR="000D4633" w:rsidRPr="000D4633">
        <w:rPr>
          <w:noProof/>
        </w:rPr>
        <w:t xml:space="preserve"> </w:t>
      </w:r>
      <w:r w:rsidR="000D4633" w:rsidRPr="004358D7">
        <w:rPr>
          <w:noProof/>
        </w:rPr>
        <w:t>–</w:t>
      </w:r>
      <w:r w:rsidRPr="000D4633">
        <w:rPr>
          <w:noProof/>
        </w:rPr>
        <w:t xml:space="preserve"> </w:t>
      </w:r>
      <w:r w:rsidR="000D4633" w:rsidRPr="000D4633">
        <w:rPr>
          <w:noProof/>
        </w:rPr>
        <w:t>С</w:t>
      </w:r>
      <w:r w:rsidR="000D4633" w:rsidRPr="004358D7">
        <w:rPr>
          <w:noProof/>
        </w:rPr>
        <w:t>.</w:t>
      </w:r>
      <w:r w:rsidR="000D4633" w:rsidRPr="000D4633">
        <w:rPr>
          <w:noProof/>
        </w:rPr>
        <w:t xml:space="preserve"> </w:t>
      </w:r>
      <w:r w:rsidRPr="000D4633">
        <w:rPr>
          <w:noProof/>
        </w:rPr>
        <w:t>2268–2278.</w:t>
      </w:r>
    </w:p>
    <w:p w14:paraId="41D5C2D6" w14:textId="2963EA53" w:rsidR="00E774EC" w:rsidRPr="004358D7" w:rsidRDefault="00E774EC" w:rsidP="000D4633">
      <w:pPr>
        <w:widowControl w:val="0"/>
        <w:autoSpaceDE w:val="0"/>
        <w:autoSpaceDN w:val="0"/>
        <w:adjustRightInd w:val="0"/>
        <w:spacing w:line="240" w:lineRule="auto"/>
        <w:ind w:left="640" w:hanging="640"/>
        <w:rPr>
          <w:noProof/>
        </w:rPr>
      </w:pPr>
      <w:r w:rsidRPr="000D4633">
        <w:rPr>
          <w:noProof/>
        </w:rPr>
        <w:t>18.</w:t>
      </w:r>
      <w:r w:rsidRPr="000D4633">
        <w:rPr>
          <w:noProof/>
        </w:rPr>
        <w:tab/>
      </w:r>
      <w:r w:rsidR="004358D7" w:rsidRPr="004358D7">
        <w:rPr>
          <w:noProof/>
        </w:rPr>
        <w:t>Физическое материаловедение: Учебник для вузов./Под общей ред. Б.А. Калина. – М.: МИФИ, 2008. Том 4. Физические основы прочности. Радиационная физика твер- дого тела. Компьютерное моделирование/ Е.Г. Григорьев, Ю.А. Перло- вич, Г.И. Соловьев, А.Л. Удовский, В.Л. Якушин. – М.: МИФИ, 2008. – 696 с.</w:t>
      </w:r>
    </w:p>
    <w:p w14:paraId="40A06595" w14:textId="39C90806"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9.</w:t>
      </w:r>
      <w:r w:rsidRPr="000D4633">
        <w:rPr>
          <w:noProof/>
          <w:lang w:val="en-US"/>
        </w:rPr>
        <w:tab/>
      </w:r>
      <w:r w:rsidR="00C909BC" w:rsidRPr="000D4633">
        <w:rPr>
          <w:noProof/>
          <w:lang w:val="en-US"/>
        </w:rPr>
        <w:t>Tan L. et al. Microstructural evolution of type 304 and 316 stainless steels under neutron irradiation at LWR relevant conditions //JOM. – 2016. – Т. 68. – №. 2. – С. 517-529</w:t>
      </w:r>
      <w:r w:rsidRPr="000D4633">
        <w:rPr>
          <w:noProof/>
          <w:lang w:val="en-US"/>
        </w:rPr>
        <w:t>.</w:t>
      </w:r>
    </w:p>
    <w:p w14:paraId="6465D6CD" w14:textId="39FE287E"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lastRenderedPageBreak/>
        <w:t>20.</w:t>
      </w:r>
      <w:r w:rsidRPr="000D4633">
        <w:rPr>
          <w:noProof/>
          <w:lang w:val="en-US"/>
        </w:rPr>
        <w:tab/>
        <w:t xml:space="preserve">Fabritsiev S.A., Pokrovsky A.S. Effect of irradiation temperature and dose on radiation hardening of some pure metals // J. Nucl. Mater. Elsevier B.V., 2011. Vol. 417, № 1–3. </w:t>
      </w:r>
      <w:r w:rsidR="00C909BC" w:rsidRPr="000D4633">
        <w:rPr>
          <w:noProof/>
          <w:lang w:val="en-US"/>
        </w:rPr>
        <w:t>C</w:t>
      </w:r>
      <w:r w:rsidRPr="000D4633">
        <w:rPr>
          <w:noProof/>
          <w:lang w:val="en-US"/>
        </w:rPr>
        <w:t>. 940–943.</w:t>
      </w:r>
    </w:p>
    <w:p w14:paraId="31EE4FDD" w14:textId="60A981BC"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1.</w:t>
      </w:r>
      <w:r w:rsidRPr="000D4633">
        <w:rPr>
          <w:noProof/>
          <w:lang w:val="en-US"/>
        </w:rPr>
        <w:tab/>
        <w:t>Pawel J.P. et al. In Effects of Radiation on Materials: 18th International Symposium. ASTM STP 1325, 1999.</w:t>
      </w:r>
      <w:r w:rsidR="004358D7">
        <w:rPr>
          <w:noProof/>
        </w:rPr>
        <w:t xml:space="preserve"> </w:t>
      </w:r>
      <w:r w:rsidR="004358D7" w:rsidRPr="000D4633">
        <w:rPr>
          <w:noProof/>
          <w:lang w:val="en-US"/>
        </w:rPr>
        <w:t>–</w:t>
      </w:r>
      <w:r w:rsidRPr="000D4633">
        <w:rPr>
          <w:noProof/>
          <w:lang w:val="en-US"/>
        </w:rPr>
        <w:t xml:space="preserve"> </w:t>
      </w:r>
      <w:r w:rsidR="00C909BC" w:rsidRPr="000D4633">
        <w:rPr>
          <w:noProof/>
          <w:lang w:val="en-US"/>
        </w:rPr>
        <w:t>C.</w:t>
      </w:r>
      <w:r w:rsidRPr="000D4633">
        <w:rPr>
          <w:noProof/>
          <w:lang w:val="en-US"/>
        </w:rPr>
        <w:t xml:space="preserve"> 671–688.</w:t>
      </w:r>
    </w:p>
    <w:p w14:paraId="1E7A9F83" w14:textId="4253328F"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2.</w:t>
      </w:r>
      <w:r w:rsidRPr="000D4633">
        <w:rPr>
          <w:noProof/>
          <w:lang w:val="en-US"/>
        </w:rPr>
        <w:tab/>
      </w:r>
      <w:r w:rsidR="00C909BC" w:rsidRPr="000D4633">
        <w:rPr>
          <w:noProof/>
          <w:lang w:val="en-US"/>
        </w:rPr>
        <w:t>Kangilaski M. RADIATION EFFECTS IN STRUCTURAL MATERIALS //Reactor Mater. 13: 124-31 (1970). – 1970.</w:t>
      </w:r>
    </w:p>
    <w:p w14:paraId="61463057" w14:textId="58263FAF"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3.</w:t>
      </w:r>
      <w:r w:rsidRPr="000D4633">
        <w:rPr>
          <w:noProof/>
          <w:lang w:val="en-US"/>
        </w:rPr>
        <w:tab/>
      </w:r>
      <w:r w:rsidR="00C909BC" w:rsidRPr="000D4633">
        <w:rPr>
          <w:noProof/>
          <w:lang w:val="en-US"/>
        </w:rPr>
        <w:t>Garner F. A. 4.02 Radiation damage in austenitic steels //Comprehensive nuclear materials. – 2012. – Т. 4. – С. 33-95.</w:t>
      </w:r>
    </w:p>
    <w:p w14:paraId="5CB96BF2" w14:textId="2DA892F4"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24.</w:t>
      </w:r>
      <w:r w:rsidRPr="000D4633">
        <w:rPr>
          <w:noProof/>
        </w:rPr>
        <w:tab/>
        <w:t>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w:t>
      </w:r>
      <w:r w:rsidR="00C909BC" w:rsidRPr="000D4633">
        <w:rPr>
          <w:noProof/>
        </w:rPr>
        <w:t xml:space="preserve"> </w:t>
      </w:r>
      <w:r w:rsidR="00C909BC" w:rsidRPr="000D4633">
        <w:rPr>
          <w:noProof/>
          <w:lang w:val="en-US"/>
        </w:rPr>
        <w:t>2</w:t>
      </w:r>
      <w:r w:rsidRPr="000D4633">
        <w:rPr>
          <w:noProof/>
          <w:lang w:val="en-US"/>
        </w:rPr>
        <w:t>07</w:t>
      </w:r>
      <w:r w:rsidR="004358D7" w:rsidRPr="004358D7">
        <w:rPr>
          <w:noProof/>
          <w:lang w:val="en-US"/>
        </w:rPr>
        <w:t xml:space="preserve"> </w:t>
      </w:r>
      <w:r w:rsidR="004358D7">
        <w:rPr>
          <w:noProof/>
        </w:rPr>
        <w:t>с</w:t>
      </w:r>
      <w:r w:rsidR="00C909BC" w:rsidRPr="000D4633">
        <w:rPr>
          <w:noProof/>
          <w:lang w:val="en-US"/>
        </w:rPr>
        <w:t>.</w:t>
      </w:r>
    </w:p>
    <w:p w14:paraId="506F03CC" w14:textId="40541AE2"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5.</w:t>
      </w:r>
      <w:r w:rsidRPr="000D4633">
        <w:rPr>
          <w:noProof/>
          <w:lang w:val="en-US"/>
        </w:rPr>
        <w:tab/>
      </w:r>
      <w:r w:rsidR="00C909BC" w:rsidRPr="000D4633">
        <w:rPr>
          <w:noProof/>
          <w:lang w:val="en-US"/>
        </w:rPr>
        <w:t>Allen T. R. High dose radiation effects in steels //Radiation Effects in Solids. – Springer, Dordrecht, 2007. –</w:t>
      </w:r>
      <w:r w:rsidR="004358D7" w:rsidRPr="004358D7">
        <w:rPr>
          <w:noProof/>
          <w:lang w:val="en-US"/>
        </w:rPr>
        <w:t xml:space="preserve"> </w:t>
      </w:r>
      <w:r w:rsidR="00C909BC" w:rsidRPr="000D4633">
        <w:rPr>
          <w:noProof/>
          <w:lang w:val="en-US"/>
        </w:rPr>
        <w:t>99-121</w:t>
      </w:r>
      <w:r w:rsidR="004358D7" w:rsidRPr="004358D7">
        <w:rPr>
          <w:noProof/>
          <w:lang w:val="en-US"/>
        </w:rPr>
        <w:t xml:space="preserve"> </w:t>
      </w:r>
      <w:r w:rsidR="004358D7">
        <w:rPr>
          <w:noProof/>
        </w:rPr>
        <w:t>с</w:t>
      </w:r>
      <w:r w:rsidR="00C909BC" w:rsidRPr="000D4633">
        <w:rPr>
          <w:noProof/>
          <w:lang w:val="en-US"/>
        </w:rPr>
        <w:t>.</w:t>
      </w:r>
    </w:p>
    <w:p w14:paraId="4DF17DA1" w14:textId="04B6B800" w:rsidR="00E774EC" w:rsidRPr="000D4633" w:rsidRDefault="00E774EC" w:rsidP="000D4633">
      <w:pPr>
        <w:widowControl w:val="0"/>
        <w:autoSpaceDE w:val="0"/>
        <w:autoSpaceDN w:val="0"/>
        <w:adjustRightInd w:val="0"/>
        <w:spacing w:line="240" w:lineRule="auto"/>
        <w:ind w:left="640" w:hanging="640"/>
        <w:rPr>
          <w:noProof/>
        </w:rPr>
      </w:pPr>
      <w:r w:rsidRPr="000D4633">
        <w:rPr>
          <w:noProof/>
        </w:rPr>
        <w:t>26.</w:t>
      </w:r>
      <w:r w:rsidRPr="000D4633">
        <w:rPr>
          <w:noProof/>
        </w:rPr>
        <w:tab/>
      </w:r>
      <w:r w:rsidR="00C909BC" w:rsidRPr="000D4633">
        <w:rPr>
          <w:noProof/>
        </w:rPr>
        <w:t>Звягин В. Б.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 дис. – ГОУВПО" Санкт-Петербургский государственный политехнический университет", 2009.</w:t>
      </w:r>
    </w:p>
    <w:p w14:paraId="446D5F22" w14:textId="3C025DFA"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7.</w:t>
      </w:r>
      <w:r w:rsidRPr="000D4633">
        <w:rPr>
          <w:noProof/>
          <w:lang w:val="en-US"/>
        </w:rPr>
        <w:tab/>
      </w:r>
      <w:r w:rsidR="00C909BC" w:rsidRPr="000D4633">
        <w:rPr>
          <w:noProof/>
          <w:lang w:val="en-US"/>
        </w:rPr>
        <w:t>Tougou K. et al. Fundamentals of Radiation Materials Science, Metals and Alloys Fundamentals of Radiation Materials Science, Metals and Alloys 606, 2007 //Materials transactions. – 2013. – Т. 54. – №. 7. – С. 1095-1101.</w:t>
      </w:r>
    </w:p>
    <w:p w14:paraId="32E7666E" w14:textId="6FE7C0AB"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8.</w:t>
      </w:r>
      <w:r w:rsidRPr="000D4633">
        <w:rPr>
          <w:noProof/>
          <w:lang w:val="en-US"/>
        </w:rPr>
        <w:tab/>
      </w:r>
      <w:r w:rsidR="00C909BC" w:rsidRPr="000D4633">
        <w:rPr>
          <w:noProof/>
          <w:lang w:val="en-US"/>
        </w:rPr>
        <w:t>Neustroev V. S., Shamardin V. K. Irradiation creep of austenitic steels irradiated up to high fluence in the BOR-60 reactor. – 1998. – №. IAEA-TECDOC –</w:t>
      </w:r>
      <w:r w:rsidR="000D4633" w:rsidRPr="004358D7">
        <w:rPr>
          <w:noProof/>
          <w:lang w:val="en-US"/>
        </w:rPr>
        <w:t xml:space="preserve"> </w:t>
      </w:r>
      <w:r w:rsidR="00C909BC" w:rsidRPr="000D4633">
        <w:rPr>
          <w:noProof/>
          <w:lang w:val="en-US"/>
        </w:rPr>
        <w:t>1039</w:t>
      </w:r>
      <w:r w:rsidR="004358D7">
        <w:rPr>
          <w:noProof/>
        </w:rPr>
        <w:t xml:space="preserve"> с</w:t>
      </w:r>
      <w:r w:rsidRPr="000D4633">
        <w:rPr>
          <w:noProof/>
          <w:lang w:val="en-US"/>
        </w:rPr>
        <w:t>.</w:t>
      </w:r>
    </w:p>
    <w:p w14:paraId="725163F2" w14:textId="698C5DB3" w:rsidR="00E774EC" w:rsidRPr="004358D7" w:rsidRDefault="00E774EC" w:rsidP="000D4633">
      <w:pPr>
        <w:widowControl w:val="0"/>
        <w:autoSpaceDE w:val="0"/>
        <w:autoSpaceDN w:val="0"/>
        <w:adjustRightInd w:val="0"/>
        <w:spacing w:line="240" w:lineRule="auto"/>
        <w:ind w:left="640" w:hanging="640"/>
        <w:rPr>
          <w:noProof/>
        </w:rPr>
      </w:pPr>
      <w:r w:rsidRPr="000D4633">
        <w:rPr>
          <w:noProof/>
          <w:lang w:val="en-US"/>
        </w:rPr>
        <w:t>29.</w:t>
      </w:r>
      <w:r w:rsidRPr="000D4633">
        <w:rPr>
          <w:noProof/>
          <w:lang w:val="en-US"/>
        </w:rPr>
        <w:tab/>
      </w:r>
      <w:r w:rsidR="00C909BC" w:rsidRPr="000D4633">
        <w:rPr>
          <w:noProof/>
          <w:lang w:val="en-US"/>
        </w:rPr>
        <w:t xml:space="preserve">Terachi T. et al. Corrosion behavior of stainless steels in simulated PWR primary water—effect of chromium content in alloys and dissolved hydrogen //Journal of nuclear science and technology. – 2008. – Т. 45. – №. </w:t>
      </w:r>
      <w:r w:rsidR="00C909BC" w:rsidRPr="004358D7">
        <w:rPr>
          <w:noProof/>
        </w:rPr>
        <w:t>10. – С. 975-984.</w:t>
      </w:r>
    </w:p>
    <w:p w14:paraId="377440E3" w14:textId="12AF3C3B" w:rsidR="00E774EC" w:rsidRPr="000D4633" w:rsidRDefault="00E774EC" w:rsidP="000D4633">
      <w:pPr>
        <w:widowControl w:val="0"/>
        <w:autoSpaceDE w:val="0"/>
        <w:autoSpaceDN w:val="0"/>
        <w:adjustRightInd w:val="0"/>
        <w:spacing w:line="240" w:lineRule="auto"/>
        <w:ind w:left="640" w:hanging="640"/>
        <w:rPr>
          <w:noProof/>
        </w:rPr>
      </w:pPr>
      <w:r w:rsidRPr="000D4633">
        <w:rPr>
          <w:noProof/>
        </w:rPr>
        <w:t>30.</w:t>
      </w:r>
      <w:r w:rsidRPr="000D4633">
        <w:rPr>
          <w:noProof/>
        </w:rPr>
        <w:tab/>
      </w:r>
      <w:r w:rsidR="00C909BC" w:rsidRPr="000D4633">
        <w:rPr>
          <w:noProof/>
        </w:rPr>
        <w:t>Самарин А. Н. Замена никеля азотом в жароупорной стали //Известия АН СССР. ОТН. – 1944. – №. 1-2.</w:t>
      </w:r>
    </w:p>
    <w:p w14:paraId="01EA159E" w14:textId="7C685970" w:rsidR="00E774EC" w:rsidRPr="000D4633" w:rsidRDefault="00E774EC" w:rsidP="000D4633">
      <w:pPr>
        <w:widowControl w:val="0"/>
        <w:autoSpaceDE w:val="0"/>
        <w:autoSpaceDN w:val="0"/>
        <w:adjustRightInd w:val="0"/>
        <w:spacing w:line="240" w:lineRule="auto"/>
        <w:ind w:left="640" w:hanging="640"/>
        <w:rPr>
          <w:noProof/>
        </w:rPr>
      </w:pPr>
      <w:r w:rsidRPr="000D4633">
        <w:rPr>
          <w:noProof/>
        </w:rPr>
        <w:t>31.</w:t>
      </w:r>
      <w:r w:rsidRPr="000D4633">
        <w:rPr>
          <w:noProof/>
        </w:rPr>
        <w:tab/>
        <w:t>Идельчик Б. защита от коррозии компрессорных машин. Ленинград, 1984.</w:t>
      </w:r>
      <w:r w:rsidR="00C909BC" w:rsidRPr="000D4633">
        <w:rPr>
          <w:noProof/>
        </w:rPr>
        <w:t xml:space="preserve"> </w:t>
      </w:r>
      <w:r w:rsidR="004358D7" w:rsidRPr="000D4633">
        <w:rPr>
          <w:noProof/>
          <w:lang w:val="en-US"/>
        </w:rPr>
        <w:t>–</w:t>
      </w:r>
      <w:r w:rsidR="004358D7">
        <w:rPr>
          <w:noProof/>
        </w:rPr>
        <w:t xml:space="preserve"> </w:t>
      </w:r>
      <w:r w:rsidRPr="000D4633">
        <w:rPr>
          <w:noProof/>
        </w:rPr>
        <w:t>119</w:t>
      </w:r>
      <w:r w:rsidR="004358D7">
        <w:rPr>
          <w:noProof/>
        </w:rPr>
        <w:t xml:space="preserve"> с</w:t>
      </w:r>
      <w:r w:rsidR="00C909BC" w:rsidRPr="000D4633">
        <w:rPr>
          <w:noProof/>
        </w:rPr>
        <w:t>.</w:t>
      </w:r>
    </w:p>
    <w:p w14:paraId="0C4BF703" w14:textId="0CE65C1C" w:rsidR="00E774EC" w:rsidRPr="000D4633" w:rsidRDefault="00E774EC" w:rsidP="000D4633">
      <w:pPr>
        <w:widowControl w:val="0"/>
        <w:autoSpaceDE w:val="0"/>
        <w:autoSpaceDN w:val="0"/>
        <w:adjustRightInd w:val="0"/>
        <w:spacing w:line="240" w:lineRule="auto"/>
        <w:ind w:left="640" w:hanging="640"/>
        <w:rPr>
          <w:noProof/>
        </w:rPr>
      </w:pPr>
      <w:r w:rsidRPr="000D4633">
        <w:rPr>
          <w:noProof/>
        </w:rPr>
        <w:t>32.</w:t>
      </w:r>
      <w:r w:rsidRPr="000D4633">
        <w:rPr>
          <w:noProof/>
        </w:rPr>
        <w:tab/>
      </w:r>
      <w:r w:rsidR="00C909BC" w:rsidRPr="000D4633">
        <w:rPr>
          <w:noProof/>
        </w:rPr>
        <w:t xml:space="preserve">Меськин </w:t>
      </w:r>
      <w:r w:rsidRPr="000D4633">
        <w:rPr>
          <w:noProof/>
        </w:rPr>
        <w:t xml:space="preserve">В.С. Основы легирования стали // М.: Металлургиздат,. 1959. </w:t>
      </w:r>
      <w:r w:rsidR="004358D7" w:rsidRPr="000D4633">
        <w:rPr>
          <w:noProof/>
          <w:lang w:val="en-US"/>
        </w:rPr>
        <w:t>–</w:t>
      </w:r>
      <w:r w:rsidR="004358D7">
        <w:rPr>
          <w:noProof/>
        </w:rPr>
        <w:t xml:space="preserve"> </w:t>
      </w:r>
      <w:r w:rsidRPr="000D4633">
        <w:rPr>
          <w:noProof/>
        </w:rPr>
        <w:t>690</w:t>
      </w:r>
      <w:r w:rsidR="004358D7">
        <w:rPr>
          <w:noProof/>
        </w:rPr>
        <w:t xml:space="preserve"> с</w:t>
      </w:r>
      <w:r w:rsidRPr="000D4633">
        <w:rPr>
          <w:noProof/>
        </w:rPr>
        <w:t>.</w:t>
      </w:r>
    </w:p>
    <w:p w14:paraId="594FF2CD" w14:textId="3E74803F"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33.</w:t>
      </w:r>
      <w:r w:rsidRPr="000D4633">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0D4633">
        <w:rPr>
          <w:noProof/>
          <w:lang w:val="en-US"/>
        </w:rPr>
        <w:t xml:space="preserve">2013. </w:t>
      </w:r>
      <w:r w:rsidR="004358D7" w:rsidRPr="000D4633">
        <w:rPr>
          <w:noProof/>
          <w:lang w:val="en-US"/>
        </w:rPr>
        <w:t>–</w:t>
      </w:r>
      <w:r w:rsidR="004358D7">
        <w:rPr>
          <w:noProof/>
        </w:rPr>
        <w:t xml:space="preserve"> </w:t>
      </w:r>
      <w:r w:rsidRPr="000D4633">
        <w:rPr>
          <w:noProof/>
          <w:lang w:val="en-US"/>
        </w:rPr>
        <w:t>320</w:t>
      </w:r>
      <w:r w:rsidR="004358D7">
        <w:rPr>
          <w:noProof/>
        </w:rPr>
        <w:t xml:space="preserve"> с</w:t>
      </w:r>
      <w:r w:rsidRPr="000D4633">
        <w:rPr>
          <w:noProof/>
          <w:lang w:val="en-US"/>
        </w:rPr>
        <w:t>.</w:t>
      </w:r>
    </w:p>
    <w:p w14:paraId="6B228298" w14:textId="6128D8FC"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34.</w:t>
      </w:r>
      <w:r w:rsidRPr="000D4633">
        <w:rPr>
          <w:noProof/>
          <w:lang w:val="en-US"/>
        </w:rPr>
        <w:tab/>
      </w:r>
      <w:r w:rsidR="00C909BC" w:rsidRPr="000D4633">
        <w:rPr>
          <w:noProof/>
          <w:lang w:val="en-US"/>
        </w:rPr>
        <w:t xml:space="preserve">Shinoda T. et al. Effects of some carbide stabilizing elements on creep-rupture strength and microstructural changes of 18-10 austenitic steel //Metallurgical Transactions. – 1973. – Т. 4. – №. </w:t>
      </w:r>
      <w:r w:rsidR="00C909BC" w:rsidRPr="000D4633">
        <w:rPr>
          <w:noProof/>
        </w:rPr>
        <w:t>5. – С. 1213-1222.</w:t>
      </w:r>
    </w:p>
    <w:p w14:paraId="25F8F3DC" w14:textId="335EA590" w:rsidR="00E774EC" w:rsidRPr="000D4633" w:rsidRDefault="00E774EC" w:rsidP="000D4633">
      <w:pPr>
        <w:widowControl w:val="0"/>
        <w:autoSpaceDE w:val="0"/>
        <w:autoSpaceDN w:val="0"/>
        <w:adjustRightInd w:val="0"/>
        <w:spacing w:line="240" w:lineRule="auto"/>
        <w:ind w:left="640" w:hanging="640"/>
        <w:rPr>
          <w:noProof/>
        </w:rPr>
      </w:pPr>
      <w:r w:rsidRPr="000D4633">
        <w:rPr>
          <w:noProof/>
        </w:rPr>
        <w:t>35.</w:t>
      </w:r>
      <w:r w:rsidRPr="000D4633">
        <w:rPr>
          <w:noProof/>
        </w:rPr>
        <w:tab/>
      </w:r>
      <w:r w:rsidR="00C909BC" w:rsidRPr="000D4633">
        <w:rPr>
          <w:noProof/>
        </w:rPr>
        <w:t>Рыбасенко И.</w:t>
      </w:r>
      <w:r w:rsidR="008403F7" w:rsidRPr="000D4633">
        <w:rPr>
          <w:noProof/>
        </w:rPr>
        <w:t xml:space="preserve"> </w:t>
      </w:r>
      <w:r w:rsidR="00C909BC" w:rsidRPr="000D4633">
        <w:rPr>
          <w:noProof/>
        </w:rPr>
        <w:t>Д.</w:t>
      </w:r>
      <w:r w:rsidR="008403F7" w:rsidRPr="000D4633">
        <w:rPr>
          <w:noProof/>
        </w:rPr>
        <w:t xml:space="preserve"> и др.</w:t>
      </w:r>
      <w:r w:rsidR="00C909BC" w:rsidRPr="000D4633">
        <w:rPr>
          <w:noProof/>
        </w:rPr>
        <w:t>. Технология изготовления химической аппаратуры из нержавеющей стали. – 1951</w:t>
      </w:r>
      <w:r w:rsidR="008403F7" w:rsidRPr="000D4633">
        <w:rPr>
          <w:noProof/>
        </w:rPr>
        <w:t xml:space="preserve"> – 148</w:t>
      </w:r>
      <w:r w:rsidR="004358D7">
        <w:rPr>
          <w:noProof/>
        </w:rPr>
        <w:t xml:space="preserve"> с</w:t>
      </w:r>
      <w:r w:rsidR="00C909BC" w:rsidRPr="000D4633">
        <w:rPr>
          <w:noProof/>
        </w:rPr>
        <w:t>.</w:t>
      </w:r>
    </w:p>
    <w:p w14:paraId="5AB01576" w14:textId="36C879B2"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36.</w:t>
      </w:r>
      <w:r w:rsidRPr="000D4633">
        <w:rPr>
          <w:noProof/>
        </w:rPr>
        <w:tab/>
      </w:r>
      <w:r w:rsidR="008403F7" w:rsidRPr="000D4633">
        <w:rPr>
          <w:noProof/>
        </w:rPr>
        <w:t>Справочник рабочего-сварщика. Под ред. В.В. Степанова В.В. Гос. научно-техническое издательство машиностроительной литературы. Москва</w:t>
      </w:r>
      <w:r w:rsidR="008403F7" w:rsidRPr="000D4633">
        <w:rPr>
          <w:noProof/>
          <w:lang w:val="en-US"/>
        </w:rPr>
        <w:t>-</w:t>
      </w:r>
      <w:r w:rsidR="008403F7" w:rsidRPr="000D4633">
        <w:rPr>
          <w:noProof/>
        </w:rPr>
        <w:t>Свердловск</w:t>
      </w:r>
      <w:r w:rsidR="008403F7" w:rsidRPr="000D4633">
        <w:rPr>
          <w:noProof/>
          <w:lang w:val="en-US"/>
        </w:rPr>
        <w:t>, 1961. – 640</w:t>
      </w:r>
      <w:r w:rsidR="004358D7">
        <w:rPr>
          <w:noProof/>
        </w:rPr>
        <w:t xml:space="preserve"> с</w:t>
      </w:r>
      <w:r w:rsidR="008403F7" w:rsidRPr="000D4633">
        <w:rPr>
          <w:noProof/>
          <w:lang w:val="en-US"/>
        </w:rPr>
        <w:t>.</w:t>
      </w:r>
    </w:p>
    <w:p w14:paraId="30344834" w14:textId="7312AD41"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37.</w:t>
      </w:r>
      <w:r w:rsidRPr="000D4633">
        <w:rPr>
          <w:noProof/>
          <w:lang w:val="en-US"/>
        </w:rPr>
        <w:tab/>
      </w:r>
      <w:r w:rsidR="008403F7" w:rsidRPr="000D4633">
        <w:rPr>
          <w:noProof/>
          <w:lang w:val="en-US"/>
        </w:rPr>
        <w:t xml:space="preserve">King A. et al. Observations of intergranular stress corrosion cracking in a grain-mapped polycrystal //Science. – 2008. – </w:t>
      </w:r>
      <w:r w:rsidR="008403F7" w:rsidRPr="000D4633">
        <w:rPr>
          <w:noProof/>
        </w:rPr>
        <w:t>Т</w:t>
      </w:r>
      <w:r w:rsidR="008403F7" w:rsidRPr="000D4633">
        <w:rPr>
          <w:noProof/>
          <w:lang w:val="en-US"/>
        </w:rPr>
        <w:t xml:space="preserve">. 321. – №. 5887. – </w:t>
      </w:r>
      <w:r w:rsidR="008403F7" w:rsidRPr="000D4633">
        <w:rPr>
          <w:noProof/>
        </w:rPr>
        <w:t>С</w:t>
      </w:r>
      <w:r w:rsidR="008403F7" w:rsidRPr="000D4633">
        <w:rPr>
          <w:noProof/>
          <w:lang w:val="en-US"/>
        </w:rPr>
        <w:t>. 382-385</w:t>
      </w:r>
      <w:r w:rsidRPr="000D4633">
        <w:rPr>
          <w:noProof/>
          <w:lang w:val="en-US"/>
        </w:rPr>
        <w:t>.</w:t>
      </w:r>
    </w:p>
    <w:p w14:paraId="60C2C1CA" w14:textId="4E8BFFA8"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38.</w:t>
      </w:r>
      <w:r w:rsidRPr="000D4633">
        <w:rPr>
          <w:noProof/>
          <w:lang w:val="en-US"/>
        </w:rPr>
        <w:tab/>
      </w:r>
      <w:r w:rsidR="008403F7" w:rsidRPr="000D4633">
        <w:rPr>
          <w:noProof/>
          <w:lang w:val="en-US"/>
        </w:rPr>
        <w:t>Chung H. M. et al. Irradiation-assisted stress corrosion cracking of model austenitic stainless steel. – Argonne National Lab., IL (US), 1999. – №. ANL</w:t>
      </w:r>
      <w:r w:rsidR="008403F7" w:rsidRPr="000D4633">
        <w:rPr>
          <w:noProof/>
        </w:rPr>
        <w:t>/</w:t>
      </w:r>
      <w:r w:rsidR="008403F7" w:rsidRPr="000D4633">
        <w:rPr>
          <w:noProof/>
          <w:lang w:val="en-US"/>
        </w:rPr>
        <w:t>ET</w:t>
      </w:r>
      <w:r w:rsidR="008403F7" w:rsidRPr="000D4633">
        <w:rPr>
          <w:noProof/>
        </w:rPr>
        <w:t>/</w:t>
      </w:r>
      <w:r w:rsidR="008403F7" w:rsidRPr="000D4633">
        <w:rPr>
          <w:noProof/>
          <w:lang w:val="en-US"/>
        </w:rPr>
        <w:t>CP</w:t>
      </w:r>
      <w:r w:rsidR="008403F7" w:rsidRPr="000D4633">
        <w:rPr>
          <w:noProof/>
        </w:rPr>
        <w:t>-98090</w:t>
      </w:r>
      <w:r w:rsidRPr="000D4633">
        <w:rPr>
          <w:noProof/>
        </w:rPr>
        <w:t>.</w:t>
      </w:r>
    </w:p>
    <w:p w14:paraId="2A91467D" w14:textId="21A9A315" w:rsidR="00E774EC" w:rsidRPr="000D4633" w:rsidRDefault="00E774EC" w:rsidP="000D4633">
      <w:pPr>
        <w:widowControl w:val="0"/>
        <w:autoSpaceDE w:val="0"/>
        <w:autoSpaceDN w:val="0"/>
        <w:adjustRightInd w:val="0"/>
        <w:spacing w:line="240" w:lineRule="auto"/>
        <w:ind w:left="640" w:hanging="640"/>
        <w:rPr>
          <w:noProof/>
        </w:rPr>
      </w:pPr>
      <w:r w:rsidRPr="000D4633">
        <w:rPr>
          <w:noProof/>
        </w:rPr>
        <w:t>39.</w:t>
      </w:r>
      <w:r w:rsidRPr="000D4633">
        <w:rPr>
          <w:noProof/>
        </w:rPr>
        <w:tab/>
      </w:r>
      <w:r w:rsidR="008403F7" w:rsidRPr="000D4633">
        <w:rPr>
          <w:noProof/>
        </w:rPr>
        <w:t xml:space="preserve">Клинов И. Я. Коррозия химической аппаратуры и коррозионностойкие материалы : учебное пособие для вузов / И. Я. Клинов. - Москва: Машиностроение, 1967. –  </w:t>
      </w:r>
      <w:r w:rsidRPr="000D4633">
        <w:rPr>
          <w:noProof/>
        </w:rPr>
        <w:t>468</w:t>
      </w:r>
      <w:r w:rsidR="004358D7">
        <w:rPr>
          <w:noProof/>
        </w:rPr>
        <w:t xml:space="preserve"> с</w:t>
      </w:r>
      <w:r w:rsidR="008403F7" w:rsidRPr="000D4633">
        <w:rPr>
          <w:noProof/>
        </w:rPr>
        <w:t>.</w:t>
      </w:r>
    </w:p>
    <w:p w14:paraId="2249F6AA" w14:textId="603BB3D1" w:rsidR="00E774EC" w:rsidRPr="000D4633" w:rsidRDefault="00E774EC" w:rsidP="000D4633">
      <w:pPr>
        <w:widowControl w:val="0"/>
        <w:autoSpaceDE w:val="0"/>
        <w:autoSpaceDN w:val="0"/>
        <w:adjustRightInd w:val="0"/>
        <w:spacing w:line="240" w:lineRule="auto"/>
        <w:ind w:left="640" w:hanging="640"/>
        <w:rPr>
          <w:noProof/>
        </w:rPr>
      </w:pPr>
      <w:r w:rsidRPr="000D4633">
        <w:rPr>
          <w:noProof/>
        </w:rPr>
        <w:t>40.</w:t>
      </w:r>
      <w:r w:rsidRPr="000D4633">
        <w:rPr>
          <w:noProof/>
        </w:rPr>
        <w:tab/>
        <w:t>ГОСТ 5632-2014 Нержавеющие стали и сплавы коррозионностойкие, жаростойкие и жаропрочные. Марки (с Изменением N 1). 2015.</w:t>
      </w:r>
    </w:p>
    <w:p w14:paraId="0A8895A7" w14:textId="77777777" w:rsidR="00E774EC" w:rsidRPr="000D4633" w:rsidRDefault="00E774EC" w:rsidP="000D4633">
      <w:pPr>
        <w:widowControl w:val="0"/>
        <w:autoSpaceDE w:val="0"/>
        <w:autoSpaceDN w:val="0"/>
        <w:adjustRightInd w:val="0"/>
        <w:spacing w:line="240" w:lineRule="auto"/>
        <w:ind w:left="640" w:hanging="640"/>
        <w:rPr>
          <w:noProof/>
        </w:rPr>
      </w:pPr>
      <w:r w:rsidRPr="000D4633">
        <w:rPr>
          <w:noProof/>
        </w:rPr>
        <w:lastRenderedPageBreak/>
        <w:t>41.</w:t>
      </w:r>
      <w:r w:rsidRPr="000D4633">
        <w:rPr>
          <w:noProof/>
        </w:rPr>
        <w:tab/>
        <w:t>Механические свойства стали 12Х18Н10Т [Electronic resource]. URL: http://www.lasmet.ru/steel/mark.php?s=15.</w:t>
      </w:r>
    </w:p>
    <w:p w14:paraId="34E1DC7E" w14:textId="4013184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2.</w:t>
      </w:r>
      <w:r w:rsidRPr="000D4633">
        <w:rPr>
          <w:noProof/>
        </w:rPr>
        <w:tab/>
        <w:t xml:space="preserve">Стали И.П. Максимкин О.П., Тиванова О.В. ВЛИЯНИЕ НЕЙТРОННОГО ОБЛУЧЕНИЯ НА ТЕМПЕРАТУРНО-СКОРОСТНЫЕ ИЗМЕНЕНИЯ ХАРАКТЕРИСТИК ПРОЧНОСТИ. 2003. № 83. </w:t>
      </w:r>
      <w:r w:rsidR="008403F7" w:rsidRPr="000D4633">
        <w:rPr>
          <w:noProof/>
        </w:rPr>
        <w:t>С</w:t>
      </w:r>
      <w:r w:rsidRPr="000D4633">
        <w:rPr>
          <w:noProof/>
        </w:rPr>
        <w:t>. 35–45.</w:t>
      </w:r>
    </w:p>
    <w:p w14:paraId="57D4A9C9" w14:textId="77777777" w:rsidR="00E774EC" w:rsidRPr="000D4633" w:rsidRDefault="00E774EC" w:rsidP="000D4633">
      <w:pPr>
        <w:widowControl w:val="0"/>
        <w:autoSpaceDE w:val="0"/>
        <w:autoSpaceDN w:val="0"/>
        <w:adjustRightInd w:val="0"/>
        <w:spacing w:line="240" w:lineRule="auto"/>
        <w:ind w:left="640" w:hanging="640"/>
        <w:rPr>
          <w:noProof/>
        </w:rPr>
      </w:pPr>
      <w:r w:rsidRPr="000D4633">
        <w:rPr>
          <w:noProof/>
        </w:rPr>
        <w:t>43.</w:t>
      </w:r>
      <w:r w:rsidRPr="000D4633">
        <w:rPr>
          <w:noProof/>
        </w:rPr>
        <w:tab/>
        <w:t>ГОСТ 5949-75 Сталь сортовая и калиброванная коррозионно-стойкая, жаростойкая и жаропрочная.</w:t>
      </w:r>
    </w:p>
    <w:p w14:paraId="14825FF6" w14:textId="101154C0" w:rsidR="00E774EC" w:rsidRPr="000D4633" w:rsidRDefault="00E774EC" w:rsidP="000D4633">
      <w:pPr>
        <w:widowControl w:val="0"/>
        <w:autoSpaceDE w:val="0"/>
        <w:autoSpaceDN w:val="0"/>
        <w:adjustRightInd w:val="0"/>
        <w:spacing w:line="240" w:lineRule="auto"/>
        <w:ind w:left="640" w:hanging="640"/>
        <w:rPr>
          <w:noProof/>
        </w:rPr>
      </w:pPr>
      <w:r w:rsidRPr="000D4633">
        <w:rPr>
          <w:noProof/>
        </w:rPr>
        <w:t>44.</w:t>
      </w:r>
      <w:r w:rsidRPr="000D4633">
        <w:rPr>
          <w:noProof/>
        </w:rPr>
        <w:tab/>
      </w:r>
      <w:r w:rsidR="008403F7" w:rsidRPr="000D4633">
        <w:rPr>
          <w:color w:val="222222"/>
          <w:shd w:val="clear" w:color="auto" w:fill="FFFFFF"/>
        </w:rPr>
        <w:t>Иванова В. С., Гордиенко Л. К. Новые пути повышения прочности металлов. – Наука, 1964,</w:t>
      </w:r>
      <w:r w:rsidR="004358D7">
        <w:rPr>
          <w:color w:val="222222"/>
          <w:shd w:val="clear" w:color="auto" w:fill="FFFFFF"/>
        </w:rPr>
        <w:t xml:space="preserve"> </w:t>
      </w:r>
      <w:r w:rsidR="004358D7" w:rsidRPr="004358D7">
        <w:rPr>
          <w:noProof/>
        </w:rPr>
        <w:t>–</w:t>
      </w:r>
      <w:r w:rsidRPr="000D4633">
        <w:rPr>
          <w:noProof/>
        </w:rPr>
        <w:t>118</w:t>
      </w:r>
      <w:r w:rsidR="004358D7">
        <w:rPr>
          <w:noProof/>
        </w:rPr>
        <w:t xml:space="preserve"> с</w:t>
      </w:r>
      <w:r w:rsidRPr="000D4633">
        <w:rPr>
          <w:noProof/>
        </w:rPr>
        <w:t>.</w:t>
      </w:r>
    </w:p>
    <w:p w14:paraId="68A80EF8" w14:textId="3F604F6D" w:rsidR="00E774EC" w:rsidRPr="000D4633" w:rsidRDefault="00E774EC" w:rsidP="000D4633">
      <w:pPr>
        <w:widowControl w:val="0"/>
        <w:autoSpaceDE w:val="0"/>
        <w:autoSpaceDN w:val="0"/>
        <w:adjustRightInd w:val="0"/>
        <w:spacing w:line="240" w:lineRule="auto"/>
        <w:ind w:left="640" w:hanging="640"/>
        <w:rPr>
          <w:noProof/>
        </w:rPr>
      </w:pPr>
      <w:r w:rsidRPr="000D4633">
        <w:rPr>
          <w:noProof/>
        </w:rPr>
        <w:t>45.</w:t>
      </w:r>
      <w:r w:rsidRPr="000D4633">
        <w:rPr>
          <w:noProof/>
        </w:rPr>
        <w:tab/>
      </w:r>
      <w:r w:rsidR="008403F7" w:rsidRPr="000D4633">
        <w:rPr>
          <w:noProof/>
        </w:rPr>
        <w:t>Разуваев Е. И., Капитаненко Д. В. Влияние термомеханической обработки на структуру и свойства аустенитных сталей //Труды ВИАМ. – 2013. – №. 5.</w:t>
      </w:r>
    </w:p>
    <w:p w14:paraId="12533F8D" w14:textId="576F2C8B" w:rsidR="00E774EC" w:rsidRPr="000D4633" w:rsidRDefault="00E774EC" w:rsidP="000D4633">
      <w:pPr>
        <w:widowControl w:val="0"/>
        <w:autoSpaceDE w:val="0"/>
        <w:autoSpaceDN w:val="0"/>
        <w:adjustRightInd w:val="0"/>
        <w:spacing w:line="240" w:lineRule="auto"/>
        <w:ind w:left="640" w:hanging="640"/>
        <w:rPr>
          <w:noProof/>
        </w:rPr>
      </w:pPr>
      <w:r w:rsidRPr="000D4633">
        <w:rPr>
          <w:noProof/>
        </w:rPr>
        <w:t>46.</w:t>
      </w:r>
      <w:r w:rsidRPr="000D4633">
        <w:rPr>
          <w:noProof/>
        </w:rPr>
        <w:tab/>
      </w:r>
      <w:r w:rsidR="008403F7" w:rsidRPr="000D4633">
        <w:rPr>
          <w:color w:val="222222"/>
          <w:shd w:val="clear" w:color="auto" w:fill="FFFFFF"/>
        </w:rPr>
        <w:t>Викторов Н. А. Горячая пластичность стали 08Х18Н10Т //Металловедение и термическая обработка металлов. – 2011. – №. 6. – С. 8-9</w:t>
      </w:r>
      <w:r w:rsidRPr="000D4633">
        <w:rPr>
          <w:noProof/>
        </w:rPr>
        <w:t>.</w:t>
      </w:r>
    </w:p>
    <w:p w14:paraId="1EB9B694" w14:textId="5AB91B7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7.</w:t>
      </w:r>
      <w:r w:rsidRPr="000D4633">
        <w:rPr>
          <w:noProof/>
        </w:rPr>
        <w:tab/>
      </w:r>
      <w:r w:rsidR="000C0784" w:rsidRPr="000D4633">
        <w:rPr>
          <w:noProof/>
        </w:rPr>
        <w:t>Куницкая И. Н., Спектор Я. И., Ольшанецкий В. Е. Структурные и кинетические особенности динамической рекристаллизации легированного аустенита при многопроходной горячей деформации //Металловедение и термическая обработка металлов. – 2011. – №. 10. – С. 39-42.</w:t>
      </w:r>
    </w:p>
    <w:p w14:paraId="559E01A3" w14:textId="3765138A" w:rsidR="00E774EC" w:rsidRPr="000D4633" w:rsidRDefault="00E774EC" w:rsidP="000D4633">
      <w:pPr>
        <w:widowControl w:val="0"/>
        <w:autoSpaceDE w:val="0"/>
        <w:autoSpaceDN w:val="0"/>
        <w:adjustRightInd w:val="0"/>
        <w:spacing w:line="240" w:lineRule="auto"/>
        <w:ind w:left="640" w:hanging="640"/>
        <w:rPr>
          <w:noProof/>
        </w:rPr>
      </w:pPr>
      <w:r w:rsidRPr="000D4633">
        <w:rPr>
          <w:noProof/>
        </w:rPr>
        <w:t>48.</w:t>
      </w:r>
      <w:r w:rsidRPr="000D4633">
        <w:rPr>
          <w:noProof/>
        </w:rPr>
        <w:tab/>
      </w:r>
      <w:r w:rsidR="000C0784" w:rsidRPr="000D4633">
        <w:rPr>
          <w:color w:val="222222"/>
          <w:shd w:val="clear" w:color="auto" w:fill="FFFFFF"/>
        </w:rPr>
        <w:t>Литовченко И. Ю. и др. ЭВОЛЮЦИЯ СТРУКТУРНО-ФАЗОВЫХ СОСТОЯНИЙ ПРИ БОЛЬШИХ ПЛАСТИЧЕСКИХ ДЕФОРМАЦИЯХ АУСТЕНИТНОЙ СТАЛИ 17Cr 14Ni 2Mo //Физика металлов и металловедение. – 2011. – Т. 112. – №. 4. – С. 436-448.</w:t>
      </w:r>
      <w:r w:rsidRPr="000D4633">
        <w:rPr>
          <w:noProof/>
        </w:rPr>
        <w:t>.</w:t>
      </w:r>
    </w:p>
    <w:p w14:paraId="29B1BB0F" w14:textId="61DA2F3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9.</w:t>
      </w:r>
      <w:r w:rsidRPr="000D4633">
        <w:rPr>
          <w:noProof/>
        </w:rPr>
        <w:tab/>
      </w:r>
      <w:r w:rsidR="000C0784" w:rsidRPr="000D4633">
        <w:rPr>
          <w:color w:val="222222"/>
          <w:shd w:val="clear" w:color="auto" w:fill="FFFFFF"/>
        </w:rPr>
        <w:t>Фокин И. В., Гудим Ю. А. Структура потерь металла в процессе выплавки нержавеющей стали //Вестник Южно-Уральского государственного университета. Серия: Металлургия. – 2013. – Т. 13. – №. 2.</w:t>
      </w:r>
    </w:p>
    <w:p w14:paraId="2261F70F" w14:textId="0C55A5DB" w:rsidR="00E774EC" w:rsidRPr="000D4633" w:rsidRDefault="00E774EC" w:rsidP="000D4633">
      <w:pPr>
        <w:widowControl w:val="0"/>
        <w:autoSpaceDE w:val="0"/>
        <w:autoSpaceDN w:val="0"/>
        <w:adjustRightInd w:val="0"/>
        <w:spacing w:line="240" w:lineRule="auto"/>
        <w:ind w:left="640" w:hanging="640"/>
        <w:rPr>
          <w:noProof/>
        </w:rPr>
      </w:pPr>
      <w:r w:rsidRPr="000D4633">
        <w:rPr>
          <w:noProof/>
        </w:rPr>
        <w:t>50.</w:t>
      </w:r>
      <w:r w:rsidRPr="000D4633">
        <w:rPr>
          <w:noProof/>
        </w:rPr>
        <w:tab/>
      </w:r>
      <w:r w:rsidR="000C0784" w:rsidRPr="000D4633">
        <w:rPr>
          <w:noProof/>
        </w:rPr>
        <w:t xml:space="preserve">Явойский В. И. и др. Металлургия стали. — М.: Металлургия, 1983. </w:t>
      </w:r>
      <w:r w:rsidR="000C0784" w:rsidRPr="000D4633">
        <w:rPr>
          <w:color w:val="222222"/>
          <w:shd w:val="clear" w:color="auto" w:fill="FFFFFF"/>
        </w:rPr>
        <w:t xml:space="preserve">– </w:t>
      </w:r>
      <w:r w:rsidR="000C0784" w:rsidRPr="000D4633">
        <w:rPr>
          <w:noProof/>
        </w:rPr>
        <w:t>584</w:t>
      </w:r>
      <w:r w:rsidR="004358D7">
        <w:rPr>
          <w:noProof/>
        </w:rPr>
        <w:t xml:space="preserve"> с</w:t>
      </w:r>
      <w:r w:rsidRPr="000D4633">
        <w:rPr>
          <w:noProof/>
        </w:rPr>
        <w:t>.</w:t>
      </w:r>
    </w:p>
    <w:p w14:paraId="234FAE4D" w14:textId="1438B43F" w:rsidR="00E774EC" w:rsidRPr="000D4633" w:rsidRDefault="00E774EC" w:rsidP="000D4633">
      <w:pPr>
        <w:widowControl w:val="0"/>
        <w:autoSpaceDE w:val="0"/>
        <w:autoSpaceDN w:val="0"/>
        <w:adjustRightInd w:val="0"/>
        <w:spacing w:line="240" w:lineRule="auto"/>
        <w:ind w:left="640" w:hanging="640"/>
        <w:rPr>
          <w:noProof/>
        </w:rPr>
      </w:pPr>
      <w:r w:rsidRPr="000D4633">
        <w:rPr>
          <w:noProof/>
        </w:rPr>
        <w:t>51.</w:t>
      </w:r>
      <w:r w:rsidRPr="000D4633">
        <w:rPr>
          <w:noProof/>
        </w:rPr>
        <w:tab/>
      </w:r>
      <w:r w:rsidR="000C0784" w:rsidRPr="000D4633">
        <w:rPr>
          <w:color w:val="222222"/>
          <w:shd w:val="clear" w:color="auto" w:fill="FFFFFF"/>
        </w:rPr>
        <w:t>Бородулин Г. М., Мошкевич Е. И. Нержавеющая сталь. – Металлургия, 1973.</w:t>
      </w:r>
      <w:r w:rsidRPr="000D4633">
        <w:rPr>
          <w:noProof/>
        </w:rPr>
        <w:t xml:space="preserve"> </w:t>
      </w:r>
      <w:r w:rsidR="000C0784" w:rsidRPr="000D4633">
        <w:rPr>
          <w:color w:val="222222"/>
          <w:shd w:val="clear" w:color="auto" w:fill="FFFFFF"/>
        </w:rPr>
        <w:t>–</w:t>
      </w:r>
      <w:r w:rsidR="000C0784" w:rsidRPr="000D4633">
        <w:rPr>
          <w:noProof/>
        </w:rPr>
        <w:t xml:space="preserve"> </w:t>
      </w:r>
      <w:r w:rsidRPr="000D4633">
        <w:rPr>
          <w:noProof/>
        </w:rPr>
        <w:t>31</w:t>
      </w:r>
      <w:r w:rsidR="000C0784" w:rsidRPr="000D4633">
        <w:rPr>
          <w:noProof/>
        </w:rPr>
        <w:t>9</w:t>
      </w:r>
      <w:r w:rsidR="004358D7">
        <w:rPr>
          <w:noProof/>
        </w:rPr>
        <w:t xml:space="preserve"> с</w:t>
      </w:r>
      <w:r w:rsidRPr="000D4633">
        <w:rPr>
          <w:noProof/>
        </w:rPr>
        <w:t>.</w:t>
      </w:r>
    </w:p>
    <w:p w14:paraId="6EFF2668" w14:textId="575F3B23" w:rsidR="00E774EC" w:rsidRPr="000D4633" w:rsidRDefault="00E774EC" w:rsidP="000D4633">
      <w:pPr>
        <w:widowControl w:val="0"/>
        <w:autoSpaceDE w:val="0"/>
        <w:autoSpaceDN w:val="0"/>
        <w:adjustRightInd w:val="0"/>
        <w:spacing w:line="240" w:lineRule="auto"/>
        <w:ind w:left="640" w:hanging="640"/>
        <w:rPr>
          <w:noProof/>
        </w:rPr>
      </w:pPr>
      <w:r w:rsidRPr="000D4633">
        <w:rPr>
          <w:noProof/>
        </w:rPr>
        <w:t>52.</w:t>
      </w:r>
      <w:r w:rsidRPr="000D4633">
        <w:rPr>
          <w:noProof/>
        </w:rPr>
        <w:tab/>
        <w:t>Нечкин Ю.М. Непрерывная резка стали // Большая Российская энциклопедия.</w:t>
      </w:r>
    </w:p>
    <w:p w14:paraId="4D715A3E" w14:textId="0C9FA800" w:rsidR="00E774EC" w:rsidRPr="000D4633" w:rsidRDefault="00E774EC" w:rsidP="000D4633">
      <w:pPr>
        <w:spacing w:line="240" w:lineRule="auto"/>
        <w:ind w:firstLine="0"/>
        <w:rPr>
          <w:noProof/>
        </w:rPr>
      </w:pPr>
      <w:r w:rsidRPr="000D4633">
        <w:rPr>
          <w:noProof/>
        </w:rPr>
        <w:t>5</w:t>
      </w:r>
      <w:r w:rsidR="000C0784" w:rsidRPr="000D4633">
        <w:rPr>
          <w:noProof/>
        </w:rPr>
        <w:t>3</w:t>
      </w:r>
      <w:r w:rsidRPr="000D4633">
        <w:rPr>
          <w:noProof/>
        </w:rPr>
        <w:t>.</w:t>
      </w:r>
      <w:r w:rsidR="000C0784" w:rsidRPr="000D4633">
        <w:rPr>
          <w:noProof/>
        </w:rPr>
        <w:t xml:space="preserve">   </w:t>
      </w:r>
      <w:r w:rsidR="000C0784" w:rsidRPr="000D4633">
        <w:rPr>
          <w:noProof/>
        </w:rPr>
        <w:tab/>
        <w:t>СТП 26.260.484-2004 - Термическая обработка коррозионно-стойких сталей и сплавов на железоникелевой основе в химическом машиностроении- Москва: Издательство стандартов,</w:t>
      </w:r>
      <w:r w:rsidR="00C96BF4" w:rsidRPr="000D4633">
        <w:rPr>
          <w:noProof/>
        </w:rPr>
        <w:t xml:space="preserve"> </w:t>
      </w:r>
      <w:r w:rsidR="000C0784" w:rsidRPr="000D4633">
        <w:rPr>
          <w:noProof/>
        </w:rPr>
        <w:t xml:space="preserve">2004 </w:t>
      </w:r>
      <w:r w:rsidR="00C96BF4" w:rsidRPr="000D4633">
        <w:rPr>
          <w:noProof/>
        </w:rPr>
        <w:t xml:space="preserve"> </w:t>
      </w:r>
      <w:r w:rsidR="00C96BF4" w:rsidRPr="000D4633">
        <w:rPr>
          <w:color w:val="222222"/>
          <w:shd w:val="clear" w:color="auto" w:fill="FFFFFF"/>
        </w:rPr>
        <w:t xml:space="preserve">–  </w:t>
      </w:r>
      <w:r w:rsidR="000C0784" w:rsidRPr="000D4633">
        <w:rPr>
          <w:noProof/>
        </w:rPr>
        <w:t>20</w:t>
      </w:r>
      <w:r w:rsidR="004358D7">
        <w:rPr>
          <w:noProof/>
        </w:rPr>
        <w:t xml:space="preserve"> с</w:t>
      </w:r>
      <w:bookmarkStart w:id="154" w:name="_GoBack"/>
      <w:bookmarkEnd w:id="154"/>
      <w:r w:rsidR="000C0784" w:rsidRPr="000D4633">
        <w:rPr>
          <w:noProof/>
        </w:rPr>
        <w:t>.</w:t>
      </w:r>
    </w:p>
    <w:p w14:paraId="248E197A" w14:textId="61B4A1E4" w:rsidR="004D31EF" w:rsidRPr="00A73583" w:rsidRDefault="00B77FD9" w:rsidP="000D4633">
      <w:pPr>
        <w:pStyle w:val="1"/>
        <w:numPr>
          <w:ilvl w:val="0"/>
          <w:numId w:val="0"/>
        </w:numPr>
        <w:spacing w:before="0" w:line="240" w:lineRule="auto"/>
        <w:jc w:val="both"/>
      </w:pPr>
      <w:r w:rsidRPr="000D4633">
        <w:rPr>
          <w:rFonts w:cs="Times New Roman"/>
          <w:szCs w:val="24"/>
        </w:rPr>
        <w:fldChar w:fldCharType="end"/>
      </w:r>
    </w:p>
    <w:sectPr w:rsidR="004D31EF" w:rsidRPr="00A73583">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6D813" w14:textId="77777777" w:rsidR="000271D1" w:rsidRDefault="000271D1" w:rsidP="000D44DD">
      <w:pPr>
        <w:spacing w:line="240" w:lineRule="auto"/>
      </w:pPr>
      <w:r>
        <w:separator/>
      </w:r>
    </w:p>
  </w:endnote>
  <w:endnote w:type="continuationSeparator" w:id="0">
    <w:p w14:paraId="4164D58D" w14:textId="77777777" w:rsidR="000271D1" w:rsidRDefault="000271D1" w:rsidP="000D44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8407424"/>
      <w:docPartObj>
        <w:docPartGallery w:val="Page Numbers (Bottom of Page)"/>
        <w:docPartUnique/>
      </w:docPartObj>
    </w:sdtPr>
    <w:sdtContent>
      <w:p w14:paraId="3915D30A" w14:textId="6D078D08" w:rsidR="004358D7" w:rsidRDefault="004358D7">
        <w:pPr>
          <w:pStyle w:val="afe"/>
          <w:jc w:val="center"/>
        </w:pPr>
        <w:r>
          <w:fldChar w:fldCharType="begin"/>
        </w:r>
        <w:r>
          <w:instrText>PAGE   \* MERGEFORMAT</w:instrText>
        </w:r>
        <w:r>
          <w:fldChar w:fldCharType="separate"/>
        </w:r>
        <w:r>
          <w:t>2</w:t>
        </w:r>
        <w:r>
          <w:fldChar w:fldCharType="end"/>
        </w:r>
      </w:p>
    </w:sdtContent>
  </w:sdt>
  <w:p w14:paraId="78C50D2A" w14:textId="77777777" w:rsidR="004358D7" w:rsidRDefault="004358D7">
    <w:pPr>
      <w:pStyle w:val="af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201F1" w14:textId="77777777" w:rsidR="000271D1" w:rsidRDefault="000271D1" w:rsidP="000D44DD">
      <w:pPr>
        <w:spacing w:line="240" w:lineRule="auto"/>
      </w:pPr>
      <w:r>
        <w:separator/>
      </w:r>
    </w:p>
  </w:footnote>
  <w:footnote w:type="continuationSeparator" w:id="0">
    <w:p w14:paraId="72914383" w14:textId="77777777" w:rsidR="000271D1" w:rsidRDefault="000271D1" w:rsidP="000D44D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364FA"/>
    <w:multiLevelType w:val="hybridMultilevel"/>
    <w:tmpl w:val="3A44C26C"/>
    <w:lvl w:ilvl="0" w:tplc="13EEF37A">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 w15:restartNumberingAfterBreak="0">
    <w:nsid w:val="0BFA3364"/>
    <w:multiLevelType w:val="hybridMultilevel"/>
    <w:tmpl w:val="78A6196C"/>
    <w:lvl w:ilvl="0" w:tplc="13EEF37A">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15614C10"/>
    <w:multiLevelType w:val="hybridMultilevel"/>
    <w:tmpl w:val="B22CB3BA"/>
    <w:lvl w:ilvl="0" w:tplc="13EEF37A">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 w15:restartNumberingAfterBreak="0">
    <w:nsid w:val="18244296"/>
    <w:multiLevelType w:val="hybridMultilevel"/>
    <w:tmpl w:val="8EA26F50"/>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 w15:restartNumberingAfterBreak="0">
    <w:nsid w:val="18801F07"/>
    <w:multiLevelType w:val="hybridMultilevel"/>
    <w:tmpl w:val="F75E65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2059205D"/>
    <w:multiLevelType w:val="hybridMultilevel"/>
    <w:tmpl w:val="792E35F0"/>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8" w15:restartNumberingAfterBreak="0">
    <w:nsid w:val="2A181D83"/>
    <w:multiLevelType w:val="multilevel"/>
    <w:tmpl w:val="B4BE4D92"/>
    <w:styleLink w:val="a"/>
    <w:lvl w:ilvl="0">
      <w:start w:val="1"/>
      <w:numFmt w:val="decimal"/>
      <w:pStyle w:val="1"/>
      <w:suff w:val="space"/>
      <w:lvlText w:val="%1"/>
      <w:lvlJc w:val="left"/>
      <w:pPr>
        <w:ind w:left="3970" w:firstLine="0"/>
      </w:pPr>
      <w:rPr>
        <w:rFonts w:hint="default"/>
      </w:rPr>
    </w:lvl>
    <w:lvl w:ilvl="1">
      <w:start w:val="1"/>
      <w:numFmt w:val="decimal"/>
      <w:pStyle w:val="2"/>
      <w:suff w:val="space"/>
      <w:lvlText w:val="%1.%2"/>
      <w:lvlJc w:val="left"/>
      <w:pPr>
        <w:ind w:left="0" w:firstLine="360"/>
      </w:pPr>
      <w:rPr>
        <w:rFonts w:hint="default"/>
      </w:rPr>
    </w:lvl>
    <w:lvl w:ilvl="2">
      <w:start w:val="1"/>
      <w:numFmt w:val="decimal"/>
      <w:pStyle w:val="3"/>
      <w:suff w:val="space"/>
      <w:lvlText w:val="%1.%2.%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6EC13FCD"/>
    <w:multiLevelType w:val="hybridMultilevel"/>
    <w:tmpl w:val="99722282"/>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15:restartNumberingAfterBreak="0">
    <w:nsid w:val="6ED118BF"/>
    <w:multiLevelType w:val="hybridMultilevel"/>
    <w:tmpl w:val="FB128DA6"/>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7"/>
  </w:num>
  <w:num w:numId="3">
    <w:abstractNumId w:val="11"/>
  </w:num>
  <w:num w:numId="4">
    <w:abstractNumId w:val="8"/>
  </w:num>
  <w:num w:numId="5">
    <w:abstractNumId w:val="4"/>
  </w:num>
  <w:num w:numId="6">
    <w:abstractNumId w:val="0"/>
  </w:num>
  <w:num w:numId="7">
    <w:abstractNumId w:val="1"/>
  </w:num>
  <w:num w:numId="8">
    <w:abstractNumId w:val="9"/>
  </w:num>
  <w:num w:numId="9">
    <w:abstractNumId w:val="6"/>
  </w:num>
  <w:num w:numId="10">
    <w:abstractNumId w:val="10"/>
  </w:num>
  <w:num w:numId="11">
    <w:abstractNumId w:val="5"/>
  </w:num>
  <w:num w:numId="12">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A33"/>
    <w:rsid w:val="00016BFC"/>
    <w:rsid w:val="0002067E"/>
    <w:rsid w:val="00023B3D"/>
    <w:rsid w:val="00026A64"/>
    <w:rsid w:val="000271D1"/>
    <w:rsid w:val="00030D0A"/>
    <w:rsid w:val="000314C5"/>
    <w:rsid w:val="0003421D"/>
    <w:rsid w:val="0003569D"/>
    <w:rsid w:val="00044877"/>
    <w:rsid w:val="0005121F"/>
    <w:rsid w:val="00063792"/>
    <w:rsid w:val="0006452B"/>
    <w:rsid w:val="000660AF"/>
    <w:rsid w:val="00073706"/>
    <w:rsid w:val="00090D56"/>
    <w:rsid w:val="00091D9B"/>
    <w:rsid w:val="0009298E"/>
    <w:rsid w:val="00097D91"/>
    <w:rsid w:val="000A2663"/>
    <w:rsid w:val="000A58DB"/>
    <w:rsid w:val="000B1F0A"/>
    <w:rsid w:val="000B75A4"/>
    <w:rsid w:val="000C0784"/>
    <w:rsid w:val="000C45BE"/>
    <w:rsid w:val="000C4FF5"/>
    <w:rsid w:val="000D0F15"/>
    <w:rsid w:val="000D44DD"/>
    <w:rsid w:val="000D4633"/>
    <w:rsid w:val="000D5FB0"/>
    <w:rsid w:val="000E0AD8"/>
    <w:rsid w:val="000E298A"/>
    <w:rsid w:val="000E4638"/>
    <w:rsid w:val="000F0F05"/>
    <w:rsid w:val="000F651A"/>
    <w:rsid w:val="001034ED"/>
    <w:rsid w:val="0011249B"/>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5011"/>
    <w:rsid w:val="001A6925"/>
    <w:rsid w:val="001B5288"/>
    <w:rsid w:val="001B534F"/>
    <w:rsid w:val="001B5574"/>
    <w:rsid w:val="001C21B8"/>
    <w:rsid w:val="001C3ED8"/>
    <w:rsid w:val="001D55FE"/>
    <w:rsid w:val="001E388B"/>
    <w:rsid w:val="001E3944"/>
    <w:rsid w:val="001E3D14"/>
    <w:rsid w:val="001E4A44"/>
    <w:rsid w:val="001E7318"/>
    <w:rsid w:val="001F0BFD"/>
    <w:rsid w:val="001F564C"/>
    <w:rsid w:val="00201521"/>
    <w:rsid w:val="00203DE0"/>
    <w:rsid w:val="00213DF2"/>
    <w:rsid w:val="0021464E"/>
    <w:rsid w:val="002272D4"/>
    <w:rsid w:val="002336F6"/>
    <w:rsid w:val="00233C32"/>
    <w:rsid w:val="00242007"/>
    <w:rsid w:val="00251320"/>
    <w:rsid w:val="0025170E"/>
    <w:rsid w:val="00252255"/>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2F4537"/>
    <w:rsid w:val="00306942"/>
    <w:rsid w:val="00316AD8"/>
    <w:rsid w:val="0031707C"/>
    <w:rsid w:val="00320062"/>
    <w:rsid w:val="003200A4"/>
    <w:rsid w:val="003244E7"/>
    <w:rsid w:val="003270A6"/>
    <w:rsid w:val="00331CB1"/>
    <w:rsid w:val="0033326D"/>
    <w:rsid w:val="003347C4"/>
    <w:rsid w:val="00345276"/>
    <w:rsid w:val="00350E67"/>
    <w:rsid w:val="003550C0"/>
    <w:rsid w:val="00355231"/>
    <w:rsid w:val="003557CE"/>
    <w:rsid w:val="003558D9"/>
    <w:rsid w:val="003630C2"/>
    <w:rsid w:val="003642D5"/>
    <w:rsid w:val="00367B42"/>
    <w:rsid w:val="003807DE"/>
    <w:rsid w:val="00394332"/>
    <w:rsid w:val="00396D2E"/>
    <w:rsid w:val="003A0EF5"/>
    <w:rsid w:val="003B1166"/>
    <w:rsid w:val="003B36CE"/>
    <w:rsid w:val="003B52C1"/>
    <w:rsid w:val="003B6B74"/>
    <w:rsid w:val="003C4C03"/>
    <w:rsid w:val="003D0752"/>
    <w:rsid w:val="003D26ED"/>
    <w:rsid w:val="003D3B46"/>
    <w:rsid w:val="003E09D1"/>
    <w:rsid w:val="003E3451"/>
    <w:rsid w:val="003E782A"/>
    <w:rsid w:val="003E7C18"/>
    <w:rsid w:val="003F087D"/>
    <w:rsid w:val="003F0D50"/>
    <w:rsid w:val="003F3202"/>
    <w:rsid w:val="003F516D"/>
    <w:rsid w:val="003F57A6"/>
    <w:rsid w:val="003F5B78"/>
    <w:rsid w:val="003F61D2"/>
    <w:rsid w:val="003F79E4"/>
    <w:rsid w:val="004101EE"/>
    <w:rsid w:val="00412051"/>
    <w:rsid w:val="00414A49"/>
    <w:rsid w:val="00414DAE"/>
    <w:rsid w:val="00420C32"/>
    <w:rsid w:val="00423E19"/>
    <w:rsid w:val="00431976"/>
    <w:rsid w:val="00433D5F"/>
    <w:rsid w:val="004358D7"/>
    <w:rsid w:val="00436DAD"/>
    <w:rsid w:val="00442923"/>
    <w:rsid w:val="0045243A"/>
    <w:rsid w:val="0045251C"/>
    <w:rsid w:val="00452AF9"/>
    <w:rsid w:val="004541FD"/>
    <w:rsid w:val="00454434"/>
    <w:rsid w:val="004567EA"/>
    <w:rsid w:val="0046007F"/>
    <w:rsid w:val="00465A18"/>
    <w:rsid w:val="00465A1A"/>
    <w:rsid w:val="00471D20"/>
    <w:rsid w:val="00476E1B"/>
    <w:rsid w:val="0047763F"/>
    <w:rsid w:val="00481241"/>
    <w:rsid w:val="00481D44"/>
    <w:rsid w:val="00485834"/>
    <w:rsid w:val="00492D02"/>
    <w:rsid w:val="004A1472"/>
    <w:rsid w:val="004A1C5B"/>
    <w:rsid w:val="004B1220"/>
    <w:rsid w:val="004B5007"/>
    <w:rsid w:val="004B66F2"/>
    <w:rsid w:val="004B6BA0"/>
    <w:rsid w:val="004C15F7"/>
    <w:rsid w:val="004C62F4"/>
    <w:rsid w:val="004C6C58"/>
    <w:rsid w:val="004D143D"/>
    <w:rsid w:val="004D1545"/>
    <w:rsid w:val="004D31EF"/>
    <w:rsid w:val="004D47D1"/>
    <w:rsid w:val="004D5BC9"/>
    <w:rsid w:val="004E09F9"/>
    <w:rsid w:val="004E1876"/>
    <w:rsid w:val="004E3307"/>
    <w:rsid w:val="004E5600"/>
    <w:rsid w:val="004F2163"/>
    <w:rsid w:val="004F2AAC"/>
    <w:rsid w:val="004F6A1B"/>
    <w:rsid w:val="004F7557"/>
    <w:rsid w:val="00503314"/>
    <w:rsid w:val="00504DAE"/>
    <w:rsid w:val="00505AD6"/>
    <w:rsid w:val="0051130E"/>
    <w:rsid w:val="005123AC"/>
    <w:rsid w:val="00512828"/>
    <w:rsid w:val="00514C40"/>
    <w:rsid w:val="00516C47"/>
    <w:rsid w:val="0052649B"/>
    <w:rsid w:val="00526C0F"/>
    <w:rsid w:val="00530630"/>
    <w:rsid w:val="00531043"/>
    <w:rsid w:val="00531EE2"/>
    <w:rsid w:val="00534B6E"/>
    <w:rsid w:val="0053631B"/>
    <w:rsid w:val="00537961"/>
    <w:rsid w:val="005400BB"/>
    <w:rsid w:val="005527B3"/>
    <w:rsid w:val="005549A3"/>
    <w:rsid w:val="00556449"/>
    <w:rsid w:val="00556F55"/>
    <w:rsid w:val="00560010"/>
    <w:rsid w:val="00560AE3"/>
    <w:rsid w:val="0056133B"/>
    <w:rsid w:val="00564C35"/>
    <w:rsid w:val="005662E4"/>
    <w:rsid w:val="0056668B"/>
    <w:rsid w:val="00576902"/>
    <w:rsid w:val="00577925"/>
    <w:rsid w:val="00582016"/>
    <w:rsid w:val="00582BCE"/>
    <w:rsid w:val="00586BC7"/>
    <w:rsid w:val="0058728A"/>
    <w:rsid w:val="0058783E"/>
    <w:rsid w:val="00587CD9"/>
    <w:rsid w:val="005905CD"/>
    <w:rsid w:val="00590F57"/>
    <w:rsid w:val="005941CC"/>
    <w:rsid w:val="00595E43"/>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57E4"/>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4160"/>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03F7"/>
    <w:rsid w:val="00844795"/>
    <w:rsid w:val="0084535D"/>
    <w:rsid w:val="00854AB6"/>
    <w:rsid w:val="00863E42"/>
    <w:rsid w:val="00864AD9"/>
    <w:rsid w:val="00867326"/>
    <w:rsid w:val="008675C4"/>
    <w:rsid w:val="00867819"/>
    <w:rsid w:val="00876C0C"/>
    <w:rsid w:val="00880EDB"/>
    <w:rsid w:val="0088238A"/>
    <w:rsid w:val="00884761"/>
    <w:rsid w:val="00892900"/>
    <w:rsid w:val="008A5B93"/>
    <w:rsid w:val="008A63FC"/>
    <w:rsid w:val="008A7A12"/>
    <w:rsid w:val="008B084C"/>
    <w:rsid w:val="008B0D55"/>
    <w:rsid w:val="008B2EC4"/>
    <w:rsid w:val="008B431B"/>
    <w:rsid w:val="008B6758"/>
    <w:rsid w:val="008C2F22"/>
    <w:rsid w:val="008C3521"/>
    <w:rsid w:val="008C421F"/>
    <w:rsid w:val="008D2936"/>
    <w:rsid w:val="008D3CF2"/>
    <w:rsid w:val="008D4614"/>
    <w:rsid w:val="008E0147"/>
    <w:rsid w:val="008E2E55"/>
    <w:rsid w:val="008F19C4"/>
    <w:rsid w:val="008F2C5F"/>
    <w:rsid w:val="008F7F63"/>
    <w:rsid w:val="00900354"/>
    <w:rsid w:val="00900DEF"/>
    <w:rsid w:val="00902748"/>
    <w:rsid w:val="00910037"/>
    <w:rsid w:val="00911158"/>
    <w:rsid w:val="00912463"/>
    <w:rsid w:val="0092026C"/>
    <w:rsid w:val="0092306E"/>
    <w:rsid w:val="00923A1D"/>
    <w:rsid w:val="00934094"/>
    <w:rsid w:val="00934F5B"/>
    <w:rsid w:val="00935658"/>
    <w:rsid w:val="00935B89"/>
    <w:rsid w:val="00953C0C"/>
    <w:rsid w:val="0095666F"/>
    <w:rsid w:val="0095750A"/>
    <w:rsid w:val="0096309B"/>
    <w:rsid w:val="009655A5"/>
    <w:rsid w:val="00970228"/>
    <w:rsid w:val="00970810"/>
    <w:rsid w:val="00970B1B"/>
    <w:rsid w:val="00972C9F"/>
    <w:rsid w:val="00977AF5"/>
    <w:rsid w:val="0098325F"/>
    <w:rsid w:val="00984A7D"/>
    <w:rsid w:val="00987127"/>
    <w:rsid w:val="00991F4F"/>
    <w:rsid w:val="00992FEF"/>
    <w:rsid w:val="009968A1"/>
    <w:rsid w:val="009976B2"/>
    <w:rsid w:val="009A2767"/>
    <w:rsid w:val="009A7279"/>
    <w:rsid w:val="009A761C"/>
    <w:rsid w:val="009B13AE"/>
    <w:rsid w:val="009C2A1D"/>
    <w:rsid w:val="009C4A97"/>
    <w:rsid w:val="009C54C5"/>
    <w:rsid w:val="009D0AF9"/>
    <w:rsid w:val="009D36F8"/>
    <w:rsid w:val="009D43D5"/>
    <w:rsid w:val="009D4DBE"/>
    <w:rsid w:val="009D76FA"/>
    <w:rsid w:val="009E2BC6"/>
    <w:rsid w:val="009E7C01"/>
    <w:rsid w:val="009F0885"/>
    <w:rsid w:val="009F70D4"/>
    <w:rsid w:val="00A00B05"/>
    <w:rsid w:val="00A0276E"/>
    <w:rsid w:val="00A149FD"/>
    <w:rsid w:val="00A15CD3"/>
    <w:rsid w:val="00A2023B"/>
    <w:rsid w:val="00A206DE"/>
    <w:rsid w:val="00A20E50"/>
    <w:rsid w:val="00A216C8"/>
    <w:rsid w:val="00A2221A"/>
    <w:rsid w:val="00A23343"/>
    <w:rsid w:val="00A27145"/>
    <w:rsid w:val="00A2718F"/>
    <w:rsid w:val="00A32F8D"/>
    <w:rsid w:val="00A41E60"/>
    <w:rsid w:val="00A46083"/>
    <w:rsid w:val="00A50621"/>
    <w:rsid w:val="00A57EFC"/>
    <w:rsid w:val="00A61FAB"/>
    <w:rsid w:val="00A6790A"/>
    <w:rsid w:val="00A71CC1"/>
    <w:rsid w:val="00A72482"/>
    <w:rsid w:val="00A73583"/>
    <w:rsid w:val="00A74234"/>
    <w:rsid w:val="00A805DC"/>
    <w:rsid w:val="00A838B2"/>
    <w:rsid w:val="00A83B36"/>
    <w:rsid w:val="00A85665"/>
    <w:rsid w:val="00A85EDA"/>
    <w:rsid w:val="00A91CDC"/>
    <w:rsid w:val="00AA06DA"/>
    <w:rsid w:val="00AA26CC"/>
    <w:rsid w:val="00AA5276"/>
    <w:rsid w:val="00AA56DA"/>
    <w:rsid w:val="00AB010E"/>
    <w:rsid w:val="00AB364A"/>
    <w:rsid w:val="00AC227F"/>
    <w:rsid w:val="00AC3BCC"/>
    <w:rsid w:val="00AC401D"/>
    <w:rsid w:val="00AC797C"/>
    <w:rsid w:val="00AD2708"/>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D6E"/>
    <w:rsid w:val="00B74FED"/>
    <w:rsid w:val="00B77FD9"/>
    <w:rsid w:val="00B85A58"/>
    <w:rsid w:val="00B90321"/>
    <w:rsid w:val="00B91255"/>
    <w:rsid w:val="00B94609"/>
    <w:rsid w:val="00BA22BA"/>
    <w:rsid w:val="00BA5550"/>
    <w:rsid w:val="00BB210A"/>
    <w:rsid w:val="00BB270C"/>
    <w:rsid w:val="00BB28AC"/>
    <w:rsid w:val="00BB6B4B"/>
    <w:rsid w:val="00BB78E7"/>
    <w:rsid w:val="00BC70D6"/>
    <w:rsid w:val="00BD1130"/>
    <w:rsid w:val="00BD66EA"/>
    <w:rsid w:val="00BE2B76"/>
    <w:rsid w:val="00BE45A4"/>
    <w:rsid w:val="00BF20B2"/>
    <w:rsid w:val="00BF606B"/>
    <w:rsid w:val="00BF6BCD"/>
    <w:rsid w:val="00C00D60"/>
    <w:rsid w:val="00C0124B"/>
    <w:rsid w:val="00C02A5B"/>
    <w:rsid w:val="00C0574E"/>
    <w:rsid w:val="00C11C4E"/>
    <w:rsid w:val="00C1685E"/>
    <w:rsid w:val="00C1689B"/>
    <w:rsid w:val="00C2144B"/>
    <w:rsid w:val="00C22A2E"/>
    <w:rsid w:val="00C238CF"/>
    <w:rsid w:val="00C26806"/>
    <w:rsid w:val="00C27893"/>
    <w:rsid w:val="00C309BE"/>
    <w:rsid w:val="00C3516A"/>
    <w:rsid w:val="00C41EC9"/>
    <w:rsid w:val="00C466CE"/>
    <w:rsid w:val="00C479FB"/>
    <w:rsid w:val="00C5176D"/>
    <w:rsid w:val="00C56A3C"/>
    <w:rsid w:val="00C570F2"/>
    <w:rsid w:val="00C676DC"/>
    <w:rsid w:val="00C72D49"/>
    <w:rsid w:val="00C73E69"/>
    <w:rsid w:val="00C74B66"/>
    <w:rsid w:val="00C909BC"/>
    <w:rsid w:val="00C90A59"/>
    <w:rsid w:val="00C934EB"/>
    <w:rsid w:val="00C96BF4"/>
    <w:rsid w:val="00C97640"/>
    <w:rsid w:val="00C9777D"/>
    <w:rsid w:val="00CA0398"/>
    <w:rsid w:val="00CA0544"/>
    <w:rsid w:val="00CA4D1F"/>
    <w:rsid w:val="00CA6888"/>
    <w:rsid w:val="00CB4AC4"/>
    <w:rsid w:val="00CB4E02"/>
    <w:rsid w:val="00CC01F5"/>
    <w:rsid w:val="00CC2F8A"/>
    <w:rsid w:val="00CC3059"/>
    <w:rsid w:val="00CC60A6"/>
    <w:rsid w:val="00CC627B"/>
    <w:rsid w:val="00CC7054"/>
    <w:rsid w:val="00CD2676"/>
    <w:rsid w:val="00CD4765"/>
    <w:rsid w:val="00CD4925"/>
    <w:rsid w:val="00CD6457"/>
    <w:rsid w:val="00CE0330"/>
    <w:rsid w:val="00CE03A1"/>
    <w:rsid w:val="00CE07D9"/>
    <w:rsid w:val="00CE0A63"/>
    <w:rsid w:val="00CE0CF1"/>
    <w:rsid w:val="00CE4D93"/>
    <w:rsid w:val="00CF1ACE"/>
    <w:rsid w:val="00CF1AF1"/>
    <w:rsid w:val="00CF3AE9"/>
    <w:rsid w:val="00CF5429"/>
    <w:rsid w:val="00D026DC"/>
    <w:rsid w:val="00D0475A"/>
    <w:rsid w:val="00D13569"/>
    <w:rsid w:val="00D14D31"/>
    <w:rsid w:val="00D16F2F"/>
    <w:rsid w:val="00D21BBB"/>
    <w:rsid w:val="00D21BF9"/>
    <w:rsid w:val="00D23A43"/>
    <w:rsid w:val="00D253E3"/>
    <w:rsid w:val="00D346DB"/>
    <w:rsid w:val="00D348C2"/>
    <w:rsid w:val="00D34C65"/>
    <w:rsid w:val="00D41978"/>
    <w:rsid w:val="00D55257"/>
    <w:rsid w:val="00D56162"/>
    <w:rsid w:val="00D647C5"/>
    <w:rsid w:val="00D75E37"/>
    <w:rsid w:val="00D83B2C"/>
    <w:rsid w:val="00D85A27"/>
    <w:rsid w:val="00D927D8"/>
    <w:rsid w:val="00D939AA"/>
    <w:rsid w:val="00D94AD2"/>
    <w:rsid w:val="00D94DB4"/>
    <w:rsid w:val="00D96AB1"/>
    <w:rsid w:val="00D96BE3"/>
    <w:rsid w:val="00DA1250"/>
    <w:rsid w:val="00DA329B"/>
    <w:rsid w:val="00DA7D19"/>
    <w:rsid w:val="00DB356B"/>
    <w:rsid w:val="00DB6BD1"/>
    <w:rsid w:val="00DC0C34"/>
    <w:rsid w:val="00DD16AB"/>
    <w:rsid w:val="00DD38E0"/>
    <w:rsid w:val="00DD418C"/>
    <w:rsid w:val="00DD4786"/>
    <w:rsid w:val="00DD6A6C"/>
    <w:rsid w:val="00DD7C97"/>
    <w:rsid w:val="00DE134F"/>
    <w:rsid w:val="00DE46A4"/>
    <w:rsid w:val="00DE7271"/>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1208"/>
    <w:rsid w:val="00E222D9"/>
    <w:rsid w:val="00E22DF1"/>
    <w:rsid w:val="00E31C40"/>
    <w:rsid w:val="00E32938"/>
    <w:rsid w:val="00E34943"/>
    <w:rsid w:val="00E365E7"/>
    <w:rsid w:val="00E36984"/>
    <w:rsid w:val="00E37A1F"/>
    <w:rsid w:val="00E4303B"/>
    <w:rsid w:val="00E44B73"/>
    <w:rsid w:val="00E46CE0"/>
    <w:rsid w:val="00E474BF"/>
    <w:rsid w:val="00E50B16"/>
    <w:rsid w:val="00E51409"/>
    <w:rsid w:val="00E525F2"/>
    <w:rsid w:val="00E5472C"/>
    <w:rsid w:val="00E5713C"/>
    <w:rsid w:val="00E61CCC"/>
    <w:rsid w:val="00E64B05"/>
    <w:rsid w:val="00E65E3C"/>
    <w:rsid w:val="00E673D4"/>
    <w:rsid w:val="00E7184E"/>
    <w:rsid w:val="00E73881"/>
    <w:rsid w:val="00E741B8"/>
    <w:rsid w:val="00E774EC"/>
    <w:rsid w:val="00E775C4"/>
    <w:rsid w:val="00E80974"/>
    <w:rsid w:val="00E81A38"/>
    <w:rsid w:val="00E913F3"/>
    <w:rsid w:val="00E9460B"/>
    <w:rsid w:val="00E94A0B"/>
    <w:rsid w:val="00E9570E"/>
    <w:rsid w:val="00E96E91"/>
    <w:rsid w:val="00E97121"/>
    <w:rsid w:val="00EA4E43"/>
    <w:rsid w:val="00EA4E56"/>
    <w:rsid w:val="00EA500C"/>
    <w:rsid w:val="00EA651B"/>
    <w:rsid w:val="00EB2EC6"/>
    <w:rsid w:val="00EB3C2B"/>
    <w:rsid w:val="00EB5116"/>
    <w:rsid w:val="00EB5206"/>
    <w:rsid w:val="00EC3686"/>
    <w:rsid w:val="00EC58D2"/>
    <w:rsid w:val="00ED0646"/>
    <w:rsid w:val="00ED233E"/>
    <w:rsid w:val="00ED2485"/>
    <w:rsid w:val="00EE124D"/>
    <w:rsid w:val="00EE165F"/>
    <w:rsid w:val="00EF05AE"/>
    <w:rsid w:val="00EF15B6"/>
    <w:rsid w:val="00EF1A80"/>
    <w:rsid w:val="00EF5D42"/>
    <w:rsid w:val="00EF6D0C"/>
    <w:rsid w:val="00F001D2"/>
    <w:rsid w:val="00F03852"/>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5544A"/>
    <w:rsid w:val="00F603D5"/>
    <w:rsid w:val="00F63F88"/>
    <w:rsid w:val="00F66585"/>
    <w:rsid w:val="00F67DEB"/>
    <w:rsid w:val="00F72AF7"/>
    <w:rsid w:val="00F73F3F"/>
    <w:rsid w:val="00F77DBE"/>
    <w:rsid w:val="00F85F61"/>
    <w:rsid w:val="00F87054"/>
    <w:rsid w:val="00F95E40"/>
    <w:rsid w:val="00FA0D50"/>
    <w:rsid w:val="00FA2E78"/>
    <w:rsid w:val="00FB6B76"/>
    <w:rsid w:val="00FC31AC"/>
    <w:rsid w:val="00FC3315"/>
    <w:rsid w:val="00FC4717"/>
    <w:rsid w:val="00FC582F"/>
    <w:rsid w:val="00FD0204"/>
    <w:rsid w:val="00FD3405"/>
    <w:rsid w:val="00FE3EE2"/>
    <w:rsid w:val="00FE49C2"/>
    <w:rsid w:val="00FF30AD"/>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0660AF"/>
    <w:pPr>
      <w:spacing w:after="0" w:line="360" w:lineRule="auto"/>
      <w:ind w:firstLine="709"/>
      <w:contextualSpacing/>
      <w:jc w:val="both"/>
    </w:pPr>
    <w:rPr>
      <w:rFonts w:ascii="Times New Roman" w:eastAsia="Times New Roman" w:hAnsi="Times New Roman" w:cs="Times New Roman"/>
      <w:sz w:val="24"/>
      <w:szCs w:val="24"/>
      <w:lang w:eastAsia="ru-RU"/>
    </w:rPr>
  </w:style>
  <w:style w:type="paragraph" w:styleId="1">
    <w:name w:val="heading 1"/>
    <w:basedOn w:val="a0"/>
    <w:next w:val="a0"/>
    <w:link w:val="10"/>
    <w:uiPriority w:val="9"/>
    <w:qFormat/>
    <w:rsid w:val="00530630"/>
    <w:pPr>
      <w:keepNext/>
      <w:keepLines/>
      <w:numPr>
        <w:numId w:val="4"/>
      </w:numPr>
      <w:suppressAutoHyphens/>
      <w:spacing w:before="360" w:after="120"/>
      <w:ind w:left="0" w:firstLine="709"/>
      <w:jc w:val="center"/>
      <w:outlineLvl w:val="0"/>
    </w:pPr>
    <w:rPr>
      <w:rFonts w:eastAsiaTheme="majorEastAsia" w:cstheme="majorBidi"/>
      <w:b/>
      <w:color w:val="000000" w:themeColor="text1"/>
      <w:szCs w:val="32"/>
    </w:rPr>
  </w:style>
  <w:style w:type="paragraph" w:styleId="2">
    <w:name w:val="heading 2"/>
    <w:basedOn w:val="a0"/>
    <w:next w:val="a0"/>
    <w:link w:val="20"/>
    <w:unhideWhenUsed/>
    <w:qFormat/>
    <w:rsid w:val="00A23343"/>
    <w:pPr>
      <w:keepNext/>
      <w:keepLines/>
      <w:numPr>
        <w:ilvl w:val="1"/>
        <w:numId w:val="4"/>
      </w:numPr>
      <w:spacing w:before="40" w:line="480" w:lineRule="auto"/>
      <w:ind w:firstLine="709"/>
      <w:jc w:val="left"/>
      <w:outlineLvl w:val="1"/>
    </w:pPr>
    <w:rPr>
      <w:rFonts w:eastAsiaTheme="majorEastAsia" w:cstheme="majorBidi"/>
      <w:b/>
      <w:color w:val="000000" w:themeColor="text1"/>
      <w:szCs w:val="26"/>
    </w:rPr>
  </w:style>
  <w:style w:type="paragraph" w:styleId="3">
    <w:name w:val="heading 3"/>
    <w:basedOn w:val="a0"/>
    <w:next w:val="a0"/>
    <w:link w:val="30"/>
    <w:unhideWhenUsed/>
    <w:qFormat/>
    <w:rsid w:val="004D31EF"/>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0"/>
    <w:next w:val="a0"/>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0"/>
    <w:next w:val="a0"/>
    <w:link w:val="50"/>
    <w:uiPriority w:val="9"/>
    <w:semiHidden/>
    <w:unhideWhenUsed/>
    <w:rsid w:val="009A7279"/>
    <w:pPr>
      <w:keepNext/>
      <w:keepLines/>
      <w:spacing w:before="200" w:after="200"/>
      <w:ind w:left="1008" w:hanging="1008"/>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0"/>
    <w:next w:val="a0"/>
    <w:link w:val="60"/>
    <w:uiPriority w:val="9"/>
    <w:semiHidden/>
    <w:unhideWhenUsed/>
    <w:rsid w:val="009A7279"/>
    <w:pPr>
      <w:keepNext/>
      <w:keepLines/>
      <w:spacing w:before="200" w:after="200"/>
      <w:ind w:left="1152" w:hanging="1152"/>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0"/>
    <w:next w:val="a0"/>
    <w:link w:val="70"/>
    <w:uiPriority w:val="9"/>
    <w:semiHidden/>
    <w:unhideWhenUsed/>
    <w:rsid w:val="009A7279"/>
    <w:pPr>
      <w:keepNext/>
      <w:keepLines/>
      <w:spacing w:before="200" w:after="200"/>
      <w:ind w:left="1296" w:hanging="1296"/>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0"/>
    <w:next w:val="a0"/>
    <w:link w:val="80"/>
    <w:uiPriority w:val="9"/>
    <w:semiHidden/>
    <w:unhideWhenUsed/>
    <w:rsid w:val="009A7279"/>
    <w:pPr>
      <w:keepNext/>
      <w:keepLines/>
      <w:spacing w:before="200" w:after="200"/>
      <w:ind w:left="1440" w:hanging="1440"/>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0"/>
    <w:next w:val="a0"/>
    <w:link w:val="90"/>
    <w:uiPriority w:val="9"/>
    <w:semiHidden/>
    <w:unhideWhenUsed/>
    <w:rsid w:val="009A7279"/>
    <w:pPr>
      <w:keepNext/>
      <w:keepLines/>
      <w:spacing w:before="200" w:after="200"/>
      <w:ind w:left="1584" w:hanging="1584"/>
      <w:outlineLvl w:val="8"/>
    </w:pPr>
    <w:rPr>
      <w:rFonts w:asciiTheme="majorHAnsi" w:eastAsiaTheme="majorEastAsia" w:hAnsiTheme="majorHAnsi" w:cstheme="majorBidi"/>
      <w:i/>
      <w:iCs/>
      <w:color w:val="404040" w:themeColor="text1" w:themeTint="BF"/>
      <w:spacing w:val="2"/>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0"/>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1"/>
    <w:link w:val="1"/>
    <w:uiPriority w:val="9"/>
    <w:rsid w:val="00530630"/>
    <w:rPr>
      <w:rFonts w:ascii="Times New Roman" w:eastAsiaTheme="majorEastAsia" w:hAnsi="Times New Roman" w:cstheme="majorBidi"/>
      <w:b/>
      <w:color w:val="000000" w:themeColor="text1"/>
      <w:sz w:val="24"/>
      <w:szCs w:val="32"/>
      <w:lang w:eastAsia="ru-RU"/>
    </w:rPr>
  </w:style>
  <w:style w:type="paragraph" w:styleId="a4">
    <w:name w:val="TOC Heading"/>
    <w:aliases w:val="ВВЕДЕНИЕ"/>
    <w:basedOn w:val="a0"/>
    <w:next w:val="1"/>
    <w:uiPriority w:val="39"/>
    <w:unhideWhenUsed/>
    <w:qFormat/>
    <w:rsid w:val="00600757"/>
    <w:rPr>
      <w:rFonts w:eastAsiaTheme="majorEastAsia" w:cs="Arial"/>
      <w:b/>
      <w:spacing w:val="2"/>
      <w:szCs w:val="28"/>
      <w:lang w:eastAsia="en-US"/>
    </w:rPr>
  </w:style>
  <w:style w:type="character" w:customStyle="1" w:styleId="20">
    <w:name w:val="Заголовок 2 Знак"/>
    <w:basedOn w:val="a1"/>
    <w:link w:val="2"/>
    <w:rsid w:val="00A23343"/>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1"/>
    <w:link w:val="3"/>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1"/>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5">
    <w:name w:val="List Paragraph"/>
    <w:basedOn w:val="a0"/>
    <w:qFormat/>
    <w:rsid w:val="004D31EF"/>
    <w:pPr>
      <w:spacing w:before="120" w:after="120"/>
      <w:ind w:left="720" w:firstLine="851"/>
    </w:pPr>
    <w:rPr>
      <w:rFonts w:eastAsia="MS Mincho"/>
      <w:color w:val="2D2D2D"/>
      <w:spacing w:val="2"/>
      <w:sz w:val="26"/>
      <w:szCs w:val="26"/>
      <w:lang w:eastAsia="en-US"/>
    </w:rPr>
  </w:style>
  <w:style w:type="table" w:styleId="a6">
    <w:name w:val="Table Grid"/>
    <w:basedOn w:val="a2"/>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1"/>
    <w:uiPriority w:val="99"/>
    <w:semiHidden/>
    <w:rsid w:val="00934F5B"/>
    <w:rPr>
      <w:color w:val="808080"/>
    </w:rPr>
  </w:style>
  <w:style w:type="character" w:styleId="a8">
    <w:name w:val="Hyperlink"/>
    <w:basedOn w:val="a1"/>
    <w:uiPriority w:val="99"/>
    <w:unhideWhenUsed/>
    <w:rsid w:val="003200A4"/>
    <w:rPr>
      <w:color w:val="0000FF"/>
      <w:u w:val="single"/>
    </w:rPr>
  </w:style>
  <w:style w:type="paragraph" w:styleId="a9">
    <w:name w:val="Balloon Text"/>
    <w:basedOn w:val="a0"/>
    <w:link w:val="aa"/>
    <w:uiPriority w:val="99"/>
    <w:semiHidden/>
    <w:unhideWhenUsed/>
    <w:rsid w:val="005D5E4F"/>
    <w:rPr>
      <w:rFonts w:ascii="Tahoma" w:hAnsi="Tahoma" w:cs="Tahoma"/>
      <w:sz w:val="16"/>
      <w:szCs w:val="16"/>
    </w:rPr>
  </w:style>
  <w:style w:type="character" w:customStyle="1" w:styleId="aa">
    <w:name w:val="Текст выноски Знак"/>
    <w:basedOn w:val="a1"/>
    <w:link w:val="a9"/>
    <w:uiPriority w:val="99"/>
    <w:semiHidden/>
    <w:rsid w:val="005D5E4F"/>
    <w:rPr>
      <w:rFonts w:ascii="Tahoma" w:eastAsia="Times New Roman" w:hAnsi="Tahoma" w:cs="Tahoma"/>
      <w:sz w:val="16"/>
      <w:szCs w:val="16"/>
      <w:lang w:eastAsia="ru-RU"/>
    </w:rPr>
  </w:style>
  <w:style w:type="paragraph" w:styleId="ab">
    <w:name w:val="caption"/>
    <w:basedOn w:val="a0"/>
    <w:next w:val="a0"/>
    <w:link w:val="ac"/>
    <w:uiPriority w:val="35"/>
    <w:unhideWhenUsed/>
    <w:qFormat/>
    <w:rsid w:val="00AD7A20"/>
    <w:pPr>
      <w:spacing w:after="200"/>
    </w:pPr>
    <w:rPr>
      <w:i/>
      <w:iCs/>
      <w:color w:val="44546A" w:themeColor="text2"/>
      <w:sz w:val="18"/>
      <w:szCs w:val="18"/>
    </w:rPr>
  </w:style>
  <w:style w:type="paragraph" w:customStyle="1" w:styleId="ad">
    <w:name w:val="подпись рисунка"/>
    <w:basedOn w:val="ab"/>
    <w:link w:val="ae"/>
    <w:qFormat/>
    <w:rsid w:val="00AD7A20"/>
    <w:pPr>
      <w:jc w:val="center"/>
    </w:pPr>
    <w:rPr>
      <w:i w:val="0"/>
      <w:color w:val="000000" w:themeColor="text1"/>
      <w:sz w:val="24"/>
    </w:rPr>
  </w:style>
  <w:style w:type="paragraph" w:customStyle="1" w:styleId="af">
    <w:name w:val="заголовок таблицы"/>
    <w:basedOn w:val="a0"/>
    <w:link w:val="af0"/>
    <w:qFormat/>
    <w:rsid w:val="0088238A"/>
    <w:pPr>
      <w:spacing w:line="240" w:lineRule="auto"/>
      <w:ind w:firstLine="0"/>
    </w:pPr>
    <w:rPr>
      <w:color w:val="000000" w:themeColor="text1"/>
    </w:rPr>
  </w:style>
  <w:style w:type="character" w:customStyle="1" w:styleId="ac">
    <w:name w:val="Название объекта Знак"/>
    <w:basedOn w:val="a1"/>
    <w:link w:val="ab"/>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e">
    <w:name w:val="подпись рисунка Знак"/>
    <w:basedOn w:val="ac"/>
    <w:link w:val="ad"/>
    <w:rsid w:val="00AD7A20"/>
    <w:rPr>
      <w:rFonts w:ascii="Times New Roman" w:eastAsia="Times New Roman" w:hAnsi="Times New Roman" w:cs="Times New Roman"/>
      <w:i w:val="0"/>
      <w:iCs/>
      <w:color w:val="000000" w:themeColor="text1"/>
      <w:sz w:val="24"/>
      <w:szCs w:val="18"/>
      <w:lang w:eastAsia="ru-RU"/>
    </w:rPr>
  </w:style>
  <w:style w:type="character" w:customStyle="1" w:styleId="af0">
    <w:name w:val="заголовок таблицы Знак"/>
    <w:basedOn w:val="ac"/>
    <w:link w:val="af"/>
    <w:rsid w:val="0088238A"/>
    <w:rPr>
      <w:rFonts w:ascii="Times New Roman" w:eastAsia="Times New Roman" w:hAnsi="Times New Roman" w:cs="Times New Roman"/>
      <w:i w:val="0"/>
      <w:iCs w:val="0"/>
      <w:color w:val="000000" w:themeColor="text1"/>
      <w:sz w:val="24"/>
      <w:szCs w:val="24"/>
      <w:lang w:eastAsia="ru-RU"/>
    </w:rPr>
  </w:style>
  <w:style w:type="paragraph" w:styleId="af1">
    <w:name w:val="Subtitle"/>
    <w:basedOn w:val="a0"/>
    <w:next w:val="a0"/>
    <w:link w:val="af2"/>
    <w:uiPriority w:val="11"/>
    <w:qFormat/>
    <w:rsid w:val="009A761C"/>
    <w:pPr>
      <w:numPr>
        <w:ilvl w:val="1"/>
      </w:numPr>
      <w:spacing w:after="160"/>
      <w:ind w:firstLine="709"/>
    </w:pPr>
    <w:rPr>
      <w:rFonts w:asciiTheme="minorHAnsi" w:eastAsiaTheme="minorEastAsia" w:hAnsiTheme="minorHAnsi" w:cstheme="minorBidi"/>
      <w:color w:val="5A5A5A" w:themeColor="text1" w:themeTint="A5"/>
      <w:spacing w:val="15"/>
      <w:sz w:val="22"/>
      <w:szCs w:val="22"/>
    </w:rPr>
  </w:style>
  <w:style w:type="character" w:customStyle="1" w:styleId="af2">
    <w:name w:val="Подзаголовок Знак"/>
    <w:basedOn w:val="a1"/>
    <w:link w:val="af1"/>
    <w:uiPriority w:val="11"/>
    <w:rsid w:val="009A761C"/>
    <w:rPr>
      <w:rFonts w:eastAsiaTheme="minorEastAsia"/>
      <w:color w:val="5A5A5A" w:themeColor="text1" w:themeTint="A5"/>
      <w:spacing w:val="15"/>
      <w:lang w:eastAsia="ru-RU"/>
    </w:rPr>
  </w:style>
  <w:style w:type="character" w:customStyle="1" w:styleId="fontstyle01">
    <w:name w:val="fontstyle01"/>
    <w:basedOn w:val="a1"/>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1"/>
    <w:rsid w:val="00367B42"/>
    <w:rPr>
      <w:rFonts w:ascii="Cambria Math" w:hAnsi="Cambria Math" w:hint="default"/>
      <w:b w:val="0"/>
      <w:bCs w:val="0"/>
      <w:i w:val="0"/>
      <w:iCs w:val="0"/>
      <w:color w:val="000000"/>
      <w:sz w:val="18"/>
      <w:szCs w:val="18"/>
    </w:rPr>
  </w:style>
  <w:style w:type="character" w:customStyle="1" w:styleId="fontstyle11">
    <w:name w:val="fontstyle11"/>
    <w:basedOn w:val="a1"/>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1"/>
    <w:uiPriority w:val="99"/>
    <w:semiHidden/>
    <w:unhideWhenUsed/>
    <w:rsid w:val="00C22A2E"/>
    <w:rPr>
      <w:sz w:val="16"/>
      <w:szCs w:val="16"/>
    </w:rPr>
  </w:style>
  <w:style w:type="paragraph" w:styleId="af4">
    <w:name w:val="annotation text"/>
    <w:basedOn w:val="a0"/>
    <w:link w:val="af5"/>
    <w:uiPriority w:val="99"/>
    <w:semiHidden/>
    <w:unhideWhenUsed/>
    <w:rsid w:val="00C22A2E"/>
    <w:rPr>
      <w:sz w:val="20"/>
      <w:szCs w:val="20"/>
    </w:rPr>
  </w:style>
  <w:style w:type="character" w:customStyle="1" w:styleId="af5">
    <w:name w:val="Текст примечания Знак"/>
    <w:basedOn w:val="a1"/>
    <w:link w:val="af4"/>
    <w:uiPriority w:val="99"/>
    <w:semiHidden/>
    <w:rsid w:val="00C22A2E"/>
    <w:rPr>
      <w:rFonts w:ascii="Times New Roman" w:eastAsia="Times New Roman" w:hAnsi="Times New Roman" w:cs="Times New Roman"/>
      <w:sz w:val="20"/>
      <w:szCs w:val="20"/>
      <w:lang w:eastAsia="ru-RU"/>
    </w:rPr>
  </w:style>
  <w:style w:type="paragraph" w:styleId="af6">
    <w:name w:val="annotation subject"/>
    <w:basedOn w:val="af4"/>
    <w:next w:val="af4"/>
    <w:link w:val="af7"/>
    <w:uiPriority w:val="99"/>
    <w:semiHidden/>
    <w:unhideWhenUsed/>
    <w:rsid w:val="00C22A2E"/>
    <w:rPr>
      <w:b/>
      <w:bCs/>
    </w:rPr>
  </w:style>
  <w:style w:type="character" w:customStyle="1" w:styleId="af7">
    <w:name w:val="Тема примечания Знак"/>
    <w:basedOn w:val="af5"/>
    <w:link w:val="af6"/>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1"/>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1"/>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1"/>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1"/>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1"/>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 w:type="paragraph" w:styleId="af8">
    <w:name w:val="Normal (Web)"/>
    <w:basedOn w:val="a0"/>
    <w:uiPriority w:val="99"/>
    <w:unhideWhenUsed/>
    <w:rsid w:val="00C02A5B"/>
    <w:pPr>
      <w:spacing w:before="100" w:beforeAutospacing="1" w:after="100" w:afterAutospacing="1"/>
    </w:pPr>
    <w:rPr>
      <w:rFonts w:eastAsiaTheme="minorEastAsia"/>
    </w:rPr>
  </w:style>
  <w:style w:type="numbering" w:customStyle="1" w:styleId="a">
    <w:name w:val="ГОСТ"/>
    <w:uiPriority w:val="99"/>
    <w:rsid w:val="00991F4F"/>
    <w:pPr>
      <w:numPr>
        <w:numId w:val="4"/>
      </w:numPr>
    </w:pPr>
  </w:style>
  <w:style w:type="paragraph" w:styleId="af9">
    <w:name w:val="No Spacing"/>
    <w:aliases w:val="Подподпись рисунка"/>
    <w:basedOn w:val="a0"/>
    <w:uiPriority w:val="1"/>
    <w:qFormat/>
    <w:rsid w:val="004E3307"/>
    <w:pPr>
      <w:spacing w:line="240" w:lineRule="auto"/>
      <w:jc w:val="center"/>
    </w:pPr>
    <w:rPr>
      <w:sz w:val="20"/>
    </w:rPr>
  </w:style>
  <w:style w:type="paragraph" w:styleId="12">
    <w:name w:val="toc 1"/>
    <w:basedOn w:val="a0"/>
    <w:next w:val="a0"/>
    <w:link w:val="13"/>
    <w:autoRedefine/>
    <w:uiPriority w:val="39"/>
    <w:unhideWhenUsed/>
    <w:rsid w:val="00F001D2"/>
    <w:pPr>
      <w:tabs>
        <w:tab w:val="right" w:leader="dot" w:pos="9345"/>
      </w:tabs>
      <w:spacing w:after="100"/>
      <w:ind w:left="993" w:hanging="284"/>
    </w:pPr>
  </w:style>
  <w:style w:type="paragraph" w:styleId="23">
    <w:name w:val="toc 2"/>
    <w:basedOn w:val="a0"/>
    <w:next w:val="a0"/>
    <w:autoRedefine/>
    <w:uiPriority w:val="39"/>
    <w:unhideWhenUsed/>
    <w:rsid w:val="00DA7D19"/>
    <w:pPr>
      <w:spacing w:after="100"/>
      <w:ind w:left="240"/>
    </w:pPr>
  </w:style>
  <w:style w:type="paragraph" w:customStyle="1" w:styleId="afa">
    <w:name w:val="содержание"/>
    <w:basedOn w:val="12"/>
    <w:link w:val="afb"/>
    <w:qFormat/>
    <w:rsid w:val="00431976"/>
    <w:rPr>
      <w:bCs/>
    </w:rPr>
  </w:style>
  <w:style w:type="paragraph" w:styleId="afc">
    <w:name w:val="header"/>
    <w:basedOn w:val="a0"/>
    <w:link w:val="afd"/>
    <w:uiPriority w:val="99"/>
    <w:unhideWhenUsed/>
    <w:rsid w:val="000D44DD"/>
    <w:pPr>
      <w:tabs>
        <w:tab w:val="center" w:pos="4677"/>
        <w:tab w:val="right" w:pos="9355"/>
      </w:tabs>
      <w:spacing w:line="240" w:lineRule="auto"/>
    </w:pPr>
  </w:style>
  <w:style w:type="character" w:customStyle="1" w:styleId="13">
    <w:name w:val="Оглавление 1 Знак"/>
    <w:basedOn w:val="a1"/>
    <w:link w:val="12"/>
    <w:uiPriority w:val="39"/>
    <w:rsid w:val="00F001D2"/>
    <w:rPr>
      <w:rFonts w:ascii="Times New Roman" w:eastAsia="Times New Roman" w:hAnsi="Times New Roman" w:cs="Times New Roman"/>
      <w:sz w:val="24"/>
      <w:szCs w:val="24"/>
      <w:lang w:eastAsia="ru-RU"/>
    </w:rPr>
  </w:style>
  <w:style w:type="character" w:customStyle="1" w:styleId="afb">
    <w:name w:val="содержание Знак"/>
    <w:basedOn w:val="13"/>
    <w:link w:val="afa"/>
    <w:rsid w:val="00431976"/>
    <w:rPr>
      <w:rFonts w:ascii="Times New Roman" w:eastAsia="Times New Roman" w:hAnsi="Times New Roman" w:cs="Times New Roman"/>
      <w:bCs/>
      <w:sz w:val="24"/>
      <w:szCs w:val="24"/>
      <w:lang w:eastAsia="ru-RU"/>
    </w:rPr>
  </w:style>
  <w:style w:type="character" w:customStyle="1" w:styleId="afd">
    <w:name w:val="Верхний колонтитул Знак"/>
    <w:basedOn w:val="a1"/>
    <w:link w:val="afc"/>
    <w:uiPriority w:val="99"/>
    <w:rsid w:val="000D44DD"/>
    <w:rPr>
      <w:rFonts w:ascii="Times New Roman" w:eastAsia="Times New Roman" w:hAnsi="Times New Roman" w:cs="Times New Roman"/>
      <w:sz w:val="24"/>
      <w:szCs w:val="24"/>
      <w:lang w:eastAsia="ru-RU"/>
    </w:rPr>
  </w:style>
  <w:style w:type="paragraph" w:styleId="afe">
    <w:name w:val="footer"/>
    <w:basedOn w:val="a0"/>
    <w:link w:val="aff"/>
    <w:uiPriority w:val="99"/>
    <w:unhideWhenUsed/>
    <w:rsid w:val="000D44DD"/>
    <w:pPr>
      <w:tabs>
        <w:tab w:val="center" w:pos="4677"/>
        <w:tab w:val="right" w:pos="9355"/>
      </w:tabs>
      <w:spacing w:line="240" w:lineRule="auto"/>
    </w:pPr>
  </w:style>
  <w:style w:type="character" w:customStyle="1" w:styleId="aff">
    <w:name w:val="Нижний колонтитул Знак"/>
    <w:basedOn w:val="a1"/>
    <w:link w:val="afe"/>
    <w:uiPriority w:val="99"/>
    <w:rsid w:val="000D44DD"/>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F964C-5883-4C96-BF20-F69FF7D0D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52</Pages>
  <Words>31038</Words>
  <Characters>176922</Characters>
  <Application>Microsoft Office Word</Application>
  <DocSecurity>0</DocSecurity>
  <Lines>1474</Lines>
  <Paragraphs>4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66</cp:revision>
  <cp:lastPrinted>2020-05-09T12:10:00Z</cp:lastPrinted>
  <dcterms:created xsi:type="dcterms:W3CDTF">2020-05-06T19:15:00Z</dcterms:created>
  <dcterms:modified xsi:type="dcterms:W3CDTF">2020-05-0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